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A96DB3" w14:textId="0552A9EA" w:rsidR="00475F04" w:rsidRDefault="003B4489">
      <w:pPr>
        <w:spacing w:before="120" w:after="120"/>
        <w:rPr>
          <w:rFonts w:ascii="Times New Roman" w:eastAsia="Times New Roman" w:hAnsi="Times New Roman" w:cs="Times New Roman"/>
          <w:color w:val="1D1D1D"/>
        </w:rPr>
      </w:pPr>
      <w:r w:rsidRPr="00860874">
        <w:rPr>
          <w:rFonts w:ascii="Times New Roman" w:eastAsia="Times New Roman" w:hAnsi="Times New Roman" w:cs="Times New Roman"/>
          <w:b/>
          <w:color w:val="1D1D1D"/>
        </w:rPr>
        <w:t xml:space="preserve">Title: </w:t>
      </w:r>
      <w:r w:rsidR="00BE6F20" w:rsidRPr="00860874">
        <w:rPr>
          <w:rFonts w:ascii="Times New Roman" w:eastAsia="Times New Roman" w:hAnsi="Times New Roman" w:cs="Times New Roman"/>
          <w:color w:val="1D1D1D"/>
        </w:rPr>
        <w:t>A</w:t>
      </w:r>
      <w:r w:rsidRPr="00860874">
        <w:rPr>
          <w:rFonts w:ascii="Times New Roman" w:eastAsia="Times New Roman" w:hAnsi="Times New Roman" w:cs="Times New Roman"/>
          <w:color w:val="1D1D1D"/>
        </w:rPr>
        <w:t xml:space="preserve">spen's influence on fire </w:t>
      </w:r>
      <w:r w:rsidR="00BE6F20" w:rsidRPr="00860874">
        <w:rPr>
          <w:rFonts w:ascii="Times New Roman" w:eastAsia="Times New Roman" w:hAnsi="Times New Roman" w:cs="Times New Roman"/>
          <w:color w:val="1D1D1D"/>
        </w:rPr>
        <w:t xml:space="preserve">radiative </w:t>
      </w:r>
      <w:r w:rsidR="00E9285F">
        <w:rPr>
          <w:rFonts w:ascii="Times New Roman" w:eastAsia="Times New Roman" w:hAnsi="Times New Roman" w:cs="Times New Roman"/>
          <w:color w:val="1D1D1D"/>
        </w:rPr>
        <w:t>power</w:t>
      </w:r>
      <w:r w:rsidRPr="00860874">
        <w:rPr>
          <w:rFonts w:ascii="Times New Roman" w:eastAsia="Times New Roman" w:hAnsi="Times New Roman" w:cs="Times New Roman"/>
          <w:color w:val="1D1D1D"/>
        </w:rPr>
        <w:t xml:space="preserve"> and </w:t>
      </w:r>
      <w:r w:rsidR="00BE6F20" w:rsidRPr="00860874">
        <w:rPr>
          <w:rFonts w:ascii="Times New Roman" w:eastAsia="Times New Roman" w:hAnsi="Times New Roman" w:cs="Times New Roman"/>
          <w:color w:val="1D1D1D"/>
        </w:rPr>
        <w:t xml:space="preserve">burn </w:t>
      </w:r>
      <w:r w:rsidRPr="00860874">
        <w:rPr>
          <w:rFonts w:ascii="Times New Roman" w:eastAsia="Times New Roman" w:hAnsi="Times New Roman" w:cs="Times New Roman"/>
          <w:color w:val="1D1D1D"/>
        </w:rPr>
        <w:t>severity is moderated by forest composition, structure, and fire weather in the Southern Rockies</w:t>
      </w:r>
    </w:p>
    <w:p w14:paraId="377B9138" w14:textId="0B862FF7" w:rsidR="007B29D3" w:rsidRDefault="001E5357" w:rsidP="7786386D">
      <w:pPr>
        <w:spacing w:before="120" w:after="120"/>
        <w:rPr>
          <w:rFonts w:ascii="Times New Roman" w:eastAsia="Times New Roman" w:hAnsi="Times New Roman" w:cs="Times New Roman"/>
          <w:color w:val="1D1D1D"/>
        </w:rPr>
      </w:pPr>
      <w:r>
        <w:rPr>
          <w:rFonts w:ascii="Times New Roman" w:eastAsia="Times New Roman" w:hAnsi="Times New Roman" w:cs="Times New Roman"/>
          <w:b/>
          <w:color w:val="1D1D1D"/>
        </w:rPr>
        <w:t>Alt title</w:t>
      </w:r>
      <w:r w:rsidR="434CE7C5" w:rsidRPr="48DE1096">
        <w:rPr>
          <w:rFonts w:ascii="Times New Roman" w:eastAsia="Times New Roman" w:hAnsi="Times New Roman" w:cs="Times New Roman"/>
          <w:b/>
          <w:color w:val="1D1D1D"/>
        </w:rPr>
        <w:t>:</w:t>
      </w:r>
      <w:r w:rsidR="434CE7C5" w:rsidRPr="434CE7C5">
        <w:rPr>
          <w:rFonts w:ascii="Times New Roman" w:eastAsia="Times New Roman" w:hAnsi="Times New Roman" w:cs="Times New Roman"/>
          <w:color w:val="1D1D1D"/>
        </w:rPr>
        <w:t xml:space="preserve"> Aspen </w:t>
      </w:r>
      <w:r w:rsidR="06637046" w:rsidRPr="06637046">
        <w:rPr>
          <w:rFonts w:ascii="Times New Roman" w:eastAsia="Times New Roman" w:hAnsi="Times New Roman" w:cs="Times New Roman"/>
          <w:color w:val="1D1D1D"/>
        </w:rPr>
        <w:t>reduced</w:t>
      </w:r>
      <w:r w:rsidR="434CE7C5" w:rsidRPr="434CE7C5">
        <w:rPr>
          <w:rFonts w:ascii="Times New Roman" w:eastAsia="Times New Roman" w:hAnsi="Times New Roman" w:cs="Times New Roman"/>
          <w:color w:val="1D1D1D"/>
        </w:rPr>
        <w:t xml:space="preserve"> fire intensity and severity across </w:t>
      </w:r>
      <w:r w:rsidR="1B726075" w:rsidRPr="1B726075">
        <w:rPr>
          <w:rFonts w:ascii="Times New Roman" w:eastAsia="Times New Roman" w:hAnsi="Times New Roman" w:cs="Times New Roman"/>
          <w:color w:val="1D1D1D"/>
        </w:rPr>
        <w:t>Souther</w:t>
      </w:r>
      <w:r w:rsidR="00C501A1">
        <w:rPr>
          <w:rFonts w:ascii="Times New Roman" w:eastAsia="Times New Roman" w:hAnsi="Times New Roman" w:cs="Times New Roman"/>
          <w:color w:val="1D1D1D"/>
        </w:rPr>
        <w:t>n</w:t>
      </w:r>
      <w:r w:rsidR="1B726075" w:rsidRPr="1B726075">
        <w:rPr>
          <w:rFonts w:ascii="Times New Roman" w:eastAsia="Times New Roman" w:hAnsi="Times New Roman" w:cs="Times New Roman"/>
          <w:color w:val="1D1D1D"/>
        </w:rPr>
        <w:t xml:space="preserve"> </w:t>
      </w:r>
      <w:r w:rsidR="679219AF" w:rsidRPr="679219AF">
        <w:rPr>
          <w:rFonts w:ascii="Times New Roman" w:eastAsia="Times New Roman" w:hAnsi="Times New Roman" w:cs="Times New Roman"/>
          <w:color w:val="1D1D1D"/>
        </w:rPr>
        <w:t>Rockies forests</w:t>
      </w:r>
      <w:r w:rsidR="06637046" w:rsidRPr="06637046">
        <w:rPr>
          <w:rFonts w:ascii="Times New Roman" w:eastAsia="Times New Roman" w:hAnsi="Times New Roman" w:cs="Times New Roman"/>
          <w:color w:val="1D1D1D"/>
        </w:rPr>
        <w:t xml:space="preserve"> (</w:t>
      </w:r>
      <w:r w:rsidR="008C0A1D">
        <w:rPr>
          <w:rFonts w:ascii="Times New Roman" w:eastAsia="Times New Roman" w:hAnsi="Times New Roman" w:cs="Times New Roman"/>
          <w:color w:val="1D1D1D"/>
        </w:rPr>
        <w:t>2017-2023</w:t>
      </w:r>
      <w:r w:rsidR="06637046" w:rsidRPr="06637046">
        <w:rPr>
          <w:rFonts w:ascii="Times New Roman" w:eastAsia="Times New Roman" w:hAnsi="Times New Roman" w:cs="Times New Roman"/>
          <w:color w:val="1D1D1D"/>
        </w:rPr>
        <w:t>)</w:t>
      </w:r>
    </w:p>
    <w:p w14:paraId="32A96DB9" w14:textId="2504BFFE" w:rsidR="00475F04" w:rsidRDefault="003B4489">
      <w:r w:rsidRPr="00860874">
        <w:rPr>
          <w:rFonts w:ascii="Times New Roman" w:eastAsia="Times New Roman" w:hAnsi="Times New Roman" w:cs="Times New Roman"/>
          <w:b/>
        </w:rPr>
        <w:t>Target journal:</w:t>
      </w:r>
      <w:r w:rsidRPr="00860874">
        <w:rPr>
          <w:rFonts w:ascii="Times New Roman" w:eastAsia="Times New Roman" w:hAnsi="Times New Roman" w:cs="Times New Roman"/>
        </w:rPr>
        <w:t xml:space="preserve"> </w:t>
      </w:r>
      <w:hyperlink r:id="rId5" w:anchor="tips1">
        <w:r w:rsidR="00475F04" w:rsidRPr="00860874">
          <w:rPr>
            <w:rFonts w:ascii="Times New Roman" w:eastAsia="Times New Roman" w:hAnsi="Times New Roman" w:cs="Times New Roman"/>
            <w:color w:val="1155CC"/>
            <w:u w:val="single"/>
          </w:rPr>
          <w:t>Ecology Letters</w:t>
        </w:r>
      </w:hyperlink>
    </w:p>
    <w:p w14:paraId="7C94A985" w14:textId="2C2B27FA" w:rsidR="00FB49D4" w:rsidRPr="00FB49D4" w:rsidRDefault="00FB49D4">
      <w:pPr>
        <w:rPr>
          <w:rFonts w:ascii="Times New Roman" w:eastAsia="Times New Roman" w:hAnsi="Times New Roman" w:cs="Times New Roman"/>
        </w:rPr>
      </w:pPr>
      <w:r w:rsidRPr="00FB49D4">
        <w:rPr>
          <w:rFonts w:ascii="Times New Roman" w:hAnsi="Times New Roman" w:cs="Times New Roman"/>
          <w:b/>
          <w:bCs/>
        </w:rPr>
        <w:t>Alt:</w:t>
      </w:r>
      <w:r w:rsidRPr="00FB49D4">
        <w:rPr>
          <w:rFonts w:ascii="Times New Roman" w:hAnsi="Times New Roman" w:cs="Times New Roman"/>
        </w:rPr>
        <w:t xml:space="preserve"> </w:t>
      </w:r>
      <w:hyperlink r:id="rId6" w:history="1">
        <w:r w:rsidRPr="009D3EF1">
          <w:rPr>
            <w:rStyle w:val="Hyperlink"/>
            <w:rFonts w:ascii="Times New Roman" w:hAnsi="Times New Roman" w:cs="Times New Roman"/>
          </w:rPr>
          <w:t>Forest Ecology and Management</w:t>
        </w:r>
      </w:hyperlink>
    </w:p>
    <w:p w14:paraId="32A96DBC" w14:textId="65FF5C55" w:rsidR="00475F04" w:rsidRPr="00860874" w:rsidRDefault="003B4489">
      <w:pPr>
        <w:rPr>
          <w:rFonts w:ascii="Times New Roman" w:eastAsia="Times New Roman" w:hAnsi="Times New Roman" w:cs="Times New Roman"/>
        </w:rPr>
      </w:pPr>
      <w:r w:rsidRPr="00860874">
        <w:rPr>
          <w:rFonts w:ascii="Times New Roman" w:eastAsia="Times New Roman" w:hAnsi="Times New Roman" w:cs="Times New Roman"/>
          <w:b/>
        </w:rPr>
        <w:t>Code:</w:t>
      </w:r>
      <w:r w:rsidR="00F7695E" w:rsidRPr="00860874">
        <w:rPr>
          <w:rFonts w:ascii="Times New Roman" w:eastAsia="Times New Roman" w:hAnsi="Times New Roman" w:cs="Times New Roman"/>
          <w:b/>
        </w:rPr>
        <w:t xml:space="preserve"> </w:t>
      </w:r>
      <w:hyperlink r:id="rId7">
        <w:r w:rsidR="00475F04" w:rsidRPr="00860874">
          <w:rPr>
            <w:rFonts w:ascii="Times New Roman" w:eastAsia="Times New Roman" w:hAnsi="Times New Roman" w:cs="Times New Roman"/>
            <w:color w:val="1155CC"/>
            <w:u w:val="single"/>
          </w:rPr>
          <w:t>https://github.com/maxwellCcook/aspen-fire/tree/main/Aim2</w:t>
        </w:r>
      </w:hyperlink>
    </w:p>
    <w:p w14:paraId="32A96DBE" w14:textId="5BBB3E0A" w:rsidR="00475F04" w:rsidRDefault="003B4489" w:rsidP="001933DC">
      <w:pPr>
        <w:pStyle w:val="Non-NumberedSubheading"/>
      </w:pPr>
      <w:bookmarkStart w:id="0" w:name="_lo3ag96cf8so" w:colFirst="0" w:colLast="0"/>
      <w:bookmarkEnd w:id="0"/>
      <w:r w:rsidRPr="00860874">
        <w:t>Abstract</w:t>
      </w:r>
      <w:bookmarkStart w:id="1" w:name="_9ur8cz3i49dv" w:colFirst="0" w:colLast="0"/>
      <w:bookmarkEnd w:id="1"/>
      <w:r w:rsidR="2BAF98B1">
        <w:t xml:space="preserve"> </w:t>
      </w:r>
      <w:r w:rsidR="4A4CE316">
        <w:t>(</w:t>
      </w:r>
      <w:r w:rsidR="0AAFF2F8">
        <w:t xml:space="preserve">150 </w:t>
      </w:r>
      <w:r w:rsidR="06A33FBB">
        <w:t>words max)</w:t>
      </w:r>
    </w:p>
    <w:p w14:paraId="73730ECA" w14:textId="6C2A30FD" w:rsidR="0011723E" w:rsidRPr="007E2E0E" w:rsidRDefault="0011723E" w:rsidP="0011723E">
      <w:pPr>
        <w:rPr>
          <w:rFonts w:ascii="Times New Roman" w:hAnsi="Times New Roman" w:cs="Times New Roman"/>
          <w:lang w:val="en-US"/>
        </w:rPr>
      </w:pPr>
      <w:r w:rsidRPr="7F4D9C3B">
        <w:rPr>
          <w:rFonts w:ascii="Times New Roman" w:hAnsi="Times New Roman" w:cs="Times New Roman"/>
          <w:lang w:val="en-US"/>
        </w:rPr>
        <w:t xml:space="preserve">Increasing fire activity across western US forests requires mitigation solutions – aspen trees, given their lower flammability, may offer a new mechanism. We harmonized satellite proxies of fire intensity and severity alongside </w:t>
      </w:r>
      <w:r w:rsidR="002F2670">
        <w:rPr>
          <w:rFonts w:ascii="Times New Roman" w:hAnsi="Times New Roman" w:cs="Times New Roman"/>
          <w:lang w:val="en-US"/>
        </w:rPr>
        <w:t xml:space="preserve">imputed </w:t>
      </w:r>
      <w:r w:rsidRPr="7F4D9C3B">
        <w:rPr>
          <w:rFonts w:ascii="Times New Roman" w:hAnsi="Times New Roman" w:cs="Times New Roman"/>
          <w:lang w:val="en-US"/>
        </w:rPr>
        <w:t xml:space="preserve">wall-to-wall forest inventory and geographic setting to test the hypothesis that aspen moderates fire behavior in the Southern Rockies. Intensity, proxied by cumulative Fire Radiative Power (FRPc), was on average </w:t>
      </w:r>
      <w:r w:rsidR="008B109A">
        <w:rPr>
          <w:rFonts w:ascii="Times New Roman" w:hAnsi="Times New Roman" w:cs="Times New Roman"/>
          <w:lang w:val="en-US"/>
        </w:rPr>
        <w:t>4</w:t>
      </w:r>
      <w:r w:rsidRPr="7F4D9C3B">
        <w:rPr>
          <w:rFonts w:ascii="Times New Roman" w:hAnsi="Times New Roman" w:cs="Times New Roman"/>
          <w:lang w:val="en-US"/>
        </w:rPr>
        <w:t xml:space="preserve">-21% lower in aspen, relative to conifer neighbors. Burn severity, estimated </w:t>
      </w:r>
      <w:r w:rsidR="002F2670">
        <w:rPr>
          <w:rFonts w:ascii="Times New Roman" w:hAnsi="Times New Roman" w:cs="Times New Roman"/>
          <w:lang w:val="en-US"/>
        </w:rPr>
        <w:t>using</w:t>
      </w:r>
      <w:r w:rsidRPr="7F4D9C3B">
        <w:rPr>
          <w:rFonts w:ascii="Times New Roman" w:hAnsi="Times New Roman" w:cs="Times New Roman"/>
          <w:lang w:val="en-US"/>
        </w:rPr>
        <w:t xml:space="preserve"> bias-corrected Composite Burn Index (CBIbc), was lower with greater proportions of aspen compared to all other forest types. For example, for every increase of 1.4 ha (10% of gridcell area) of aspen forest </w:t>
      </w:r>
      <w:r w:rsidR="00077330">
        <w:rPr>
          <w:rFonts w:ascii="Times New Roman" w:hAnsi="Times New Roman" w:cs="Times New Roman"/>
          <w:lang w:val="en-US"/>
        </w:rPr>
        <w:t xml:space="preserve">cover </w:t>
      </w:r>
      <w:r w:rsidRPr="7F4D9C3B">
        <w:rPr>
          <w:rFonts w:ascii="Times New Roman" w:hAnsi="Times New Roman" w:cs="Times New Roman"/>
          <w:lang w:val="en-US"/>
        </w:rPr>
        <w:t xml:space="preserve">there was a commensurate reduction in burn severity of ~5.4%. </w:t>
      </w:r>
      <w:r w:rsidR="00314FBC">
        <w:rPr>
          <w:rFonts w:ascii="Times New Roman" w:hAnsi="Times New Roman" w:cs="Times New Roman"/>
          <w:lang w:val="en-US"/>
        </w:rPr>
        <w:t>We</w:t>
      </w:r>
      <w:r w:rsidRPr="7F4D9C3B">
        <w:rPr>
          <w:rFonts w:ascii="Times New Roman" w:hAnsi="Times New Roman" w:cs="Times New Roman"/>
          <w:lang w:val="en-US"/>
        </w:rPr>
        <w:t xml:space="preserve"> demonstrate that aspen reduce</w:t>
      </w:r>
      <w:r w:rsidR="00314FBC">
        <w:rPr>
          <w:rFonts w:ascii="Times New Roman" w:hAnsi="Times New Roman" w:cs="Times New Roman"/>
          <w:lang w:val="en-US"/>
        </w:rPr>
        <w:t>d</w:t>
      </w:r>
      <w:r w:rsidRPr="7F4D9C3B">
        <w:rPr>
          <w:rFonts w:ascii="Times New Roman" w:hAnsi="Times New Roman" w:cs="Times New Roman"/>
          <w:lang w:val="en-US"/>
        </w:rPr>
        <w:t xml:space="preserve"> both fire intensity and severity in flammable Southern Rockies forests, giving scientific backing to a forest management strategy that may complement other ways of reducing fire hazard.</w:t>
      </w:r>
    </w:p>
    <w:p w14:paraId="32A96DC7" w14:textId="6D9BC0FA" w:rsidR="00475F04" w:rsidRDefault="003B4489" w:rsidP="001933DC">
      <w:pPr>
        <w:pStyle w:val="Non-NumberedSubheading"/>
      </w:pPr>
      <w:r w:rsidRPr="00860874">
        <w:t>Highlights</w:t>
      </w:r>
    </w:p>
    <w:p w14:paraId="32A96DC8" w14:textId="41420D39" w:rsidR="00475F04" w:rsidRPr="00860874" w:rsidRDefault="001933DC" w:rsidP="004468F1">
      <w:pPr>
        <w:pStyle w:val="Non-NumberedSubheading"/>
      </w:pPr>
      <w:r>
        <w:t>Keywords</w:t>
      </w:r>
      <w:bookmarkStart w:id="2" w:name="_bfifphhv8001" w:colFirst="0" w:colLast="0"/>
      <w:bookmarkEnd w:id="2"/>
    </w:p>
    <w:p w14:paraId="32A96DC9" w14:textId="77777777" w:rsidR="00475F04" w:rsidRPr="00860874" w:rsidRDefault="003B4489">
      <w:pPr>
        <w:pStyle w:val="Heading1"/>
        <w:numPr>
          <w:ilvl w:val="0"/>
          <w:numId w:val="2"/>
        </w:numPr>
        <w:spacing w:before="120" w:after="120"/>
        <w:ind w:left="360"/>
      </w:pPr>
      <w:bookmarkStart w:id="3" w:name="_50ccnbguyxg7" w:colFirst="0" w:colLast="0"/>
      <w:bookmarkEnd w:id="3"/>
      <w:r w:rsidRPr="00860874">
        <w:t>Introduction</w:t>
      </w:r>
    </w:p>
    <w:p w14:paraId="32A96DCA" w14:textId="6C638C55" w:rsidR="00475F04" w:rsidRPr="00860874"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 xml:space="preserve">Forest composition, or the abundance, dominance and diversity of forest species, has an important influence on fire activity and post-fire ecosystem impacts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i6lLccQi","properties":{"formattedCitation":"(Hagmann et al., 2021)","plainCitation":"(Hagmann et al., 2021)","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Hagmann et al., 2021)</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Alongside climate and topography, forest composition and species traits help govern fire regimes and fire effects at a variety of spatial and temporal scales (Johnstone et al., 2016). Tree species composition and structure (</w:t>
      </w:r>
      <w:r w:rsidRPr="2C28A108">
        <w:rPr>
          <w:rFonts w:ascii="Times New Roman" w:eastAsia="Times New Roman" w:hAnsi="Times New Roman" w:cs="Times New Roman"/>
          <w:i/>
          <w:iCs/>
          <w:lang w:val="en-US"/>
        </w:rPr>
        <w:t>e.g.</w:t>
      </w:r>
      <w:r w:rsidRPr="2C28A108">
        <w:rPr>
          <w:rFonts w:ascii="Times New Roman" w:eastAsia="Times New Roman" w:hAnsi="Times New Roman" w:cs="Times New Roman"/>
          <w:lang w:val="en-US"/>
        </w:rPr>
        <w:t xml:space="preserve">, cover, height, diameter), for example, help drive </w:t>
      </w:r>
      <w:r w:rsidRPr="2C28A108">
        <w:rPr>
          <w:rFonts w:ascii="Times New Roman" w:eastAsia="Times New Roman" w:hAnsi="Times New Roman" w:cs="Times New Roman"/>
          <w:i/>
          <w:iCs/>
          <w:lang w:val="en-US"/>
        </w:rPr>
        <w:t>fire intensity</w:t>
      </w:r>
      <w:r w:rsidRPr="2C28A108">
        <w:rPr>
          <w:rFonts w:ascii="Times New Roman" w:eastAsia="Times New Roman" w:hAnsi="Times New Roman" w:cs="Times New Roman"/>
          <w:lang w:val="en-US"/>
        </w:rPr>
        <w:t xml:space="preserve">, or how hot a fire burns, and </w:t>
      </w:r>
      <w:r w:rsidRPr="2C28A108">
        <w:rPr>
          <w:rFonts w:ascii="Times New Roman" w:eastAsia="Times New Roman" w:hAnsi="Times New Roman" w:cs="Times New Roman"/>
          <w:i/>
          <w:iCs/>
          <w:lang w:val="en-US"/>
        </w:rPr>
        <w:t>fire severity</w:t>
      </w:r>
      <w:r w:rsidRPr="2C28A108">
        <w:rPr>
          <w:rFonts w:ascii="Times New Roman" w:eastAsia="Times New Roman" w:hAnsi="Times New Roman" w:cs="Times New Roman"/>
          <w:lang w:val="en-US"/>
        </w:rPr>
        <w:t xml:space="preserve">, or the consumption of organic matter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EkK5ihEz","properties":{"formattedCitation":"(Keeley, 2009)","plainCitation":"(Keeley, 200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Keeley, 2009)</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Fire intensity and severity influence suppression difficulty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oKaKyiOd","properties":{"formattedCitation":"(Thompson et al., 2018)","plainCitation":"(Thompson et al., 2018)","noteIndex":0},"citationItems":[{"id":6402,"uris":["http://zotero.org/users/5904228/items/4G8S75F2"],"itemData":{"id":6402,"type":"chapter","abstract":"In recent years, the field of wildfire risk management has seen dramatic advances. One notable improvement is in the realm of pre-fire suppression response planning, in particular the expansion from the assessment of risks posed by fire to the assessment of opportunities to effectively manage fire. Such proactive assessment and planning is critical to ensure that suppression response strategies and tactics are more likely to be safe and efficient. In this paper we will review the state-of-the-art in wildfire suppression planning, and illustrate application of advanced planning tools on a fire-prone landscape in Colorado, USA. Specifically we will use geospatial tools to quantify a composite index of suppression difficulty, and map this layer in relation to two key protection priorities that often drive suppression response decisions: built structures, and high value watersheds. We will discuss how our assessment results can inform planning and prioritization efforts, and offer suggestions for future research.","container-title":"Environmental Risks","ISBN":"978-1-78984-224-1","language":"en","note":"DOI: 10.5772/intechopen.76937","publisher":"IntechOpen","source":"www.intechopen.com","title":"Analyzing Wildfire Suppression Difficulty in Relation to Protection Demand","URL":"https://www.intechopen.com/chapters/61048","author":[{"family":"Thompson","given":"Matthew P."},{"family":"Liu","given":"Zhiwei"},{"family":"Wei","given":"Yu"},{"family":"Caggiano","given":"Michael D."},{"family":"Thompson","given":"Matthew P."},{"family":"Liu","given":"Zhiwei"},{"family":"Wei","given":"Yu"},{"family":"Caggiano","given":"Michael D."}],"accessed":{"date-parts":[["2025",2,16]]},"issued":{"date-parts":[["2018",10,10]]}}}],"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Thompson et al., 2018)</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impacts to the built environment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AdpC09Dw","properties":{"formattedCitation":"(Penman et al., 2014)","plainCitation":"(Penman et al., 2014)","noteIndex":0},"citationItems":[{"id":6406,"uris":["http://zotero.org/users/5904228/items/N2MNCZUP"],"itemData":{"id":6406,"type":"article-journal","abstract":"Wildfires can pose a significant risk to people and property. Billions of dollars are spent investing in fire management actions in an attempt to reduce the risk of loss. One of the key areas where money is spent is through fuel treatment – either fuel reduction (prescribed fire) or fuel removal (fuel breaks). Individual treatments can influence fire size and the maximum distance travelled from the ignition and presumably risk, but few studies have examined the landscape level effectiveness of these treatments. Here we use a Bayesian Network model to examine the relative influence of the built and natural environment, weather, fuel and fuel treatments in determining the risk posed from wildfire to the wildland-urban interface. Fire size and distance travelled was influenced most strongly by weather, with exposure to fires most sensitive to changes in the built environment and fire parameters. Natural environment variables and fuel load all had minor influences on fire size, distance travelled and exposure of assets. These results suggest that management of fuels provided minimal reductions in risk to assets and adequate planning of the changes in the built environment to cope with the expansion of human populations is going to be vital for managing risk from fire under future climates.","container-title":"PLOS ONE","DOI":"10.1371/journal.pone.0111414","ISSN":"1932-6203","issue":"10","journalAbbreviation":"PLOS ONE","language":"en","note":"publisher: Public Library of Science","page":"e111414","source":"PLoS Journals","title":"Influence of Fuels, Weather and the Built Environment on the Exposure of Property to Wildfire","volume":"9","author":[{"family":"Penman","given":"Trent D."},{"family":"Collins","given":"Luke"},{"family":"Syphard","given":"Alexandra D."},{"family":"Keeley","given":"Jon E."},{"family":"Bradstock","given":"Ross A."}],"issued":{"date-parts":[["2014",10,31]]}}}],"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Penman et al., 2014)</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and ecosystem responses such as post-fire tree recruitment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91E6nUe7","properties":{"formattedCitation":"(Chapman et al., 2020; Meigs &amp; Krawchuk, 2018)","plainCitation":"(Chapman et al., 2020; Meigs &amp; Krawchuk, 2018)","noteIndex":0},"citationItems":[{"id":6409,"uris":["http://zotero.org/users/5904228/items/ETSMU4WR"],"itemData":{"id":6409,"type":"article-journal","abstract":"Forested fire refugia (trees that survive fires) are important disturbance legacies that provide seed sources for post-fire regeneration. Conifer regeneration has been limited following some recent western fires, particularly in ponderosa pine (Pinus ponderosa) forests. However, the extent, characteristics, and predictability of ponderosa pine fire refugia are largely unknown. Within 23 fires in ponderosa pine-dominated forests of the Colorado Front Range (1996–2013), we evaluated the spatial characteristics and predictability of refugia: first using Monitoring Trends in Burn Severity (MTBS) burn severity metrics, then using landscape variables (topography, weather, anthropogenic factors, and pre-fire forest cover). Using 1-m resolution aerial imagery, we created a binary variable of post-fire conifer presence (‘Conifer Refugia’) and absence (‘Conifer Absence’) within 30-m grid cells. We found that maximum patch size of Conifer Absence was positively correlated with fire size, and 38% of the burned area was ≥ 50m from a conifer seed source, revealing a management challenge as fire sizes increase with warming further limiting conifer recovery. In predicting Conifer Refugia with two MTBS-produced databases, thematic burn severity classes (TBSC) and continuous Relative differenced Normalized Burn Ratio (RdNBR) values, Conifer Absence was high in previously forested areas of Low and Moderate burn severity classes in TBSC. RdNBR more accurately identified post-fire conifer survivorship. In predicting Conifer Refugia with landscape variables, Conifer Refugia were less likely during burn days with high maximum temperatures: while Conifer Refugia were more likely on moister soils and closer to higher order streams, homes, and roads; and on less rugged, valley topography. Importantly, pre-fire forest canopy cover was not strongly associated with Conifer Refugia. This study further informs forest management by mapping post-fire patches lacking conifer seed sources, validating the use of RdNBR for fire refugia, and detecting abiotic and topographic variables that may promote conifer refugia.","container-title":"PLOS ONE","DOI":"10.1371/journal.pone.0226926","ISSN":"1932-6203","issue":"1","journalAbbreviation":"PLOS ONE","language":"en","note":"publisher: Public Library of Science","page":"e0226926","source":"PLoS Journals","title":"Still standing: Recent patterns of post-fire conifer refugia in ponderosa pine-dominated forests of the Colorado Front Range","title-short":"Still standing","volume":"15","author":[{"family":"Chapman","given":"Teresa B."},{"family":"Schoennagel","given":"Tania"},{"family":"Veblen","given":"Thomas T."},{"family":"Rodman","given":"Kyle C."}],"issued":{"date-parts":[["2020",1,15]]}}},{"id":6342,"uris":["http://zotero.org/users/5904228/items/MZIKMPIV"],"itemData":{"id":6342,"type":"article-journal","abstract":"Locations within forest fires that remain unburned or burn at low severity—known as fire refugia—are important components of contemporary burn mosaics, but their composition and structure at regional scales are poorly understood. Focusing on recent, large wildfires across the US Pacific Northwest (Oregon and Washington), our research objectives are to (1) classify fire refugia and burn severity based on relativized spectral change in Landsat time series; (2) quantify the pre-fire composition and structure of mapped fire refugia; (3) in forested areas, assess the relative abundance of fire refugia and other burn severity classes across forest composition and structure types. We analyzed a random sample of 99 recent fires in forest-dominated landscapes from 2004 to 2015 that collectively encompassed 612,629 ha. Across the region, fire refugia extent was substantial but variable from year to year, with an annual mean of 38% of fire extent and range of 15–60%. Overall, 85% of total fire extent was forested, with the other 15% being non-forest. In comparison, 31% of fire refugia extent was non-forest prior to the most recent fire, highlighting that mapped refugia do not necessarily contain tree-based ecosystem legacies. The most prevalent non-forest cover types in refugia were vegetated: shrub (40%), herbaceous (33%), and crops (18%). In forested areas, the relative abundance of fire refugia varied widely among pre-fire forest types (20–70%) and structural conditions (23–55%). Consistent with fire regime theory, fire refugia and high burn severity areas were inversely proportional. Our findings underscore that researchers, managers, and other stakeholders should interpret burn severity maps through the lens of pre-fire land cover, especially given the increasing importance of fire and fire refugia under global change.","container-title":"Forests","DOI":"10.3390/f9050243","ISSN":"1999-4907","issue":"5","language":"en","license":"http://creativecommons.org/licenses/by/3.0/","note":"number: 5\npublisher: Multidisciplinary Digital Publishing Institute","page":"243","source":"www.mdpi.com","title":"Composition and Structure of Forest Fire Refugia: What Are the Ecosystem Legacies across Burned Landscapes?","title-short":"Composition and Structure of Forest Fire Refugia","volume":"9","author":[{"family":"Meigs","given":"Garrett W."},{"family":"Krawchuk","given":"Meg A."}],"issued":{"date-parts":[["2018",5]]}}}],"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Chapman et al., 2020; Meigs &amp; Krawchuk, 2018)</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Given recent extreme fire activity and changes to the composition, structure and fire regimes of western North American forests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aZSKg0fF","properties":{"formattedCitation":"(Hagmann et al., 2021; Hessburg et al., 2021)","plainCitation":"(Hagmann et al., 2021; Hessburg et al., 2021)","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id":6351,"uris":["http://zotero.org/users/5904228/items/7647V3I5"],"itemData":{"id":6351,"type":"article-journal","abstract":"Forest landscapes across western North America (wNA) have experienced extensive changes over the last two centuries, while climatic warming has become a global reality over the last four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then review the research on management practices historically applied by Indigenous tribes and currently applied by some managers to intentionally manage forests for resilient conditions. They address 10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container-title":"Ecological Applications","DOI":"10.1002/eap.2432","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2","page":"e02432","source":"Wiley Online Library","title":"Wildfire and climate change adaptation of western North American forests: a case for intentional management","title-short":"Wildfire and climate change adaptation of western North American forests","volume":"31","author":[{"family":"Hessburg","given":"Paul F."},{"family":"Prichard","given":"Susan J."},{"family":"Hagmann","given":"R. Keala"},{"family":"Povak","given":"Nicholas A."},{"family":"Lake","given":"Frank K."}],"issued":{"date-parts":[["2021"]]}}}],"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Hagmann et al., 2021; Hessburg et al., 2021)</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there is an urgent need to understand the influence of forest species composition and structure on contemporary fire intensity and severity. </w:t>
      </w:r>
    </w:p>
    <w:p w14:paraId="32A96DCB" w14:textId="329DB8FA" w:rsidR="00475F04" w:rsidRPr="00860874"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 xml:space="preserve">The modification of forest composition and structure is a viable management tool often leveraged to reduce wildfire hazard to communities and ecosystems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FIHNt9fc","properties":{"formattedCitation":"(Prichard et al., 2021)","plainCitation":"(Prichard et al., 2021)","noteIndex":0},"citationItems":[{"id":6349,"uris":["http://zotero.org/users/5904228/items/64EWZYHH"],"itemData":{"id":6349,"type":"article-journal","abstract":"We review science-based adaptation strategies for western North American (wNA) forests that include restoring active fire regimes and fostering resilient structure and composition of forested landscapes. As part of the review, we address common questions associated with climate adaptation and realignment treatments that run counter to a broad consensus in the literature. These include the following: (1) Are the effects of fire exclusion overstated? If so, are treatments unwarranted and even counterproductive? (2) Is forest thinning alone sufficient to mitigate wildfire hazard? (3) Can forest thinning and prescribed burning solve the problem? (4) Should active forest management, including forest thinning, be concentrated in the wildland urban interface (WUI)? (5) Can wildfires on their own do the work of fuel treatments? (6) Is the primary objective of fuel reduction treatments to assist in future firefighting response and containment? (7) Do fuel treatments work under extreme fire weather? (8) Is the scale of the problem too great? Can we ever catch up? (9) Will planting more trees mitigate climate change in wNA forests? And (10) is post-fire management needed or even ecologically justified? Based on our review of the scientific evidence, a range of proactive management actions are justified and necessary to keep pace with changing climatic and wildfire regimes and declining forest heterogeneity after severe wildfires. Science-based adaptation options include the use of managed wildfire, prescribed burning, and coupled mechanical thinning and prescribed burning as is consistent with land management allocations and forest conditions. Although some current models of fire management in wNA are averse to short-term risks and uncertainties, the long-term environmental, social, and cultural consequences of wildfire management primarily grounded in fire suppression are well documented, highlighting an urgency to invest in intentional forest management and restoration of active fire regimes.","container-title":"Ecological Applications","DOI":"10.1002/eap.2433","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3","page":"e02433","source":"Wiley Online Library","title":"Adapting western North American forests to climate change and wildfires: 10 common questions","title-short":"Adapting western North American forests to climate change and wildfires","volume":"31","author":[{"family":"Prichard","given":"Susan J."},{"family":"Hessburg","given":"Paul F."},{"family":"Hagmann","given":"R. Keala"},{"family":"Povak","given":"Nicholas A."},{"family":"Dobrowski","given":"Solomon Z."},{"family":"Hurteau","given":"Matthew D."},{"family":"Kane","given":"Van R."},{"family":"Keane","given":"Robert E."},{"family":"Kobziar","given":"Leda N."},{"family":"Kolden","given":"Crystal A."},{"family":"North","given":"Malcolm"},{"family":"Parks","given":"Sean A."},{"family":"Safford","given":"Hugh D."},{"family":"Stevens","given":"Jens T."},{"family":"Yocom","given":"Larissa L."},{"family":"Churchill","given":"Derek J."},{"family":"Gray","given":"Robert W."},{"family":"Huffman","given":"David W."},{"family":"Lake","given":"Frank K."},{"family":"Khatri-Chhetri","given":"Pratima"}],"issued":{"date-parts":[["2021"]]}}}],"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Prichard et al., 2021)</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These management actions often involve reduction of fuels through mechanical treatment or prescribed fire, thereby reducing the potential for extreme fire intensity and severity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q0g77M92","properties":{"formattedCitation":"(Agee &amp; Skinner, 2005; Stephens et al., 2009)","plainCitation":"(Agee &amp; Skinner, 2005; Stephens et al., 2009)","noteIndex":0},"citationItems":[{"id":340,"uris":["http://zotero.org/users/5904228/items/XTK2AQCM"],"itemData":{"id":340,"type":"article-journal","abstract":"Successful fire exclusion in the 20th century has created severe fire problems across the West. Not every forest is at risk of uncharacteristically severe wildfire, but drier forests are in need of active management to mitigate fire hazard. We summarize a set of simple principles important to address in fuel reduction treatments: reduction of surface fuels, increasing the height to live crown, decreasing crown density, and retaining large trees of fire-resistant species. Thinning and prescribed fire can be useful tools to achieve these objectives. Low thinning will be more effective than crown or selection thinning, and management of surface fuels will increase the likelihood that the stand will survive a wildfire. Five empirical examples of such treatment are discussed: Hayfork fires, California, 1987; Tyee fire, Washington, 1994; Megram fire, California, 1999; Hayman fire, Colorado, 2002; and the Cone fire, California, 2002. Applying treatments at an appropriate landscape scale will be critical to the success of fuel reduction treatments in reducing wildfire losses in Western forests.","collection-title":"Relative Risk Assessments for Decision –Making Related To Uncharacteristic Wildfire","container-title":"Forest Ecology and Management","DOI":"10.1016/j.foreco.2005.01.034","ISSN":"0378-1127","issue":"1","journalAbbreviation":"Forest Ecology and Management","language":"en","note":"number: 1","page":"83-96","source":"ScienceDirect","title":"Basic principles of forest fuel reduction treatments","volume":"211","author":[{"family":"Agee","given":"James K."},{"family":"Skinner","given":"Carl N."}],"issued":{"date-parts":[["2005",6,6]]}}},{"id":6340,"uris":["http://zotero.org/users/5904228/items/RMPMSFBG"],"itemData":{"id":6340,"type":"article-journal","abstract":"Forest structure and species composition in many western U.S. coniferous forests have been altered through fire exclusion, past and ongoing harvesting practices, and livestock grazing over the 20th century. The effects of these activities have been most pronounced in seasonally dry, low and mid-elevation coniferous forests that once experienced frequent, low to moderate intensity, fire regimes. In this paper, we report the effects of Fire and Fire Surrogate (FFS) forest stand treatments on fuel load profiles, potential fire behavior, and fire severity under three weather scenarios from six western U.S. FFS sites. This replicated, multisite experiment provides a framework for drawing broad generalizations about the effectiveness of prescribed fire and mechanical treatments on surface fuel loads, forest structure, and potential fire severity. Mechanical treatments without fi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fire-only treatments reduced canopy cover at only one site. For the combined treatment of mechanical plus fire, all five FFS sites with this treatment had a substantially lower likelihood of passive crown fi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fire severity under severe fire weather conditions. Retaining the largest trees within stands also increased fire resistance.","container-title":"Ecological Applications","DOI":"10.1890/07-1755.1","ISSN":"1939-5582","issue":"2","language":"en","license":"© 2009 by the Ecological Society of America","note":"_eprint: https://esajournals.onlinelibrary.wiley.com/doi/pdf/10.1890/07-1755.1","page":"305-320","source":"Wiley Online Library","title":"Fire treatment effects on vegetation structure, fuels, and potential fire severity in western U.S. forests","volume":"19","author":[{"family":"Stephens","given":"Scott L."},{"family":"Moghaddas","given":"Jason J."},{"family":"Edminster","given":"Carl"},{"family":"Fiedler","given":"Carl E."},{"family":"Haase","given":"Sally"},{"family":"Harrington","given":"Michael"},{"family":"Keeley","given":"Jon E."},{"family":"Knapp","given":"Eric E."},{"family":"McIver","given":"James D."},{"family":"Metlen","given":"Kerry"},{"family":"Skinner","given":"Carl N."},{"family":"Youngblood","given":"Andrew"}],"issued":{"date-parts":[["2009"]]}}}],"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Agee &amp; Skinner, 2005; Stephens et al., 2009)</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However, this presents a persistent management problem where treatments must be revisited to maintain positive benefits. Furthermore, while far more prescribed fire is ultimately needed to restore increasingly fire-starved ecosystems in the western U.S.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TgQIcu59","properties":{"formattedCitation":"(Parks et al., 2025)","plainCitation":"(Parks et al., 2025)","noteIndex":0},"citationItems":[{"id":6382,"uris":["http://zotero.org/users/5904228/items/6RAQK7UM"],"itemData":{"id":6382,"type":"article-journal","abstract":"Rapid increases in wildfire area burned across North American forests pose novel challenges for managers and society. Increasing area burned raises questions about whether, and to what degree, contemporary fire regimes (1984–2022) are still departed from historical fire regimes (pre-1880). We use the North American tree-ring fire-scar network (NAFSN), a multi-century record comprising &gt;1800 fire-scar sites spanning diverse forest types, and contemporary fire perimeters to ask whether there is a contemporary fire surplus or fire deficit, and whether recent fire years are unprecedented relative to historical fire regimes. Our results indicate, despite increasing area burned in recent decades, that a widespread fire deficit persists across a range of forest types and recent years with exceptionally high area burned are not unprecedented when considering the multi-century perspective offered by fire-scarred trees. For example, ‘record’ contemporary fire years such as 2020 burned 6% of NAFSN sites—the historical average—well below the historical maximum of 29% sites that burned in 1748. Although contemporary fire extent is not unprecedented across many North American forests, there is abundant evidence that unprecedented contemporary fire severity is driving forest loss in many ecosystems and adversely impacting human lives, infrastructure, and water supplies.","container-title":"Nature Communications","DOI":"10.1038/s41467-025-56333-8","ISSN":"2041-1723","issue":"1","journalAbbreviation":"Nat Commun","language":"en","license":"2025 His Majesty the King in Right of Canada and the Authors. Parts of this work were authored by US Federal Government authors and are not under copyright protection in the US; foreign copyright protection may apply. 2025","note":"publisher: Nature Publishing Group","page":"1493","source":"www-nature-com.colorado.idm.oclc.org","title":"A fire deficit persists across diverse North American forests despite recent increases in area burned","volume":"16","author":[{"family":"Parks","given":"Sean A."},{"family":"Guiterman","given":"Christopher H."},{"family":"Margolis","given":"Ellis Q."},{"family":"Lonergan","given":"Margaret"},{"family":"Whitman","given":"Ellen"},{"family":"Abatzoglou","given":"John T."},{"family":"Falk","given":"Donald A."},{"family":"Johnston","given":"James D."},{"family":"Daniels","given":"Lori D."},{"family":"Lafon","given":"Charles W."},{"family":"Loehman","given":"Rachel A."},{"family":"Kipfmueller","given":"Kurt F."},{"family":"Naficy","given":"Cameron E."},{"family":"Parisien","given":"Marc-André"},{"family":"Portier","given":"Jeanne"},{"family":"Stambaugh","given":"Michael C."},{"family":"Williams","given":"A. Park"},{"family":"Wion","given":"Andreas P."},{"family":"Yocom","given":"Larissa L."}],"issued":{"date-parts":[["2025",2,10]]}}}],"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Parks et al., 2025)</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its use is limited by policy restrictions, public support, and a shortening window of appropriate weather conditions for burning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sw2OmPxE","properties":{"formattedCitation":"(Schultz et al., 2019; Swain et al., 2023)","plainCitation":"(Schultz et al., 2019; Swain et al., 2023)","noteIndex":0},"citationItems":[{"id":6396,"uris":["http://zotero.org/users/5904228/items/JSXNPL99"],"itemData":{"id":6396,"type":"article-journal","abstract":"Prescribed fire is an important management tool on US federal lands that is not being applied at the necessary or desired levels. We investigated the role of policy barriers and opportunities for prescribed fire application on US Forest Service and Bureau of Land Management lands in the western United States. We conducted 54 semi-structured interviews with federal and state land managers and air quality regulators, and with several non-federal partners. We found that lack of adequate capacity and funding were the most commonly cited barriers to increasing application of prescribed fire. Interviewees also emphasised that owing to a lack of incentives and the prevalence of risk aversion at multiple agency levels, active prescribed fire programs depend on the leadership and commitment of individual decision-makers and fire managers. Successful approaches also rely on collaborative forums and positions that allow communication, problem-solving and resource sharing among federal and state partners, and that facilitate dialogue between air-quality and land managers. We did not find that air quality regulation was consistently cited as a major barrier, except in specific locations. Our findings highlight the importance of contextualised investigation into policy barriers and the role of collaborative and multilevel governance approaches for addressing complex land management challenges.","container-title":"International Journal of Wildland Fire","DOI":"10.1071/WF19040","ISSN":"1448-5516","issue":"11","journalAbbreviation":"Int. J. Wildland Fire","language":"en","note":"publisher: CSIRO PUBLISHING","page":"874-884","source":"www-publish-csiro-au.colorado.idm.oclc.org","title":"Policy barriers and opportunities for prescribed fire application in the western United States","volume":"28","author":[{"family":"Schultz","given":"Courtney A."},{"family":"McCaffrey","given":"Sarah M."},{"family":"Huber-Stearns","given":"Heidi R."}],"issued":{"date-parts":[["2019",9,3]]}}},{"id":6398,"uris":["http://zotero.org/users/5904228/items/WUT5ZQJP"],"itemData":{"id":6398,"type":"article-journal","abstract":"Escalating wildfire activity in the western United States has accelerated adverse societal impacts. Observed increases in wildfire severity and impacts to communities have diverse anthropogenic causes—including the legacy of fire suppression policies, increased development in high-risk zones, and aridification by a warming climate. However, the intentional use of fire as a vegetation management tool, known as “prescribed fire,” can reduce the risk of destructive fires and restore ecosystem resilience. Prescribed fire implementation is subject to multiple constraints, including the number of days characterized by weather and vegetation conditions conducive to achieving desired outcomes. Here, we quantify observed and projected trends in the frequency and seasonality of western United States prescribed fire days. We find that while ~2 C of global warming by 2060 will reduce such days overall (−17%), particularly during spring (−25%) and summer (−31%), winter (+4%) may increasingly emerge as a comparatively favorable window for prescribed fire especially in northern states.","container-title":"Communications Earth &amp; Environment","DOI":"10.1038/s43247-023-00993-1","ISSN":"2662-4435","issue":"1","journalAbbreviation":"Commun Earth Environ","language":"en","license":"2023 The Author(s)","note":"publisher: Nature Publishing Group","page":"1-14","source":"www-nature-com.colorado.idm.oclc.org","title":"Climate change is narrowing and shifting prescribed fire windows in western United States","volume":"4","author":[{"family":"Swain","given":"Daniel L."},{"family":"Abatzoglou","given":"John T."},{"family":"Kolden","given":"Crystal"},{"family":"Shive","given":"Kristen"},{"family":"Kalashnikov","given":"Dmitri A."},{"family":"Singh","given":"Deepti"},{"family":"Smith","given":"Edward"}],"issued":{"date-parts":[["2023",10,3]]}}}],"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Schultz et al., 2019; Swain et al., 2023)</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The promotion of “fire-resistant” species, which may provide natural buffers to </w:t>
      </w:r>
      <w:r w:rsidRPr="2C28A108">
        <w:rPr>
          <w:rFonts w:ascii="Times New Roman" w:eastAsia="Times New Roman" w:hAnsi="Times New Roman" w:cs="Times New Roman"/>
          <w:lang w:val="en-US"/>
        </w:rPr>
        <w:lastRenderedPageBreak/>
        <w:t xml:space="preserve">extreme fire behavior that are more self-sustaining, presents a complimentary management tool to reduce extreme fire behavior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Qn9z98Os","properties":{"formattedCitation":"(Girardin &amp; Terrier, 2015)","plainCitation":"(Girardin &amp; Terrier, 2015)","noteIndex":0},"citationItems":[{"id":33,"uris":["http://zotero.org/users/5904228/items/K2SUISY8"],"itemData":{"id":33,"type":"article-journal","abstract":"Wildfire activity is projected to increase through upcoming decades in boreal Canada due to climatic changes. Amongst the proposed strategies to offset the climate-driven fire risk is the introduction of broadleaf species into dense-coniferous landscapes so as to decrease the intensity and rate of spread of future wildfires. Here we examine this offsetting potential through boreal Canada by searching for optimal conifer to broadleaf conversion rates that would stabilize the burn rate metric, and an upper bound for the maximum potential effect. We developed an empirical model relating regional burn rates to mean annual fire weather conditions and tree genus proportions, and applied it to regional climate and forest composition change scenarios covering the interval from 1971 to 2100. Results suggested that many areas in the southern and northern boreal regions will record either a constant or a decreasing burn rate and, therefore, will not require a change of forest composition. Besides, a conversion rate of 0.1 to 0.2 % year^sup -1^ starting in year 2020 was sufficient to maintain burn rates constant across much of the southern boreal forest. In northern forests, however, higher conversion rates were required to meet the fire objectives (0.3 to 0.4 % year^sup -1^). This mitigation option will be difficult to implement over northern forests given the size of areas involved. Nonetheless the estimated conversion rate for much of the southern boreal forest is attainable, considering that harvesting and industrialization during recent decades have already contributed to similar changes of the proportion of broadleaf species in boreal landscapes.","container-title":"Climatic Change; Dordrecht","DOI":"http://dx.doi.org.colorado.idm.oclc.org/10.1007/s10584-015-1373-7","ISSN":"01650009","issue":"4","language":"English","license":"Springer Science+Business Media Dordrecht 2015","note":"number: 4","page":"587-601","source":"ProQuest","title":"Mitigating risks of future wildfires by management of the forest composition: an analysis of the offsetting potential through boreal Canada","title-short":"Mitigating risks of future wildfires by management of the forest composition","volume":"130","author":[{"family":"Girardin","given":"Martin P."},{"family":"Terrier","given":"Aurélie"}],"issued":{"date-parts":[["2015",6]]}}}],"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Girardin &amp; Terrier, 2015)</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With increasing fire activity and hazards, particularly across the western U.S.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rihtaVSz","properties":{"formattedCitation":"(Parks &amp; Abatzoglou, 2020)","plainCitation":"(Parks &amp; Abatzoglou, 2020)","noteIndex":0},"citationItems":[{"id":172,"uris":["http://zotero.org/users/5904228/items/XG2NBB3U"],"itemData":{"id":172,"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agupubs.onlinelibrary.wiley.com/doi/pdf/10.1029/2020GL089858","page":"e2020GL089858","source":"Wiley Online Library","title":"Warmer and Drier Fire Seasons Contribute to Increases in Area Burned at High Severity in Western US Forests From 1985 to 2017","volume":"47","author":[{"family":"Parks","given":"S. A."},{"family":"Abatzoglou","given":"J. T."}],"issued":{"date-parts":[["2020"]]}}}],"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Parks &amp; Abatzoglou, 2020)</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assessments of which species may provide these benefits and under what conditions they are likely to do so are needed.</w:t>
      </w:r>
    </w:p>
    <w:p w14:paraId="32A96DCC" w14:textId="4198AD78" w:rsidR="00475F04" w:rsidRPr="00860874"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In some regions of western North America, quaking aspen (</w:t>
      </w:r>
      <w:r w:rsidRPr="2C28A108">
        <w:rPr>
          <w:rFonts w:ascii="Times New Roman" w:eastAsia="Times New Roman" w:hAnsi="Times New Roman" w:cs="Times New Roman"/>
          <w:i/>
          <w:iCs/>
          <w:lang w:val="en-US"/>
        </w:rPr>
        <w:t>Populus tremuloides Michx.</w:t>
      </w:r>
      <w:r w:rsidRPr="2C28A108">
        <w:rPr>
          <w:rFonts w:ascii="Times New Roman" w:eastAsia="Times New Roman" w:hAnsi="Times New Roman" w:cs="Times New Roman"/>
          <w:lang w:val="en-US"/>
        </w:rPr>
        <w:t xml:space="preserve">) is one forest species potentially capable of reducing extreme fire hazard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Ogi0C3mD","properties":{"formattedCitation":"(Fechner &amp; Barrows, 1976)","plainCitation":"(Fechner &amp; Barrows, 1976)","noteIndex":0},"citationItems":[{"id":1579,"uris":["http://zotero.org/users/5904228/items/E8DL8SEF"],"itemData":{"id":1579,"type":"article-journal","container-title":"U.S Department of Agriculture. Forest Service, Rocky Mountain Forest and Range Experiment Station","issue":"Eisenhower Consortium Bulletin 4","title":"Aspen stands as wildfire fuel breaks","URL":"https://digitalcommons.usu.edu/aspen_bib/5029","author":[{"family":"Fechner","given":"Gilbert"},{"family":"Barrows","given":"Jack"}],"issued":{"date-parts":[["1976",1,1]]}}}],"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Fechner &amp; Barrows, 1976)</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Aspen, which is also the most widely distributed tree species in North America and often considered a keystone species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yqktJRtq","properties":{"formattedCitation":"(Rogers et al., 2020)","plainCitation":"(Rogers et al., 2020)","noteIndex":0},"citationItems":[{"id":2000,"uris":["http://zotero.org/users/5904228/items/ISTQ4TTY"],"itemData":{"id":2000,"type":"article-journal","abstract":"Across the northern hemisphere, six species of aspen (Populus spp.) play a disproportionately important role in promoting biodiversity, sequestering carbon, limiting forest disturbances, and providing other ecosystem services. These species are illustrative of efforts to move beyond single-species conservation because they facilitate hundreds of plants and animals worldwide. This review is intended to place aspen in a global conservation context by focusing on the many scientific advances taking place in such biologically diverse systems. In this manner, aspen may serve as a model for other widespread keystone systems where science-based practice may have world implications for biodiversity conservation. In many regions, aspen can maintain canopy dominance for decades to centuries as the sole major broadleaf trees in forested landscapes otherwise dominated by conifers. Aspen ecosystems are valued for many reasons, but here we highlight their potential as key contributors to regional and global biodiversity. We present global trends in research priorities, strengths, and weaknesses based on, 1) a qualitative survey, 2) a systematic literature analysis, and 3) regional syntheses of leading research topics. These regional syntheses explore important aspen uses, threats, and research priorities with the ultimate intent of research sharing focused on sound conservation practice. In all regions, we found that aspen enhance biodiversity, facilitate rapid (re)colonization in natural and damaged settings (e.g., abandoned mines), and provide adaptability in changing environments. Common threats to aspen ecosystems in many, but not all, regions include effects of herbivory, land clearing, logging practices favoring conifer species, and projected climate warming. We also highlight regional research gaps that emerged from the three survey approaches above. We believe multi-scale research is needed that examines disturbance processes in the context of dynamic climates where ecological, physiological, and genetic variability will ultimately determine widespread aspen sustainability. Based on this global review of aspen research, we argue for the advancement of the “mega-conservation” strategy, centered on the idea of sustaining a set of common keystone communities (aspen) that support wide arrays of obligate species. This approach contrasts with conventional preservation which focuses limited resources on individual species residing in narrow niches.","container-title":"Global Ecology and Conservation","DOI":"10.1016/j.gecco.2019.e00828","ISSN":"2351-9894","journalAbbreviation":"Global Ecology and Conservation","language":"en","page":"e00828","source":"ScienceDirect","title":"A global view of aspen: Conservation science for widespread keystone systems","title-short":"A global view of aspen","volume":"21","author":[{"family":"Rogers","given":"Paul C."},{"family":"Pinno","given":"Bradley D."},{"family":"Šebesta","given":"Jan"},{"family":"Albrectsen","given":"Benedicte R."},{"family":"Li","given":"Guoqing"},{"family":"Ivanova","given":"Natalya"},{"family":"Kusbach","given":"Antonín"},{"family":"Kuuluvainen","given":"Timo"},{"family":"Landhäusser","given":"Simon M."},{"family":"Liu","given":"Hongyan"},{"family":"Myking","given":"Tor"},{"family":"Pulkkinen","given":"Pertti"},{"family":"Wen","given":"Zhongming"},{"family":"Kulakowski","given":"Dominik"}],"issued":{"date-parts":[["2020",3,1]]}}}],"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Rogers et al., 2020)</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has been characterized by fire-moderating traits such as lower canopy bulk density, higher canopy base height, and greater leaf moisture content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FBvTlgb6","properties":{"formattedCitation":"(DeByle &amp; Winokur, 1985; Shepperd, 1990; Shinneman et al., 2013)","plainCitation":"(DeByle &amp; Winokur, 1985; Shepperd, 1990; Shinneman et al., 2013)","noteIndex":0},"citationItems":[{"id":1581,"uris":["http://zotero.org/users/5904228/items/BPVQKKZP"],"itemData":{"id":1581,"type":"report","abstract":"Information about the biology, ecology, and management of quaking aspen on the mountains and plateaus of the interior western United States, and to a lesser extent, Canada, is summarized and discussed. The biology of aspen as a tree species, community relationships in the aspen ecosystem, environments, and factors affecting aspen forests are reviewed. The resources available within and from the aspen forest type, and their past and potential uses are examined. Silvicultural methods and other approaches to managing aspen for various resources and uses are presented.","language":"en","source":"www.fs.usda.gov","title":"Aspen: Ecology and management in the western United States","title-short":"Aspen","URL":"http://www.fs.usda.gov/treesearch/pubs/24942","author":[{"family":"DeByle","given":"Norbert V."},{"family":"Winokur","given":"Robert P."}],"accessed":{"date-parts":[["2022",9,12]]},"issued":{"date-parts":[["1985"]]}}},{"id":254,"uris":["http://zotero.org/users/5904228/items/WRB75JBA"],"itemData":{"id":254,"type":"article-journal","abstract":"Populus tremuloides stands were grouped into 7 logical stand classes that differed in age, stocking, productivity or other characteristics. -from Author","container-title":"Western Journal of Applied Forestry","DOI":"10.1093/wjaf/5.3.69","journalAbbreviation":"Western Journal of Applied Forestry","page":"69-75","source":"ResearchGate","title":"A Classification of Quaking Aspen in the Central Rocky Mountains Based on Growth and Stand Characteristics","volume":"5","author":[{"family":"Shepperd","given":"Wayne"}],"issued":{"date-parts":[["1990",7,1]]}}},{"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DeByle &amp; Winokur, 1985; Shepperd, 1990; Shinneman et al., 2013)</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Existing in a functional gradient of seral (</w:t>
      </w:r>
      <w:r w:rsidRPr="2C28A108">
        <w:rPr>
          <w:rFonts w:ascii="Times New Roman" w:eastAsia="Times New Roman" w:hAnsi="Times New Roman" w:cs="Times New Roman"/>
          <w:i/>
          <w:iCs/>
          <w:lang w:val="en-US"/>
        </w:rPr>
        <w:t>e.g.</w:t>
      </w:r>
      <w:r w:rsidRPr="2C28A108">
        <w:rPr>
          <w:rFonts w:ascii="Times New Roman" w:eastAsia="Times New Roman" w:hAnsi="Times New Roman" w:cs="Times New Roman"/>
          <w:lang w:val="en-US"/>
        </w:rPr>
        <w:t>, having a conifer component) to stable (</w:t>
      </w:r>
      <w:r w:rsidRPr="2C28A108">
        <w:rPr>
          <w:rFonts w:ascii="Times New Roman" w:eastAsia="Times New Roman" w:hAnsi="Times New Roman" w:cs="Times New Roman"/>
          <w:i/>
          <w:iCs/>
          <w:lang w:val="en-US"/>
        </w:rPr>
        <w:t>e.g.</w:t>
      </w:r>
      <w:r w:rsidRPr="2C28A108">
        <w:rPr>
          <w:rFonts w:ascii="Times New Roman" w:eastAsia="Times New Roman" w:hAnsi="Times New Roman" w:cs="Times New Roman"/>
          <w:lang w:val="en-US"/>
        </w:rPr>
        <w:t xml:space="preserve">, pure stands), aspen exhibits varying fire regimes and degrees of fire resistance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KrZGcaCp","properties":{"formattedCitation":"(Rogers et al., 2014; Shinneman et al., 2013)","plainCitation":"(Rogers et al., 2014; Shinneman et al., 2013)","noteIndex":0},"citationItems":[{"id":290,"uris":["http://zotero.org/users/5904228/items/PJJ48JX8"],"itemData":{"id":290,"type":"article-journal","abstract":"Quaking or trembling aspen (Populus tremuloides Michx.) forests occur in highly diverse settings across North America. However, management of distinct communities has long relied on a single aspen-to-conifer successional model. We examine a variety of aspen-dominated stand types in the western portion of its range as ecological systems, avoiding an exclusive focus on seral dynamics or single-species management. We build a case for a large-scale functional aspen typology based on the existing literature. Aspen functional types are defined as aspen communities that differ markedly in their physical and biological processes. The framework presented here describes two \"functional types\" and seven embedded \"subtypes\": seral (boreal and montane), stable (parkland, Colorado Plateau, elevation and aspect limited, and terrain isolated), and a crossover seral-stable subtype (riparian). The assessment hinges on a matrix comparing proposed functional types across a suite of environmental characteristics. Differences among functional groups based on physiological and climatic conditions, stand structures and dynamics, and disturbance types and periodicity are described herein. We further examine management implications and challenges, such as human alterations, ungulate herbivory, and climate futures, that affect the functionality of these aspen systems. The functional framework lends itself well to stewardship and research that seek to understand and emulate ecological processes rather than combat them. We see advantages of applying this approach to other widespread forest communities that engender diverse functional adaptations.","container-title":"Forest Science; Bethesda","ISSN":"0015749X","issue":"2","language":"English","license":"Copyright Society of American Foresters Apr 2014","note":"number: 2","page":"345-359","source":"ProQuest","title":"A Functional Framework for Improved Management of Western North American Aspen (Populus tremuloides Michx.)","volume":"60","author":[{"family":"Rogers","given":"Paul C."},{"family":"Landhäusser","given":"Simon M."},{"family":"Pinno","given":"Bradley D."},{"family":"Ryel","given":"Ronald J."}],"issued":{"date-parts":[["2014",4]]}}},{"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Rogers et al., 2014; Shinneman et al., 2013)</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Generally, seral aspen exhibits more extreme fire behavior compared to stable aspen and, in turn, fire activity drives the persistence of either functional type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RcyWK9Qo","properties":{"formattedCitation":"(Morris et al., 2019; Shinneman et al., 2013)","plainCitation":"(Morris et al., 2019; Shinneman et al., 2013)","noteIndex":0},"citationItems":[{"id":1670,"uris":["http://zotero.org/users/5904228/items/B9DUWEU7"],"itemData":{"id":1670,"type":"article-journal","abstract":"As important centres for biological diversity, aspen forests are essential to the function and aesthetics of montane ecosystems in western North America. Aspen stands are maintained by a nuanced relationship with wildfire, although in recent decades aspen mortality has increased. The need to understand the baseline environmental conditions that favour aspen is clear; however, long-term fire history reconstructions are rare due to the scarcity of natural archives in dry montane settings. Here, we analyse a high-resolution lake sediment record from southwestern, Utah, USA to quantify the compositional and burning conditions that promote stable (or seral) aspen forests. Our results show that aspen presence is negatively correlated with subalpine fir and that severe fires tend to promote persistent and diverse aspen ecosystems over centennial timescales. This information improves our understanding of aspen disturbance ecology and identifies the circumstances where critical transitions in montane forests may occur.","container-title":"Biology Letters","DOI":"10.1098/rsbl.2019.0011","issue":"6","note":"publisher: Royal Society","page":"20190011","source":"royalsocietypublishing-org.colorado.idm.oclc.org (Atypon)","title":"Stable or seral? Fire-driven alternative states in aspen forests of western North America","title-short":"Stable or seral?","volume":"15","author":[{"family":"Morris","given":"Jesse L."},{"family":"DeRose","given":"R. Justin"},{"family":"Brussel","given":"Thomas"},{"family":"Brewer","given":"Simon"},{"family":"Brunelle","given":"Andrea"},{"family":"Long","given":"James N."}],"issued":{"date-parts":[["2019",6,28]]}}},{"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Morris et al., 2019; Shinneman et al., 2013)</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Evidence points to fire weather and stand condition influencing the fire behavior in aspen, where even pure stands are likely to burn when the conditions align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4zwiE0wQ","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DeRose &amp; Leffler, 2014)</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However, with these potentially fire-moderating traits, aspen may offer a natural buffer, a so-called </w:t>
      </w:r>
      <w:r w:rsidRPr="2C28A108">
        <w:rPr>
          <w:rFonts w:ascii="Times New Roman" w:eastAsia="Times New Roman" w:hAnsi="Times New Roman" w:cs="Times New Roman"/>
          <w:i/>
          <w:iCs/>
          <w:lang w:val="en-US"/>
        </w:rPr>
        <w:t>living fire break</w:t>
      </w:r>
      <w:r w:rsidRPr="2C28A108">
        <w:rPr>
          <w:rFonts w:ascii="Times New Roman" w:eastAsia="Times New Roman" w:hAnsi="Times New Roman" w:cs="Times New Roman"/>
          <w:lang w:val="en-US"/>
        </w:rPr>
        <w:t xml:space="preserve">, to extreme fire intensity and severity. Despite this recognition, there remains a knowledge gap between management and scientific understanding of how, when, and where aspen moderates fire, especially relative to other forest types and during recent extreme fire activity at regional-to-continental scales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OZCqgIpN","properties":{"formattedCitation":"(Nesbit et al., 2023)","plainCitation":"(Nesbit et al., 2023)","noteIndex":0},"citationItems":[{"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Nesbit et al., 2023)</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w:t>
      </w:r>
    </w:p>
    <w:p w14:paraId="32A96DCD" w14:textId="3F171D27" w:rsidR="00475F04" w:rsidRPr="00860874"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 xml:space="preserve">Widespread availability of satellite remote sensing data before, during, and after wildfires presents a unique opportunity to quantify the influence of aspen on wildfire activity across large spatial scales. Burn severity mapping, which is based on differences between pre- and post-fire multispectral imagery, is one of the most commonly applied uses of satellite remote sensing in fire ecology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rY7ureiO","properties":{"formattedCitation":"(Szpakowski &amp; Jensen, 2019)","plainCitation":"(Szpakowski &amp; Jensen, 2019)","noteIndex":0},"citationItems":[{"id":3937,"uris":["http://zotero.org/users/5904228/items/EKYIWKT3"],"itemData":{"id":3937,"type":"article-journal","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container-title":"Remote Sensing","DOI":"10.3390/rs11222638","ISSN":"2072-4292","issue":"22","language":"en","license":"http://creativecommons.org/licenses/by/3.0/","note":"number: 22\npublisher: Multidisciplinary Digital Publishing Institute","page":"2638","source":"www.mdpi.com","title":"A Review of the Applications of Remote Sensing in Fire Ecology","volume":"11","author":[{"family":"Szpakowski","given":"David M."},{"family":"Jensen","given":"Jennifer L. R."}],"issued":{"date-parts":[["2019",1]]}}}],"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Szpakowski &amp; Jensen, 2019)</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Satellite-based metrics of burn severity, such as the composite burn index (CBI), have been shown to correlate well with field-based measurements, enabling large-scale assessments of ecosystem impacts and their drivers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M2IP4vFR","properties":{"formattedCitation":"(Parks et al., 2019)","plainCitation":"(Parks et al., 2019)","noteIndex":0},"citationItems":[{"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Parks et al., 2019)</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In tandem, active fire detection, which relies on middle-infrared (~ 4 µm) imagery, has become a crucial tool for monitoring global fire activity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YzWK4PO4","properties":{"formattedCitation":"(Wooster et al., 2021)","plainCitation":"(Wooster et al., 2021)","noteIndex":0},"citationItems":[{"id":6072,"uris":["http://zotero.org/users/5904228/items/PG8R2MMF"],"itemData":{"id":6072,"type":"article-journal","abstract":"Landscape fire is a widespread, somewhat unpredictable phenomena that plays an important part in Earth's biogeochemical cycling. In many biomes worldwide fire also provides multiple ecological benefits, but in certain circumstances can also pose a risk to life and infrastructure, lead to net increases in atmospheric greenhouse gas concentrations, and to degradation in air quality and consequently human health. Accurate, timely and frequently updated information on landscape fire activity is essential to improve our understanding of the drivers and impacts of this form of biomass burning, as well as to aid fire management. This information can only be provided using satellite Earth Observation (EO) approaches, and remote sensing of active fire is one of the key techniques used. This form of EO is based on detecting the signature of the (mostly infrared) electromagnetic radiation emitted as biomass burns. Since the early 1980's, active fire (AF) remote sensing conducted using low Earth orbit (LEO) satellites has been deployed in certain regions of the world to map the location and timing of landscape fire occurrence, and from the early 2000's global-scale information updated multiple times per day has been easily available to all. Geostationary (GEO) satellites provide even higher frequency AF information, more than 100 times per day in some cases, and both LEO- and GEO-derived AF products now often include estimates of a fires characteristics, such as its fire radiative power (FRP) output, in addition to the fires detection. AF data provide information relevant to fire activity ongoing when the EO data were collected, and this can be delivered with very low latency times to support applications such as air quality forecasting. Here we summarize the history of achievements in the field of active fire remote sensing, review the physical basis of the approaches used, the nature of the AF detection and characterization techniques deployed, and highlight some of the key current capabilities and applications. Finally, we list some important developments we believe deserve focus in future years.","container-title":"Remote Sensing of Environment","DOI":"10.1016/j.rse.2021.112694","ISSN":"0034-4257","journalAbbreviation":"Remote Sensing of Environment","page":"112694","source":"ScienceDirect","title":"Satellite remote sensing of active fires: History and current status, applications and future requirements","title-short":"Satellite remote sensing of active fires","volume":"267","author":[{"family":"Wooster","given":"Martin J."},{"family":"Roberts","given":"Gareth J."},{"family":"Giglio","given":"Louis"},{"family":"Roy","given":"David P."},{"family":"Freeborn","given":"Patrick H"},{"family":"Boschetti","given":"Luigi"},{"family":"Justice","given":"Chris"},{"family":"Ichoku","given":"Charles"},{"family":"Schroeder","given":"Wilfrid"},{"family":"Davies","given":"Diane"},{"family":"Smith","given":"Alistair M. S."},{"family":"Setzer","given":"Alberto"},{"family":"Csiszar","given":"Ivan"},{"family":"Strydom","given":"Tercia"},{"family":"Frost","given":"Philip"},{"family":"Zhang","given":"Tianran"},{"family":"Xu","given":"Weidong"},{"family":"Jong","given":"Mark C","non-dropping-particle":"de"},{"family":"Johnston","given":"Joshua M."},{"family":"Ellison","given":"Luke"},{"family":"Vadrevu","given":"Krishna"},{"family":"Sparks","given":"Aaron M."},{"family":"Nguyen","given":"Hannah"},{"family":"McCarty","given":"Jessica"},{"family":"Tanpipat","given":"Veerachai"},{"family":"Schmidt","given":"Chris"},{"family":"San-Miguel-Ayanz","given":"Jesus"}],"issued":{"date-parts":[["2021",12,15]]}},"label":"page"}],"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Wooster et al., 2021)</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Spectral radiance in the middle-infrared is used to calculate fire radiative power (FRP), which is a measure of the energy released by actively burning fires and is highly correlated with the rate of biomass consumption per unit time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k7hLW9fM","properties":{"formattedCitation":"(Kaufman et al., 1998; Schroeder et al., 2010; Wooster et al., 2003)","plainCitation":"(Kaufman et al., 1998; Schroeder et al., 2010; Wooster et al., 2003)","noteIndex":0},"citationItems":[{"id":6099,"uris":["http://zotero.org/users/5904228/items/3FMR6MQQ"],"itemData":{"id":6099,"type":"article-journal","abstract":"The National Aeronautic and Space Administration (NASA) plans to launch the moderate resolution imaging spectroradiometer (MODIS) on the polarorbiting Earth Observation System (EOS) providing morning and evening global observations in 1999 and afternoon and night observations in 2000. These four MODIS daily fire observations will advance global fire monitoring with special 1 km resolution fire channels at 4 and 11 μm, with high saturation of about 450 and 400 K, respectively. MODIS data will also be used to monitor burn scars, vegetation type and condition, smoke aerosols, water vapor, and clouds for overall monitoring of the fire process and its effects on ecosystems, the atmosphere, and the climate. The MODIS fire science team is preparing algorithms that use the thermal signature to separate the fire signal from the background signal. A database of active fire products will be generated and archived at a 1 km resolution and summarized on a grid of 10 km and 0.5°, daily, 8 days, and monthly. It includes the fire occurrence and location, the rate of emission of thermal energy from the fire, and a rough estimate of the smoldering/flaming ratio. This information will be used in monitoring the spatial and temporal distribution of fires in different ecosystems, detecting changes in fire distribution and identifying new fire frontiers, wildfires, and changes in the frequency of the fires or their relative strength. We plan to combine the MODIS fire measurements with a detailed diurnal cycle of the fires from geostationary satellites. Sensitivity studies and analyses of aircraft and satellite data from the Yellowstone wildfire of 1988 and prescribed fires in the Smoke, Clouds, and Radiation (SCAR) aircraft field experiments are used to evaluate and validate the fire algorithms and to establish the relationship between the fire thermal properties, the rate of biomass consumption, and the emissions of aerosol and trace gases from fires.","container-title":"Journal of Geophysical Research: Atmospheres","DOI":"10.1029/98JD01644","ISSN":"2156-2202","issue":"D24","language":"en","license":"Copyright 1998 by the American Geophysical Union.","note":"_eprint: https://onlinelibrary.wiley.com/doi/pdf/10.1029/98JD01644","page":"32215-32238","source":"Wiley Online Library","title":"Potential global fire monitoring from EOS-MODIS","volume":"103","author":[{"family":"Kaufman","given":"Yoram J."},{"family":"Justice","given":"Christopher O."},{"family":"Flynn","given":"Luke P."},{"family":"Kendall","given":"Jackie D."},{"family":"Prins","given":"Elaine M."},{"family":"Giglio","given":"Louis"},{"family":"Ward","given":"Darold E."},{"family":"Menzel","given":"W. Paul"},{"family":"Setzer","given":"Alberto W."}],"issued":{"date-parts":[["1998"]]}},"label":"page"},{"id":6109,"uris":["http://zotero.org/users/5904228/items/P99ZMCR3"],"itemData":{"id":6109,"type":"article-journal","abstract":"Spaceborne instruments provide a unique view of global vegetation fire activity many times a day. In this study, we assessed the fire characterization information provided by two major products: the Terra and Aqua MODIS Thermal Anomalies product (MOD14 and MYD14, respectively) and the Wildfire Automated Biomass Burning Algorithm (WF_ABBA) product derived from GOES East Imager. Using higher spatial resolution imagery data from the Advanced Spaceborne Thermal Emission and Reflection Radiometer (ASTER) and Landsat Enhanced Thematic Mapper Plus (ETM+) instruments, we analyzed the characterization of subpixel fires detected by MOD14, MYD14, and WF_ABBA over parts of Brazilian Amazonia. Our results suggest that MODIS and GOES fire radiative power (FRP) estimates derived for individual fire-pixel clusters are subject to errors due to the effects of the point spread function of those instruments (underestimation of up to 75%), improper fire background characterization (overestimation of up to 80% assuming a 10 K cold bias in background temperature), and omission of small fire lines. Detection limits were approximately 11 and 9 MW for MOD14 and MYD14, respectively, and were equivalent to 27 and 19 MW for WF_ABBA data acquired coincidently with MOD14 and MYD14, respectively. We found a positive correlation between FRP and percentage tree cover indicating that FRP is sensitive to biomass density. Fire area and temperature estimates derived from the application of Dozier's (1981) approach to GOES data did not agree with our reference data (i.e., ASTER and ETM+ active fire masks and in situ fire temperature data), suggesting that large and variable errors could affect the retrieval of those parameters.","container-title":"Journal of Geophysical Research: Atmospheres","DOI":"10.1029/2009JD013769","ISSN":"2156-2202","issue":"D21","language":"en","license":"Copyright 2010 by the American Geophysical Union.","note":"_eprint: https://onlinelibrary.wiley.com/doi/pdf/10.1029/2009JD013769","source":"Wiley Online Library","title":"On the use of fire radiative power, area, and temperature estimates to characterize biomass burning via moderate to coarse spatial resolution remote sensing data in the Brazilian Amazon","URL":"https://onlinelibrary.wiley.com/doi/abs/10.1029/2009JD013769","volume":"115","author":[{"family":"Schroeder","given":"Wilfrid"},{"family":"Csiszar","given":"Ivan"},{"family":"Giglio","given":"Louis"},{"family":"Schmidt","given":"Christopher C."}],"accessed":{"date-parts":[["2024",11,14]]},"issued":{"date-parts":[["2010"]]}}},{"id":6095,"uris":["http://zotero.org/users/5904228/items/8YQKD2X6"],"itemData":{"id":6095,"type":"article-journal","abstract":"A major focus in global change research is to quantify the amount of gaseous and particulate pollutants emitted from terrestrial vegetation fires. Determination of the emitted radiant energy released during biomass combustion episodes (the so-called fire radiative energy or FRE) has been suggested as a new tool for determining variations in biomass combustion rates and the rate of production of atmospheric pollutants. We review the physical principals behind the remote determination of FRE and present an alternative method for its derivation via analysis of ‘fire pixel’ radiances in the middle infrared spectral region. We compare our method to the existing FRE retrieval approach used in the EOS Moderate Resolution Imaging Spectro-radiometer (MODIS) fire products, and to retrievals of FRE based on derived fire temperature and area made via the so-called Bi-spectral method. We test each FRE retrieval method using both simulated data and imagery from a new experimental space mission, the Bi-spectral InfraRed Detection (BIRD) small satellite, which has sensors specifically designed for the study of active fires. We analyse near simultaneous MODIS and BIRD data of the fires that burned around Sydney, Australia in January 2002. Despite the markedly different pixel size and spectral coverage of these sensors, where the spatial extent of the fire pixel groups detected by MODIS and BIRD are similar, the derived values of FRE for these fires agree to within ±15 %. However, in certain fires, the lower spatial resolution of MODIS appears to prevent many of the less intensely radiating fire pixels being detected as such, meaning MODIS underestimates FRE for these fires by up to 46% in comparison to BIRD. Though the FRE release of each of these low intensity fire pixels is relatively low, their comparatively large number makes their overall FRE significant. Thus, total FRE release of the Sydney fires on 5 January 2002 is estimated to be 6.5×109 J s−1 via BIRD but 4.0×109 J s−1 via MODIS. The ability of BIRD to resolve individual fire fronts further allows the first accurate calculation of ‘radiative’ fireline intensity from spaceborne measurements, providing values of 15–75 kJ s−1 m−1 for fire fronts that are up to 9 km in length. Finally, we analyse the effectiveness of the satellite-based FRE retrieval methods in estimating the FRE from the active flaming and smouldering components only (FREActive, believed to be proportional to the rate of biomass combustion), despite the sensor receiving additional radiance from the ‘cooling ground’. The MIR radiance method appears particularly strong in this regard, allowing FREActive to be estimated to within ±30% in the range 100–100,000 J s−1 m−2. These results provide further confidence in the ability of spaceborne missions to derive physically meaningful values of FRE that could be used to support biomass burning emissions inventories. Future comparisons between FRE derived via MODIS and those from higher spatial resolution BIRD or airborne imagery may allow the MODIS-derived FRE values to be ‘calibrated’ for any systematic underestimation. We therefore expect FRE to become an important tool for enhancing global studies of terrestrial vegetation fires with infrared remote sensing, particularly as the majority of large fires are now imaged four times per day via the MODIS instruments on the Terra and Aqua spacecraft.","container-title":"Remote Sensing of Environment","DOI":"10.1016/S0034-4257(03)00070-1","ISSN":"0034-4257","issue":"1","journalAbbreviation":"Remote Sensing of Environment","page":"83-107","source":"ScienceDirect","title":"Fire radiative energy for quantitative study of biomass burning: derivation from the BIRD experimental satellite and comparison to MODIS fire products","title-short":"Fire radiative energy for quantitative study of biomass burning","volume":"86","author":[{"family":"Wooster","given":"M. J."},{"family":"Zhukov","given":"B."},{"family":"Oertel","given":"D."}],"issued":{"date-parts":[["2003",6,30]]}}}],"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Kaufman et al., 1998; Schroeder et al., 2010; Wooster et al., 2003)</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Studies have applied FRP to, for example, track wildfire smoke emissions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PGj0QMm8","properties":{"formattedCitation":"(Li et al., 2019, 2020)","plainCitation":"(Li et al., 2019, 2020)","noteIndex":0},"citationItems":[{"id":2084,"uris":["http://zotero.org/users/5904228/items/RZNDE2PV"],"itemData":{"id":2084,"type":"article-journal","abstract":"Biomass burning is an important source of atmospheric greenhouse gases and aerosols, and its emissions can be estimated using Fire Radiative Power (FRP) retrievals from polar-orbiting and geostationary satellites. Accurate and timely estimation of biomass-burning emissions (BBE) requires high-spatiotemporal-resolution FRP that is characterized by accurate diurnal FRP cycle. This study is to estimate hourly reliable BBE in a 0.25° × 0.3125° grid across the conterminous United States (CONUS) to be used in chemical transport models for air quality forecast. To do this, this study for the first time fused FRP retrievals from the Geostationary Operational Environmental Satellite (GOES) with those from Moderate Resolution Imaging Spectroradiometer (MODIS) Collection 6 after GOES FRP was angularly adjusted and was further calibrated against MODIS FRP. The FRP data was obtained from Terra and Aqua MODIS 1 km active fire products with fire observations of four times a day and from 4 km GOES WF_ABBA (WildFire Automated Biomass Burning Algorithm) fire products for GOES-W (GOES-11 and 15) and GOES-E (GOES-13) with observations every 5–15 min across the CONUS from 2011 to 2015. The diurnal FRP cycles at an interval of 15 min for a grid were reconstructed using the ecosystem-specific diurnal FRP climatology and actually available MODIS-GOES fused FRP, which were applied to estimate hourly BBE across the CONUS. The results indicate that the reconstructed diurnal FRP cycle varied significantly in magnitude and shape among 45 CONUS ecosystems. The biomass burning released 717 Gg particulate matter smaller than 2.5 μm in diameter (PM2.5) in the CONUS each year; however, it presented significant temporal (diurnal, seasonal, and interannual) and spatial variations. Finally, the BBE estimates were evaluated using available data sources and compared well (a difference of </w:instrText>
      </w:r>
      <w:r w:rsidR="003B4489" w:rsidRPr="2C28A108">
        <w:rPr>
          <w:rFonts w:ascii="Cambria Math" w:hAnsi="Cambria Math" w:cs="Cambria Math"/>
        </w:rPr>
        <w:instrText>∼</w:instrText>
      </w:r>
      <w:r w:rsidR="003B4489" w:rsidRPr="2C28A108">
        <w:rPr>
          <w:rFonts w:ascii="Times New Roman" w:hAnsi="Times New Roman" w:cs="Times New Roman"/>
        </w:rPr>
        <w:instrText xml:space="preserve">4%) with emissions derived from Landsat burned areas in the western CONUS and with hourly carbon monoxide emissions simulated using a biogeochemical model over the Rim Fire in California (difference &lt; 1%). The BBE estimates showed similar seasonal variation to six available BBE inventories but with variable magnitude.","container-title":"Atmospheric Environment","DOI":"10.1016/j.atmosenv.2019.05.017","ISSN":"1352-2310","journalAbbreviation":"Atmospheric Environment","language":"en","page":"274-287","source":"ScienceDirect","title":"Estimation of biomass-burning emissions by fusing the fire radiative power retrievals from polar-orbiting and geostationary satellites across the conterminous United States","volume":"211","author":[{"family":"Li","given":"Fangjun"},{"family":"Zhang","given":"Xiaoyang"},{"family":"Roy","given":"David P."},{"family":"Kondragunta","given":"Shobha"}],"issued":{"date-parts":[["2019",8,15]]}}},{"id":2088,"uris":["http://zotero.org/users/5904228/items/9JBEQ3K4"],"itemData":{"id":2088,"type":"article-journal","abstract":"Biomass burning plays a key role in the interaction between the atmosphere and the biosphere. The nearly two-decade-old Moderate Resolution Imaging Spectroradiometer (MODIS) active fire product provides critical information (e.g., fire radiative power or FRP) for characterizing fires and estimating smoke emissions. Due to limitations of sensing geometry, MODIS fire detection capability degrades at off-nadir angles and the sensor misses the observation of fires occurring inside its equatorial swath gaps. This study investigates missing MODIS FRP observations using the 375 m Visible Infrared Imaging Radiometer Suite (VIIRS) active fire data across Africa where fire occurs in the majority of vegetation-covered areas and significantly contributes to global biomass-burning emissions. We first examine the FRP relationship between the two sensors on a continental scale and in grids of seven different resolutions. We find that MODIS misses a considerable number of low-intensity fires across Africa, which results in the underestimation of daily MODIS FRP by at least 42.8% compared to VIIRS FRP. The underestimation of MODIS FRP varies largely with grid size and satellite view angle. Based on comparisons of grid-level FRP from the two sensors, adjustment models are established at seven resolutions from 0.05°–0.5° for mitigating the underestimation of MODIS grid FRP. Furthermore, the investigation of the effect of equatorial swath gaps on MODIS FRP observations reveals that swath gaps could lead to the underestimation of MODIS monthly summed FRP by 12.5%. The quantitative information of missing MODIS FRP helps to improve our understanding of potential uncertainties in the MODIS FRP based applications, especially emissions estimation.","container-title":"Remote Sensing","DOI":"10.3390/rs12101561","ISSN":"2072-4292","issue":"10","language":"en","license":"http://creativecommons.org/licenses/by/3.0/","note":"number: 10\npublisher: Multidisciplinary Digital Publishing Institute","page":"1561","source":"www.mdpi.com","title":"Biomass Burning in Africa: An Investigation of Fire Radiative Power Missed by MODIS Using the 375 m VIIRS Active Fire Product","title-short":"Biomass Burning in Africa","volume":"12","author":[{"family":"Li","given":"Fangjun"},{"family":"Zhang","given":"Xiaoyang"},{"family":"Kondragunta","given":"Shobha"}],"issued":{"date-parts":[["2020",1]]}}}],"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Li et al., 2019, 2020)</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and investigate the relationship between energy released and fire size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T5FsUOhZ","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Laurent et al., 2019)</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However, as a proxy for fire intensity, FRP has been underutilized to assess the influence of forest composition and structure, fire weather, and landscape factors on fire activity. The harmonization of satellite-derived burn severity metrics such as CBI and fire intensity proxies like FRP alongside forest inventories is a promising approach to exploring these relationships.</w:t>
      </w:r>
    </w:p>
    <w:p w14:paraId="32A96DCE" w14:textId="4E594FAC" w:rsidR="00475F04" w:rsidRPr="00860874"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To investigate the influence of aspen and other forest types on fire intensity and burn severity during recent (2017-2023) wildfires, we harmonized satellite-based FRP and CBI with imputed wall-to-wall forest inventory data derived from the United States Forest Service (USFS) Forest Inventory and Analysis (FIA) program. Using Bayesian spatial hierarchical modeling, we investigate three primary questions: (</w:t>
      </w:r>
      <w:r w:rsidRPr="2C28A108">
        <w:rPr>
          <w:rFonts w:ascii="Times New Roman" w:eastAsia="Times New Roman" w:hAnsi="Times New Roman" w:cs="Times New Roman"/>
          <w:b/>
          <w:bCs/>
          <w:lang w:val="en-US"/>
        </w:rPr>
        <w:t>i</w:t>
      </w:r>
      <w:r w:rsidRPr="2C28A108">
        <w:rPr>
          <w:rFonts w:ascii="Times New Roman" w:eastAsia="Times New Roman" w:hAnsi="Times New Roman" w:cs="Times New Roman"/>
          <w:lang w:val="en-US"/>
        </w:rPr>
        <w:t xml:space="preserve">) how do dominant forest types influence FRP and CBI </w:t>
      </w:r>
      <w:r w:rsidRPr="2C28A108">
        <w:rPr>
          <w:rFonts w:ascii="Times New Roman" w:eastAsia="Times New Roman" w:hAnsi="Times New Roman" w:cs="Times New Roman"/>
          <w:i/>
          <w:iCs/>
          <w:lang w:val="en-US"/>
        </w:rPr>
        <w:t>relative to aspen</w:t>
      </w:r>
      <w:r w:rsidRPr="2C28A108">
        <w:rPr>
          <w:rFonts w:ascii="Times New Roman" w:eastAsia="Times New Roman" w:hAnsi="Times New Roman" w:cs="Times New Roman"/>
          <w:lang w:val="en-US"/>
        </w:rPr>
        <w:t>; (</w:t>
      </w:r>
      <w:r w:rsidRPr="2C28A108">
        <w:rPr>
          <w:rFonts w:ascii="Times New Roman" w:eastAsia="Times New Roman" w:hAnsi="Times New Roman" w:cs="Times New Roman"/>
          <w:b/>
          <w:bCs/>
          <w:lang w:val="en-US"/>
        </w:rPr>
        <w:t>ii</w:t>
      </w:r>
      <w:r w:rsidRPr="2C28A108">
        <w:rPr>
          <w:rFonts w:ascii="Times New Roman" w:eastAsia="Times New Roman" w:hAnsi="Times New Roman" w:cs="Times New Roman"/>
          <w:lang w:val="en-US"/>
        </w:rPr>
        <w:t xml:space="preserve">) how does forest composition and structure, such as forest canopy cover, stand density, tree height and diameter, influence FRP and </w:t>
      </w:r>
      <w:r w:rsidRPr="2C28A108">
        <w:rPr>
          <w:rFonts w:ascii="Times New Roman" w:eastAsia="Times New Roman" w:hAnsi="Times New Roman" w:cs="Times New Roman"/>
          <w:lang w:val="en-US"/>
        </w:rPr>
        <w:lastRenderedPageBreak/>
        <w:t>CBI; and (</w:t>
      </w:r>
      <w:r w:rsidRPr="2C28A108">
        <w:rPr>
          <w:rFonts w:ascii="Times New Roman" w:eastAsia="Times New Roman" w:hAnsi="Times New Roman" w:cs="Times New Roman"/>
          <w:b/>
          <w:bCs/>
          <w:lang w:val="en-US"/>
        </w:rPr>
        <w:t>iii</w:t>
      </w:r>
      <w:r w:rsidRPr="2C28A108">
        <w:rPr>
          <w:rFonts w:ascii="Times New Roman" w:eastAsia="Times New Roman" w:hAnsi="Times New Roman" w:cs="Times New Roman"/>
          <w:lang w:val="en-US"/>
        </w:rPr>
        <w:t>) where aspen co-occurs with other forest types, how does its dominance, measured as the proportion of live basal area, influence FRP and CBI both with and without mediating effects of fire weather. To account for landscape and climatic effects on fire activity, we include variables describing the topography and fire weather. Given the spatial-temporal dependence of wildfires, we also include random effects for day-of-burn and a structured spatial model, uncovering the landscape patterns of FRP and CBI. The results of this study have important implications for management of aspen and other common forest types in the context of fire intensity and burn severity in the Southern Rockies. We also highlight a novel application of satellite-derived FRP as a proxy for fire intensity to investigate the biotic and abiotic controls and spatial patterns of fire heat. These methods can be applied across large geographic regions to answer a variety of important questions related to forest and fire management.</w:t>
      </w:r>
    </w:p>
    <w:p w14:paraId="32A96DCF" w14:textId="37420D3C" w:rsidR="00475F04" w:rsidRPr="00860874" w:rsidRDefault="00366BAA">
      <w:pPr>
        <w:pStyle w:val="Heading1"/>
        <w:numPr>
          <w:ilvl w:val="0"/>
          <w:numId w:val="2"/>
        </w:numPr>
        <w:spacing w:before="120" w:after="120"/>
        <w:ind w:left="360"/>
      </w:pPr>
      <w:bookmarkStart w:id="4" w:name="_6tf3oxfbt190" w:colFirst="0" w:colLast="0"/>
      <w:bookmarkEnd w:id="4"/>
      <w:r>
        <w:t xml:space="preserve">Materials and </w:t>
      </w:r>
      <w:r w:rsidRPr="00860874">
        <w:t>Methods</w:t>
      </w:r>
    </w:p>
    <w:p w14:paraId="32A96DD0" w14:textId="7F9EFF17" w:rsidR="00475F04" w:rsidRPr="00860874" w:rsidRDefault="003B4489" w:rsidP="007E63CB">
      <w:pPr>
        <w:pStyle w:val="Heading2"/>
      </w:pPr>
      <w:bookmarkStart w:id="5" w:name="_bduovb9248nf" w:colFirst="0" w:colLast="0"/>
      <w:bookmarkEnd w:id="5"/>
      <w:r w:rsidRPr="00860874">
        <w:t xml:space="preserve">2.1. Study </w:t>
      </w:r>
      <w:r w:rsidR="00366BAA">
        <w:t>System</w:t>
      </w:r>
      <w:r w:rsidRPr="00860874">
        <w:t xml:space="preserve"> and </w:t>
      </w:r>
      <w:r w:rsidRPr="007E63CB">
        <w:t>Wildfire</w:t>
      </w:r>
      <w:r w:rsidRPr="00860874">
        <w:t xml:space="preserve"> Census</w:t>
      </w:r>
    </w:p>
    <w:p w14:paraId="32A96DD2" w14:textId="4968947C" w:rsidR="00475F04"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The Southern Rockies includes portions of southern Wyoming, central and western Colorado, and northern New Mexico. Aspen is the dominant deciduous forest type, encompassing an estimated 9,482 km</w:t>
      </w:r>
      <w:r w:rsidRPr="2C28A108">
        <w:rPr>
          <w:rFonts w:ascii="Times New Roman" w:eastAsia="Times New Roman" w:hAnsi="Times New Roman" w:cs="Times New Roman"/>
          <w:vertAlign w:val="superscript"/>
          <w:lang w:val="en-US"/>
        </w:rPr>
        <w:t>2</w:t>
      </w:r>
      <w:r w:rsidRPr="2C28A108">
        <w:rPr>
          <w:rFonts w:ascii="Times New Roman" w:eastAsia="Times New Roman" w:hAnsi="Times New Roman" w:cs="Times New Roman"/>
          <w:lang w:val="en-US"/>
        </w:rPr>
        <w:t xml:space="preserve">, 7.4% of total land area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UMTB9ndI","properties":{"formattedCitation":"(Cook et al., 2024)","plainCitation":"(Cook et al., 2024)","noteIndex":0},"citationItems":[{"id":4824,"uris":["http://zotero.org/users/5904228/items/V8F6MPHU"],"itemData":{"id":4824,"type":"article-journal","abstract":"Quaking aspen is an important deciduous tree species across interior western U.S. forests. Existing maps of aspen distribution are based on Landsat imagery and often miss small stands (&lt;0.09 ha or 30 m2), which rapidly regrow when managed or following disturbance. In this study, we present methods for deriving a new regional map of aspen forests using one year of Sentinel-1 (S1) and Sentinel-2 (S2) imagery in Google Earth Engine. Using observed annual phenology of aspen across the Southern Rockies and leveraging the frequent temporal resolution of S1 and S2, ecologically relevant seasonal imagery composites were developed. We derived spectral indices and radar textural features targeting the canopy structure, moisture, and chlorophyll content. Using spatial block cross-validation and Random Forests, we assessed the accuracy of different scenarios and selected the best-performing set of features for classification. Comparisons were then made with existing landcover products across the study region. The resulting map improves on existing products in both accuracy (0.93 average F1-score) and detection of smaller forest patches. These methods enable accurate mapping at spatial and temporal scales relevant to forest management for one of the most widely distributed tree species in North America.","container-title":"Remote Sensing","DOI":"10.3390/rs16091619","ISSN":"2072-4292","issue":"9","language":"en","license":"http://creativecommons.org/licenses/by/3.0/","note":"number: 9\npublisher: Multidisciplinary Digital Publishing Institute","page":"1619","source":"www.mdpi.com","title":"Mapping Quaking Aspen Using Seasonal Sentinel-1 and Sentinel-2 Composite Imagery across the Southern Rockies, USA","volume":"16","author":[{"family":"Cook","given":"Maxwell"},{"family":"Chapman","given":"Teresa"},{"family":"Hart","given":"Sarah"},{"family":"Paudel","given":"Asha"},{"family":"Balch","given":"Jennifer"}],"issued":{"date-parts":[["2024",1]]}}}],"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Cook et al., 2024)</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In this region, aspen co-occurs with all major forest types including ponderosa mixed-conifer, lodgepole, and spruce-fir, and across a wide range of elevation and site conditions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r1yLaNuz","properties":{"formattedCitation":"(Bartos, 2001)","plainCitation":"(Bartos, 2001)","noteIndex":0},"citationItems":[{"id":1639,"uris":["http://zotero.org/users/5904228/items/RIJM4PX3"],"itemData":{"id":1639,"type":"article-journal","abstract":"Quaking aspen (Populus tremuloides Michx.) is widely dispersed across the landscape of North America. Seventy-five percent of the aspen in the western United States occurs in the states of Colorado (50%) and Utah (25%). Reproduction in aspen is primarily by asexual means, e.g., root sprouts that are generally referred to as suckers. An aspen clone consists of numerous stems that are genetically alike that began from a single seed that germinated sometime in the past. Generally, these clones have been perpetuated on site by disturbance that allowed the clones to survive and expand in the area. The importance of aspen in the Interior West is well described and documented in the literature. Besides adding diversity to the landscape, aspen also provides water, forage, wood products, and so on for use by the public. Since European settlement, the natural disturbance regime (usually fire) has been interrupted. This has caused much of the aspen-dominated lands to succeed to conifers. The decline in aspen ranges from 49% in Colorado to 95% in Arizona. Numerous techniques are available to aid the manager in restoring aspen to a level approaching its historical occurrence.","container-title":"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language":"en","page":"5-14","source":"www.fs.usda.gov","title":"Landscape dynamics of aspen and conifer forests","volume":"18","author":[{"family":"Bartos","given":"Dale L."}],"issued":{"date-parts":[["2001"]]}}}],"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Bartos, 2001)</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We collected a census of recent (2017-2023) wildfire events from the ICS-209-PLUS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OeghPU5T","properties":{"formattedCitation":"(St. Denis et al., 2023; updated through 2023)","plainCitation":"(St. Denis et al., 2023; updated through 2023)","noteIndex":0},"citationItems":[{"id":2646,"uris":["http://zotero.org/users/5904228/items/SBZ43GWJ"],"itemData":{"id":2646,"type":"article-journal","abstract":"This paper describes a dataset mined from the public archive (1999–2020) of the US National Incident Management System Incident Status Summary (ICS-209) forms (a total of 187,160 reports for 35,170 incidents, including 34,478 wildland fires). This system captures detailed daily/regular information on incident development and response, including social and economic impacts. Most (98.4%) reports are wildland fire-related, with other incident types including hurricane, hazardous materials, flood, tornado, search and rescue, civil unrest, and winter storms. The archive, although publicly available, has been difficult to use for research due to multiple record formats, inconsistent data entry, and no clean pathway from individual reports to high-level incident analysis. Here, we describe the open-source, reproducible methods used to produce a science-grade version of the data, including formal connections made to other published wildland fire data products. Among other applications, this integrated and spatially augmented dataset enables exploration of the daily progression of the most costly, damaging, and deadly environmental-hazard events in recent US history.","container-title":"Scientific Data","DOI":"10.1038/s41597-023-01955-0","ISSN":"2052-4463","issue":"1","journalAbbreviation":"Sci Data","language":"en","license":"2023 The Author(s)","note":"number: 1\npublisher: Nature Publishing Group","page":"112","source":"www.nature.com","title":"All-hazards dataset mined from the US National Incident Management System 1999–2020","volume":"10","author":[{"family":"St. Denis","given":"Lise A."},{"family":"Short","given":"Karen C."},{"family":"McConnell","given":"Kathryn"},{"family":"Cook","given":"Maxwell C."},{"family":"Mietkiewicz","given":"Nathan P."},{"family":"Buckland","given":"Mollie"},{"family":"Balch","given":"Jennifer K."}],"issued":{"date-parts":[["2023",2,24]]}},"suffix":"; updated through 2023"}],"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St. Denis et al., 2023; updated through 2023)</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Since 2017, 113 wildfires burned approximately 1.68M acres including five large events (&gt;100k acres): Calf Canyon / Hermit’s Peak (New Mexico, 2022), East Troublesome (Colorado, 2020), Cameron Peak (Colorado, 2020), Mullen (Colorado/Wyoming, 2020) and Spring Creek (Colorado, 2018). Where possible, we obtained fire perimeters from the Monitoring Trends in Burn Severity </w:t>
      </w:r>
      <w:r w:rsidR="003B4489" w:rsidRPr="2C28A108">
        <w:rPr>
          <w:rFonts w:ascii="Times New Roman" w:eastAsia="Times New Roman" w:hAnsi="Times New Roman" w:cs="Times New Roman"/>
        </w:rPr>
        <w:fldChar w:fldCharType="begin"/>
      </w:r>
      <w:r w:rsidR="003B4489" w:rsidRPr="2C28A108">
        <w:rPr>
          <w:rFonts w:ascii="Times New Roman" w:eastAsia="Times New Roman" w:hAnsi="Times New Roman" w:cs="Times New Roman"/>
        </w:rPr>
        <w:instrText xml:space="preserve"> ADDIN ZOTERO_ITEM CSL_CITATION {"citationID":"2zOras1P","properties":{"formattedCitation":"(MTBS; Eidenshink et al., 2007)","plainCitation":"(MTBS; Eidenshink et al., 2007)","noteIndex":0},"citationItems":[{"id":4048,"uris":["http://zotero.org/users/5904228/items/L9AGCSDV"],"itemData":{"id":4048,"type":"article-journal","abstract":"Elected officials and leaders of environmental agencies need information about the effects of large wildfires in order to set policy and make management decisions. Recently, the Wildland Fire Leadership Council (WFLC), which implements and coordinates the National Fire Plan (NFP) and Federal Wildland Fire Management Policies (National Fire Plan 2004), adopted a strategy to monitor the effectiveness of the National Fire Plan and the Healthy Forests Restoration Act (HFRA). One component of this strategy is to assess the environmental impacts of large wildland fires and identify the trends of burn severity on all lands across the United States. To that end, WFLC has sponsored a six-year project, Monitoring Trends in Burn Severity (MTBS), which requires the U.S. Department of Agriculture Forest Service (USDA-FS) and the U.S. Geological Survey (USGS) to map and assess the burn severity for all large current and historical fires. Using Landsat data and the differenced Normalized Burn Ratio (dNBR) algorithm, the USGS Center for Earth Resources Observation and Science (EROS) and USDA-FS Remote Sensing Applications Center will map burn severity of all fires since 1984 greater than 202 ha (500 ac) in the east, and 404 ha (1,000 ac) in the west. The number of historical fires from this period combined with current fires occurring during the course of the project will exceed 9,000. The MTBS project will generate burn severity data, maps, and reports, which will be available for use at local, state, and national levels to evaluate trends in burn severity and help develop and assess the effectiveness of land management decisions. Additionally, the information developed will provide a baseline from which to monitor the recovery and health of fire-affected landscapes over time. Spatial and tabular data quantifying burn severity will augment existing information used to estimate risk associated with a range of current and future resource threats. The annual report of 2004 fires has been completed. All data and results will be distributed to the public on a Web site.","container-title":"Fire Ecology","DOI":"10.4996/fireecology.0301003","ISSN":"1933-9747","issue":"1","journalAbbreviation":"fire ecol","language":"en","license":"2007 The Author(s)","note":"number: 1\npublisher: SpringerOpen","page":"3-21","source":"fireecology.springeropen.com","title":"A Project for Monitoring Trends in Burn Severity","volume":"3","author":[{"family":"Eidenshink","given":"Jeff"},{"family":"Schwind","given":"Brian"},{"family":"Brewer","given":"Ken"},{"family":"Zhu","given":"Zhi-Liang"},{"family":"Quayle","given":"Brad"},{"family":"Howard","given":"Stephen"}],"issued":{"date-parts":[["2007",6]]}},"prefix":"MTBS; "}],"schema":"https://github.com/citation-style-language/schema/raw/master/csl-citation.json"} </w:instrText>
      </w:r>
      <w:r w:rsidR="003B4489" w:rsidRPr="2C28A108">
        <w:rPr>
          <w:rFonts w:ascii="Times New Roman" w:eastAsia="Times New Roman" w:hAnsi="Times New Roman" w:cs="Times New Roman"/>
        </w:rPr>
        <w:fldChar w:fldCharType="separate"/>
      </w:r>
      <w:r w:rsidRPr="2C28A108">
        <w:rPr>
          <w:rFonts w:ascii="Times New Roman" w:eastAsia="Times New Roman" w:hAnsi="Times New Roman" w:cs="Times New Roman"/>
          <w:noProof/>
          <w:lang w:val="en-US"/>
        </w:rPr>
        <w:t>(MTBS; Eidenshink et al., 2007)</w:t>
      </w:r>
      <w:r w:rsidR="003B4489" w:rsidRPr="2C28A108">
        <w:rPr>
          <w:rFonts w:ascii="Times New Roman" w:eastAsia="Times New Roman" w:hAnsi="Times New Roman" w:cs="Times New Roman"/>
        </w:rPr>
        <w:fldChar w:fldCharType="end"/>
      </w:r>
      <w:r w:rsidRPr="2C28A108">
        <w:rPr>
          <w:rFonts w:ascii="Times New Roman" w:eastAsia="Times New Roman" w:hAnsi="Times New Roman" w:cs="Times New Roman"/>
          <w:lang w:val="en-US"/>
        </w:rPr>
        <w:t xml:space="preserve"> using the link to MTBS in the ICS-209-PLUS database. For fire events without an MTBS identifier, we gathered perimeter data from FIRED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314oJkJA","properties":{"formattedCitation":"(Balch et al., 2020)","plainCitation":"(Balch et al., 2020)","noteIndex":0},"citationItems":[{"id":1719,"uris":["http://zotero.org/users/5904228/items/8TXZXKYC"],"itemData":{"id":1719,"type":"article-journal","abstract":"Harnessing the fire data revolution, i.e., the abundance of information from satellites, government records, social media, and human health sources, now requires complex and challenging data integration approaches. Defining fire events is key to that effort. In order to understand the spatial and temporal characteristics of fire, or the classic fire regime concept, we need to critically define fire events from remote sensing data. Events, fundamentally a geographic concept with delineated spatial and temporal boundaries around a specific phenomenon that is homogenous in some property, are key to understanding fire regimes and more importantly how they are changing. Here, we describe Fire Events Delineation (FIRED), an event-delineation algorithm, that has been used to derive fire events (N = 51,871) from the MODIS MCD64 burned area product for the coterminous US (CONUS) from January 2001 to May 2019. The optimized spatial and temporal parameters to cluster burned area pixels into events were an 11-day window and a 5-pixel (2315 m) distance, when optimized against 13,741 wildfire perimeters in the CONUS from the Monitoring Trends in Burn Severity record. The linear relationship between the size of individual FIRED and Monitoring Trends in Burn Severity (MTBS) events for the CONUS was strong (R2 = 0.92 for all events). Importantly, this algorithm is open-source and flexible, allowing the end user to modify the spatio-temporal threshold or even the underlying algorithm approach as they see fit. We expect the optimized criteria to vary across regions, based on regional distributions of fire event size and rate of spread. We describe the derived metrics provided in a new national database and how they can be used to better understand US fire regimes. The open, flexible FIRED algorithm could be utilized to derive events in any satellite product. We hope that this open science effort will help catalyze a community-driven, data-integration effort (termed OneFire) to build a more complete picture of fire.","container-title":"Remote Sensing","DOI":"10.3390/rs12213498","ISSN":"2072-4292","issue":"21","language":"en","license":"http://creativecommons.org/licenses/by/3.0/","note":"number: 21\npublisher: Multidisciplinary Digital Publishing Institute","page":"3498","source":"www.mdpi.com","title":"FIRED (Fire Events Delineation): An Open, Flexible Algorithm and Database of US Fire Events Derived from the MODIS Burned Area Product (2001–2019)","title-short":"FIRED (Fire Events Delineation)","volume":"12","author":[{"family":"Balch","given":"Jennifer K."},{"family":"St. Denis","given":"Lise A."},{"family":"Mahood","given":"Adam L."},{"family":"Mietkiewicz","given":"Nathan P."},{"family":"Williams","given":"Travis M."},{"family":"McGlinchy","given":"Joe"},{"family":"Cook","given":"Maxwell C."}],"issued":{"date-parts":[["2020",1]]}}}],"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Balch et al., 2020)</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These fire perimeters were used to locate the associated active fire detections (</w:t>
      </w:r>
      <w:r w:rsidRPr="2C28A108">
        <w:rPr>
          <w:rFonts w:ascii="Times New Roman" w:eastAsia="Times New Roman" w:hAnsi="Times New Roman" w:cs="Times New Roman"/>
          <w:i/>
          <w:iCs/>
          <w:lang w:val="en-US"/>
        </w:rPr>
        <w:t>Section 2.3</w:t>
      </w:r>
      <w:r w:rsidRPr="2C28A108">
        <w:rPr>
          <w:rFonts w:ascii="Times New Roman" w:eastAsia="Times New Roman" w:hAnsi="Times New Roman" w:cs="Times New Roman"/>
          <w:lang w:val="en-US"/>
        </w:rPr>
        <w:t xml:space="preserve">). </w:t>
      </w:r>
    </w:p>
    <w:p w14:paraId="31259F94" w14:textId="7B1C0FDA" w:rsidR="009F6F02" w:rsidRDefault="009F6F02" w:rsidP="009F6F02">
      <w:pPr>
        <w:spacing w:before="120" w:after="120"/>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7E991E9E" wp14:editId="099AB507">
            <wp:extent cx="5484156" cy="3385996"/>
            <wp:effectExtent l="0" t="0" r="2540" b="5080"/>
            <wp:docPr id="173273860" name="Picture 11" descr="A diagram of a map and a distribution of fire siz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73860" name="Picture 11" descr="A diagram of a map and a distribution of fire size&#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00289" cy="3457698"/>
                    </a:xfrm>
                    <a:prstGeom prst="rect">
                      <a:avLst/>
                    </a:prstGeom>
                  </pic:spPr>
                </pic:pic>
              </a:graphicData>
            </a:graphic>
          </wp:inline>
        </w:drawing>
      </w:r>
    </w:p>
    <w:p w14:paraId="2B46DFF5" w14:textId="2F731553" w:rsidR="009F6F02" w:rsidRPr="006A7C3C" w:rsidRDefault="009F6F02" w:rsidP="009F6F02">
      <w:pPr>
        <w:spacing w:before="120" w:after="120"/>
        <w:rPr>
          <w:rFonts w:ascii="Times New Roman" w:eastAsia="Times New Roman" w:hAnsi="Times New Roman" w:cs="Times New Roman"/>
          <w:sz w:val="20"/>
          <w:szCs w:val="20"/>
          <w:lang w:val="en-US"/>
        </w:rPr>
      </w:pPr>
      <w:commentRangeStart w:id="6"/>
      <w:r w:rsidRPr="178A63A9">
        <w:rPr>
          <w:rFonts w:ascii="Times New Roman" w:eastAsia="Times New Roman" w:hAnsi="Times New Roman" w:cs="Times New Roman"/>
          <w:b/>
          <w:sz w:val="20"/>
          <w:szCs w:val="20"/>
          <w:lang w:val="en-US"/>
        </w:rPr>
        <w:t xml:space="preserve">Figure 1. </w:t>
      </w:r>
      <w:commentRangeEnd w:id="6"/>
      <w:r w:rsidR="002C23C4">
        <w:rPr>
          <w:rStyle w:val="CommentReference"/>
        </w:rPr>
        <w:commentReference w:id="6"/>
      </w:r>
      <w:r w:rsidR="00AD711A" w:rsidRPr="178A63A9">
        <w:rPr>
          <w:rFonts w:ascii="Times New Roman" w:eastAsia="Times New Roman" w:hAnsi="Times New Roman" w:cs="Times New Roman"/>
          <w:sz w:val="20"/>
          <w:szCs w:val="20"/>
          <w:lang w:val="en-US"/>
        </w:rPr>
        <w:t>Study region and wildfire census data</w:t>
      </w:r>
      <w:r w:rsidRPr="178A63A9">
        <w:rPr>
          <w:rFonts w:ascii="Times New Roman" w:eastAsia="Times New Roman" w:hAnsi="Times New Roman" w:cs="Times New Roman"/>
          <w:sz w:val="20"/>
          <w:szCs w:val="20"/>
          <w:lang w:val="en-US"/>
        </w:rPr>
        <w:t>.</w:t>
      </w:r>
      <w:r w:rsidR="00AD711A" w:rsidRPr="178A63A9">
        <w:rPr>
          <w:rFonts w:ascii="Times New Roman" w:eastAsia="Times New Roman" w:hAnsi="Times New Roman" w:cs="Times New Roman"/>
          <w:sz w:val="20"/>
          <w:szCs w:val="20"/>
          <w:lang w:val="en-US"/>
        </w:rPr>
        <w:t xml:space="preserve"> (</w:t>
      </w:r>
      <w:r w:rsidR="00AD711A" w:rsidRPr="178A63A9">
        <w:rPr>
          <w:rFonts w:ascii="Times New Roman" w:eastAsia="Times New Roman" w:hAnsi="Times New Roman" w:cs="Times New Roman"/>
          <w:b/>
          <w:sz w:val="20"/>
          <w:szCs w:val="20"/>
          <w:lang w:val="en-US"/>
        </w:rPr>
        <w:t>A</w:t>
      </w:r>
      <w:r w:rsidR="00AD711A" w:rsidRPr="178A63A9">
        <w:rPr>
          <w:rFonts w:ascii="Times New Roman" w:eastAsia="Times New Roman" w:hAnsi="Times New Roman" w:cs="Times New Roman"/>
          <w:sz w:val="20"/>
          <w:szCs w:val="20"/>
          <w:lang w:val="en-US"/>
        </w:rPr>
        <w:t>) Map of the Southern Rockies and fire census; (</w:t>
      </w:r>
      <w:r w:rsidR="00AD711A" w:rsidRPr="178A63A9">
        <w:rPr>
          <w:rFonts w:ascii="Times New Roman" w:eastAsia="Times New Roman" w:hAnsi="Times New Roman" w:cs="Times New Roman"/>
          <w:b/>
          <w:sz w:val="20"/>
          <w:szCs w:val="20"/>
          <w:lang w:val="en-US"/>
        </w:rPr>
        <w:t>B</w:t>
      </w:r>
      <w:r w:rsidR="00AD711A" w:rsidRPr="178A63A9">
        <w:rPr>
          <w:rFonts w:ascii="Times New Roman" w:eastAsia="Times New Roman" w:hAnsi="Times New Roman" w:cs="Times New Roman"/>
          <w:sz w:val="20"/>
          <w:szCs w:val="20"/>
          <w:lang w:val="en-US"/>
        </w:rPr>
        <w:t xml:space="preserve">) </w:t>
      </w:r>
      <w:r w:rsidR="006A7C3C" w:rsidRPr="178A63A9">
        <w:rPr>
          <w:rFonts w:ascii="Times New Roman" w:eastAsia="Times New Roman" w:hAnsi="Times New Roman" w:cs="Times New Roman"/>
          <w:sz w:val="20"/>
          <w:szCs w:val="20"/>
          <w:lang w:val="en-US"/>
        </w:rPr>
        <w:t>Annual area burned (2017-2023); (</w:t>
      </w:r>
      <w:r w:rsidR="006A7C3C" w:rsidRPr="178A63A9">
        <w:rPr>
          <w:rFonts w:ascii="Times New Roman" w:eastAsia="Times New Roman" w:hAnsi="Times New Roman" w:cs="Times New Roman"/>
          <w:b/>
          <w:sz w:val="20"/>
          <w:szCs w:val="20"/>
          <w:lang w:val="en-US"/>
        </w:rPr>
        <w:t>C</w:t>
      </w:r>
      <w:r w:rsidR="006A7C3C" w:rsidRPr="178A63A9">
        <w:rPr>
          <w:rFonts w:ascii="Times New Roman" w:eastAsia="Times New Roman" w:hAnsi="Times New Roman" w:cs="Times New Roman"/>
          <w:sz w:val="20"/>
          <w:szCs w:val="20"/>
          <w:lang w:val="en-US"/>
        </w:rPr>
        <w:t xml:space="preserve">) </w:t>
      </w:r>
      <w:r w:rsidR="002C23C4" w:rsidRPr="178A63A9">
        <w:rPr>
          <w:rFonts w:ascii="Times New Roman" w:eastAsia="Times New Roman" w:hAnsi="Times New Roman" w:cs="Times New Roman"/>
          <w:sz w:val="20"/>
          <w:szCs w:val="20"/>
          <w:lang w:val="en-US"/>
        </w:rPr>
        <w:t xml:space="preserve">Distribution of </w:t>
      </w:r>
      <w:r w:rsidR="009B5D72" w:rsidRPr="178A63A9">
        <w:rPr>
          <w:rFonts w:ascii="Times New Roman" w:eastAsia="Times New Roman" w:hAnsi="Times New Roman" w:cs="Times New Roman"/>
          <w:sz w:val="20"/>
          <w:szCs w:val="20"/>
          <w:lang w:val="en-US"/>
        </w:rPr>
        <w:t>forest types within burned area</w:t>
      </w:r>
      <w:r w:rsidR="00FB5C15">
        <w:rPr>
          <w:rFonts w:ascii="Times New Roman" w:eastAsia="Times New Roman" w:hAnsi="Times New Roman" w:cs="Times New Roman"/>
          <w:sz w:val="20"/>
          <w:szCs w:val="20"/>
          <w:lang w:val="en-US"/>
        </w:rPr>
        <w:t xml:space="preserve"> </w:t>
      </w:r>
      <w:r w:rsidR="009B5D72" w:rsidRPr="178A63A9">
        <w:rPr>
          <w:rFonts w:ascii="Times New Roman" w:eastAsia="Times New Roman" w:hAnsi="Times New Roman" w:cs="Times New Roman"/>
          <w:sz w:val="20"/>
          <w:szCs w:val="20"/>
          <w:lang w:val="en-US"/>
        </w:rPr>
        <w:t xml:space="preserve">from the </w:t>
      </w:r>
      <w:r w:rsidR="009B5D72" w:rsidRPr="178A63A9">
        <w:rPr>
          <w:rFonts w:ascii="Times New Roman" w:eastAsia="Times New Roman" w:hAnsi="Times New Roman" w:cs="Times New Roman"/>
          <w:i/>
          <w:sz w:val="20"/>
          <w:szCs w:val="20"/>
          <w:lang w:val="en-US"/>
        </w:rPr>
        <w:t>TreeMap</w:t>
      </w:r>
      <w:r w:rsidR="009B5D72" w:rsidRPr="178A63A9">
        <w:rPr>
          <w:rFonts w:ascii="Times New Roman" w:eastAsia="Times New Roman" w:hAnsi="Times New Roman" w:cs="Times New Roman"/>
          <w:sz w:val="20"/>
          <w:szCs w:val="20"/>
          <w:lang w:val="en-US"/>
        </w:rPr>
        <w:t xml:space="preserve"> (see </w:t>
      </w:r>
      <w:r w:rsidR="009B5D72" w:rsidRPr="178A63A9">
        <w:rPr>
          <w:rFonts w:ascii="Times New Roman" w:eastAsia="Times New Roman" w:hAnsi="Times New Roman" w:cs="Times New Roman"/>
          <w:i/>
          <w:sz w:val="20"/>
          <w:szCs w:val="20"/>
          <w:lang w:val="en-US"/>
        </w:rPr>
        <w:t>Section XX</w:t>
      </w:r>
      <w:r w:rsidR="009B5D72" w:rsidRPr="178A63A9">
        <w:rPr>
          <w:rFonts w:ascii="Times New Roman" w:eastAsia="Times New Roman" w:hAnsi="Times New Roman" w:cs="Times New Roman"/>
          <w:sz w:val="20"/>
          <w:szCs w:val="20"/>
          <w:lang w:val="en-US"/>
        </w:rPr>
        <w:t>)</w:t>
      </w:r>
      <w:r w:rsidR="006A7C3C" w:rsidRPr="178A63A9">
        <w:rPr>
          <w:rFonts w:ascii="Times New Roman" w:eastAsia="Times New Roman" w:hAnsi="Times New Roman" w:cs="Times New Roman"/>
          <w:sz w:val="20"/>
          <w:szCs w:val="20"/>
          <w:lang w:val="en-US"/>
        </w:rPr>
        <w:t>.</w:t>
      </w:r>
    </w:p>
    <w:p w14:paraId="32A96DD3" w14:textId="77777777" w:rsidR="00475F04" w:rsidRPr="00860874" w:rsidRDefault="003B4489" w:rsidP="007E63CB">
      <w:pPr>
        <w:pStyle w:val="Heading2"/>
      </w:pPr>
      <w:bookmarkStart w:id="7" w:name="_ka6lrglum1c3" w:colFirst="0" w:colLast="0"/>
      <w:bookmarkEnd w:id="7"/>
      <w:r w:rsidRPr="00860874">
        <w:t xml:space="preserve">2.3. Active fire detections and fire </w:t>
      </w:r>
      <w:r w:rsidRPr="007E63CB">
        <w:t>radiative</w:t>
      </w:r>
      <w:r w:rsidRPr="00860874">
        <w:t xml:space="preserve"> power (FRP)</w:t>
      </w:r>
    </w:p>
    <w:p w14:paraId="32A96DD5" w14:textId="7763FD49" w:rsidR="00475F04" w:rsidRPr="00860874"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 xml:space="preserve">Active fire detections from the Visible Infrared Imaging Radiometer Suite (VIIRS) Collection 2 Active Fire product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U2BnrWg1","properties":{"formattedCitation":"(Schroeder et al., 2014)","plainCitation":"(Schroeder et al., 2014)","noteIndex":0},"citationItems":[{"id":2767,"uris":["http://zotero.org/users/5904228/items/9449RLKX"],"itemData":{"id":2767,"type":"article-journal","abstract":"The first Visible Infrared Imaging Radiometer Suite (VIIRS) was launched in October 2011 aboard the Suomi-National Polar-orbiting Partnership (S-NPP) satellite. The VIIRS instrument carries two separate sets of multi-spectral channels providing full global coverage at both 375m and 750m nominal resolutions every 12h or less depending on the latitude. In this study, we introduce a new VIIRS active fire detection algorithm, which is driven primarily by the 375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m active fire data compared to the VIIRS 750m baseline fire product, resulting in a 3× and 25× factor increase in the absolute number of fire pixels detected using day and nighttime data, respectively. Similarly, VIIRS 375m fire data showed significantly superior mapping capabilities compared to current MODIS fire detection data with improved consistency of fire perimeter delineation for biomass burning lasting multiple days.","container-title":"Remote Sensing of Environment","DOI":"10.1016/j.rse.2013.12.008","ISSN":"0034-4257","journalAbbreviation":"Remote Sensing of Environment","language":"en","page":"85-96","source":"ScienceDirect","title":"The New VIIRS 375m active fire detection data product: Algorithm description and initial assessment","title-short":"The New VIIRS 375m active fire detection data product","volume":"143","author":[{"family":"Schroeder","given":"Wilfrid"},{"family":"Oliva","given":"Patricia"},{"family":"Giglio","given":"Louis"},{"family":"Csiszar","given":"Ivan A."}],"issued":{"date-parts":[["2014",3,5]]}}}],"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Schroeder et al., 2014)</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were collected across the study region. These data were produced in 6-minute temporal satellite increments (swaths) at 375 m spatial resolution at-nadir from VIIRS sensors aboard the NASA/NOAA Suomi National Polar-orbiting Partnership (S-NPP; VNP14IMG) and Joint Polar Satellite System (JPSS-1 or NOAA-20; VJ114IMG) satellites. Acquisitions occur twice daily around 1:30AM and 1:30PM at mid latitudes. We queried the cloud-hosted swaths using the </w:t>
      </w:r>
      <w:r w:rsidRPr="2C28A108">
        <w:rPr>
          <w:rFonts w:ascii="Times New Roman" w:eastAsia="Times New Roman" w:hAnsi="Times New Roman" w:cs="Times New Roman"/>
          <w:i/>
          <w:iCs/>
          <w:lang w:val="en-US"/>
        </w:rPr>
        <w:t>earthaccess</w:t>
      </w:r>
      <w:r w:rsidRPr="2C28A108">
        <w:rPr>
          <w:rFonts w:ascii="Times New Roman" w:eastAsia="Times New Roman" w:hAnsi="Times New Roman" w:cs="Times New Roman"/>
          <w:lang w:val="en-US"/>
        </w:rPr>
        <w:t xml:space="preserve"> Python library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yWa046Bc","properties":{"formattedCitation":"(Barrett et al., 2024)","plainCitation":"(Barrett et al., 2024)","noteIndex":0},"citationItems":[{"id":6096,"uris":["http://zotero.org/users/5904228/items/HCADFRSR"],"itemData":{"id":6096,"type":"software","abstract":"Python Library for NASA Earthdata APIs","note":"DOI: 10.5281/zenodo.13871886","publisher":"Zenodo","source":"Zenodo","title":"earthaccess","URL":"https://zenodo.org/records/13871886","version":"v0.11.0","author":[{"family":"Barrett","given":"Andrew"},{"family":"Battisto","given":"Chris"},{"family":"Bourbeau","given":"James"},{"family":"Fisher","given":"Matt"},{"family":"Kaufman","given":"Daniel"},{"family":"Kennedy","given":"Joseph"},{"family":"Lopez","given":"Luis"},{"family":"Lowndes","given":"Julia"},{"family":"Scheick","given":"Jessica"},{"family":"Steiker","given":"Amy"}],"accessed":{"date-parts":[["2024",11,10]]},"issued":{"date-parts":[["2024",10,1]]}}}],"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Barrett et al., 2024)</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for all burn dates in the fire census. From the swaths, we extracted coordinates of active fire pixels and attributes including swath sample position, detection confidence, acquisition datetime, and FRP. Only detections meeting the “nominal” or “high” confidence were retained. We used the swath sample position to assign along-scan and along-track pixel dimensions, accounting for changes in pixel area as the sample gets further from nadir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NHpzE8SI","properties":{"formattedCitation":"(Li et al., 2018; Schroeder et al., 2014)","plainCitation":"(Li et al., 2018; Schroeder et al., 2014)","noteIndex":0},"citationItems":[{"id":2688,"uris":["http://zotero.org/users/5904228/items/DC2ZHRY8"],"itemData":{"id":2688,"type":"article-journal","abstract":"Satellite-based active fire data are a viable tool to understand the role of global fires in the biosphere and atmosphere. The Moderate Resolution Imaging Spectroradiometer (MODIS) sensors on Aqua and Terra satellites are nearing the end of their lives. The Visible Infrared Imaging Radiometer Suite (VIIRS) sensor on the Suomi National Polar-orbiting Partnership satellite and the subsequent Joint Polar Satellite System series is expected to extend the MODIS active fire record. Thus, understanding the similarities of and discrepancies between the two data sets during their overlap period is important for existing applications. This study investigated the dependence of the MODIS and VIIRS fire characterization capabilities on satellite view zenith angle and the relationship between the two sensors' fire radiative power (FRP) from individual fire clusters to fire data on continental and global scales. The results indicate that the VIIRS fire characterization capability is similar across swath, whereas MODIS is strongly dependent on view zenith angle. Statistical analyses reveal that the VIIRS and MODIS FRP relationship varies between different spatial scales. In fire clusters, MODIS and VIIRS FRP estimates are very comparable, except for large boreal forest fires where VIIRS FRP is approximately 47% smaller. At the continental scale, the contemporaneous FRP retrievals from MODIS and VIIRS are generally comparable and strongly correlated, but VIIRS FRP is slightly larger and their differences vary across seasons. At global 1° × 1° grids, the FRP difference between the two sensors is, on average, approximately 20% in fire-prone regions but varies significantly in fire-limited regions.","container-title":"Journal of Geophysical Research: Atmospheres","DOI":"10.1029/2017JD027823","ISSN":"2169-8996","issue":"9","language":"en","note":"_eprint: https://onlinelibrary.wiley.com/doi/pdf/10.1029/2017JD027823","page":"4545-4563","source":"Wiley Online Library","title":"Comparison of Fire Radiative Power Estimates From VIIRS and MODIS Observations","volume":"123","author":[{"family":"Li","given":"Fangjun"},{"family":"Zhang","given":"Xiaoyang"},{"family":"Kondragunta","given":"Shobha"},{"family":"Csiszar","given":"Ivan"}],"issued":{"date-parts":[["2018"]]}}},{"id":2767,"uris":["http://zotero.org/users/5904228/items/9449RLKX"],"itemData":{"id":2767,"type":"article-journal","abstract":"The first Visible Infrared Imaging Radiometer Suite (VIIRS) was launched in October 2011 aboard the Suomi-National Polar-orbiting Partnership (S-NPP) satellite. The VIIRS instrument carries two separate sets of multi-spectral channels providing full global coverage at both 375m and 750m nominal resolutions every 12h or less depending on the latitude. In this study, we introduce a new VIIRS active fire detection algorithm, which is driven primarily by the 375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m active fire data compared to the VIIRS 750m baseline fire product, resulting in a 3× and 25× factor increase in the absolute number of fire pixels detected using day and nighttime data, respectively. Similarly, VIIRS 375m fire data showed significantly superior mapping capabilities compared to current MODIS fire detection data with improved consistency of fire perimeter delineation for biomass burning lasting multiple days.","container-title":"Remote Sensing of Environment","DOI":"10.1016/j.rse.2013.12.008","ISSN":"0034-4257","journalAbbreviation":"Remote Sensing of Environment","language":"en","page":"85-96","source":"ScienceDirect","title":"The New VIIRS 375m active fire detection data product: Algorithm description and initial assessment","title-short":"The New VIIRS 375m active fire detection data product","volume":"143","author":[{"family":"Schroeder","given":"Wilfrid"},{"family":"Oliva","given":"Patricia"},{"family":"Giglio","given":"Louis"},{"family":"Csiszar","given":"Ivan A."}],"issued":{"date-parts":[["2014",3,5]]}}}],"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Li et al., 2018; Schroeder et al., 2014)</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Coordinates were buffered by these dimensions to generate the “true” ground area of the detection (</w:t>
      </w:r>
      <w:r w:rsidRPr="2C28A108">
        <w:rPr>
          <w:rFonts w:ascii="Times New Roman" w:eastAsia="Times New Roman" w:hAnsi="Times New Roman" w:cs="Times New Roman"/>
          <w:b/>
          <w:bCs/>
          <w:lang w:val="en-US"/>
        </w:rPr>
        <w:t>Figure S2</w:t>
      </w:r>
      <w:r w:rsidRPr="2C28A108">
        <w:rPr>
          <w:rFonts w:ascii="Times New Roman" w:eastAsia="Times New Roman" w:hAnsi="Times New Roman" w:cs="Times New Roman"/>
          <w:lang w:val="en-US"/>
        </w:rPr>
        <w:t>). We identified duplicate detections resulting from adjacent scans by flagging those acquired at the same datetime and with &gt;30% spatial overlap (</w:t>
      </w:r>
      <w:r w:rsidRPr="00C96C55">
        <w:rPr>
          <w:rFonts w:ascii="Times New Roman" w:eastAsia="Times New Roman" w:hAnsi="Times New Roman" w:cs="Times New Roman"/>
          <w:i/>
          <w:iCs/>
          <w:highlight w:val="yellow"/>
          <w:lang w:val="en-US"/>
        </w:rPr>
        <w:t>ref</w:t>
      </w:r>
      <w:r w:rsidRPr="2C28A108">
        <w:rPr>
          <w:rFonts w:ascii="Times New Roman" w:eastAsia="Times New Roman" w:hAnsi="Times New Roman" w:cs="Times New Roman"/>
          <w:lang w:val="en-US"/>
        </w:rPr>
        <w:t xml:space="preserve">). For duplicates, we retained the detection with the higher FRP value. To aggregate FRP retrievals into a consistent spatial unit, we created a </w:t>
      </w:r>
      <w:r w:rsidR="00C96C55">
        <w:rPr>
          <w:rFonts w:ascii="Times New Roman" w:eastAsia="Times New Roman" w:hAnsi="Times New Roman" w:cs="Times New Roman"/>
          <w:lang w:val="en-US"/>
        </w:rPr>
        <w:t xml:space="preserve">geospatial </w:t>
      </w:r>
      <w:r w:rsidRPr="2C28A108">
        <w:rPr>
          <w:rFonts w:ascii="Times New Roman" w:eastAsia="Times New Roman" w:hAnsi="Times New Roman" w:cs="Times New Roman"/>
          <w:lang w:val="en-US"/>
        </w:rPr>
        <w:t>fishnet of 375 m</w:t>
      </w:r>
      <w:r w:rsidRPr="2C28A108">
        <w:rPr>
          <w:rFonts w:ascii="Times New Roman" w:eastAsia="Times New Roman" w:hAnsi="Times New Roman" w:cs="Times New Roman"/>
          <w:vertAlign w:val="superscript"/>
          <w:lang w:val="en-US"/>
        </w:rPr>
        <w:t xml:space="preserve"> </w:t>
      </w:r>
      <w:r w:rsidRPr="2C28A108">
        <w:rPr>
          <w:rFonts w:ascii="Times New Roman" w:eastAsia="Times New Roman" w:hAnsi="Times New Roman" w:cs="Times New Roman"/>
          <w:lang w:val="en-US"/>
        </w:rPr>
        <w:t>(140,625 m</w:t>
      </w:r>
      <w:r w:rsidRPr="2C28A108">
        <w:rPr>
          <w:rFonts w:ascii="Times New Roman" w:eastAsia="Times New Roman" w:hAnsi="Times New Roman" w:cs="Times New Roman"/>
          <w:vertAlign w:val="superscript"/>
          <w:lang w:val="en-US"/>
        </w:rPr>
        <w:t>2</w:t>
      </w:r>
      <w:r w:rsidRPr="2C28A108">
        <w:rPr>
          <w:rFonts w:ascii="Times New Roman" w:eastAsia="Times New Roman" w:hAnsi="Times New Roman" w:cs="Times New Roman"/>
          <w:lang w:val="en-US"/>
        </w:rPr>
        <w:t>) gridcells (the approximate resolution of the VNP/VJ114IMG at nadir) across the entire Southern Rockies and assigned FRP based on fractional overlap of true pixel areas. This involved first converting FRP to watts/km</w:t>
      </w:r>
      <w:r w:rsidRPr="2C28A108">
        <w:rPr>
          <w:rFonts w:ascii="Times New Roman" w:eastAsia="Times New Roman" w:hAnsi="Times New Roman" w:cs="Times New Roman"/>
          <w:vertAlign w:val="superscript"/>
          <w:lang w:val="en-US"/>
        </w:rPr>
        <w:t xml:space="preserve">2 </w:t>
      </w:r>
      <w:r w:rsidRPr="2C28A108">
        <w:rPr>
          <w:rFonts w:ascii="Times New Roman" w:eastAsia="Times New Roman" w:hAnsi="Times New Roman" w:cs="Times New Roman"/>
          <w:lang w:val="en-US"/>
        </w:rPr>
        <w:t>for a consistent area-based measurement. Then, FRP was assigned to grid cells based on the fractional overlap (</w:t>
      </w:r>
      <w:r w:rsidRPr="2C28A108">
        <w:rPr>
          <w:rFonts w:ascii="Times New Roman" w:eastAsia="Times New Roman" w:hAnsi="Times New Roman" w:cs="Times New Roman"/>
          <w:i/>
          <w:iCs/>
          <w:lang w:val="en-US"/>
        </w:rPr>
        <w:t>FRP * grid cell overlap %</w:t>
      </w:r>
      <w:r w:rsidRPr="2C28A108">
        <w:rPr>
          <w:rFonts w:ascii="Times New Roman" w:eastAsia="Times New Roman" w:hAnsi="Times New Roman" w:cs="Times New Roman"/>
          <w:lang w:val="en-US"/>
        </w:rPr>
        <w:t xml:space="preserve">). Only gridcells which had greater than 50% spatial overlap with detections were retained for analyses, limiting the contribution of gridcells with low fractional FRP. The total number of acquisitions, day/night counts, datetime of acquisition, and FRP summary statistics (cumulative, maximum and percentiles) were </w:t>
      </w:r>
      <w:r w:rsidRPr="2C28A108">
        <w:rPr>
          <w:rFonts w:ascii="Times New Roman" w:eastAsia="Times New Roman" w:hAnsi="Times New Roman" w:cs="Times New Roman"/>
          <w:lang w:val="en-US"/>
        </w:rPr>
        <w:lastRenderedPageBreak/>
        <w:t xml:space="preserve">calculated. For analysis, this study focused on the </w:t>
      </w:r>
      <w:r w:rsidRPr="2C28A108">
        <w:rPr>
          <w:rFonts w:ascii="Times New Roman" w:eastAsia="Times New Roman" w:hAnsi="Times New Roman" w:cs="Times New Roman"/>
          <w:i/>
          <w:iCs/>
          <w:lang w:val="en-US"/>
        </w:rPr>
        <w:t>cumulative</w:t>
      </w:r>
      <w:r w:rsidRPr="2C28A108">
        <w:rPr>
          <w:rFonts w:ascii="Times New Roman" w:eastAsia="Times New Roman" w:hAnsi="Times New Roman" w:cs="Times New Roman"/>
          <w:lang w:val="en-US"/>
        </w:rPr>
        <w:t xml:space="preserve"> FRP (hereafter FRPc) as a useful</w:t>
      </w:r>
      <w:r w:rsidR="00FB5C15">
        <w:rPr>
          <w:rFonts w:ascii="Times New Roman" w:eastAsia="Times New Roman" w:hAnsi="Times New Roman" w:cs="Times New Roman"/>
          <w:lang w:val="en-US"/>
        </w:rPr>
        <w:t xml:space="preserve"> </w:t>
      </w:r>
      <w:r w:rsidRPr="2C28A108">
        <w:rPr>
          <w:rFonts w:ascii="Times New Roman" w:eastAsia="Times New Roman" w:hAnsi="Times New Roman" w:cs="Times New Roman"/>
          <w:lang w:val="en-US"/>
        </w:rPr>
        <w:t xml:space="preserve">proxy for fire intensity and to leverage the full accounting of </w:t>
      </w:r>
      <w:r w:rsidR="00FB5C15">
        <w:rPr>
          <w:rFonts w:ascii="Times New Roman" w:eastAsia="Times New Roman" w:hAnsi="Times New Roman" w:cs="Times New Roman"/>
          <w:lang w:val="en-US"/>
        </w:rPr>
        <w:t>detections</w:t>
      </w:r>
      <w:r w:rsidRPr="2C28A108">
        <w:rPr>
          <w:rFonts w:ascii="Times New Roman" w:eastAsia="Times New Roman" w:hAnsi="Times New Roman" w:cs="Times New Roman"/>
          <w:lang w:val="en-US"/>
        </w:rPr>
        <w:t xml:space="preserve"> throughout the fire event. </w:t>
      </w:r>
    </w:p>
    <w:p w14:paraId="32A96DD8" w14:textId="77777777" w:rsidR="00475F04" w:rsidRPr="00860874" w:rsidRDefault="003B4489" w:rsidP="007E63CB">
      <w:pPr>
        <w:pStyle w:val="Heading2"/>
      </w:pPr>
      <w:bookmarkStart w:id="8" w:name="_3akej7w150rq" w:colFirst="0" w:colLast="0"/>
      <w:bookmarkEnd w:id="8"/>
      <w:r w:rsidRPr="00860874">
        <w:t xml:space="preserve">2.4. Composite </w:t>
      </w:r>
      <w:r w:rsidRPr="007E63CB">
        <w:t>Burn</w:t>
      </w:r>
      <w:r w:rsidRPr="00860874">
        <w:t xml:space="preserve"> Index (CBI)</w:t>
      </w:r>
    </w:p>
    <w:p w14:paraId="32A96DD9" w14:textId="67CD97AB" w:rsidR="00475F04" w:rsidRPr="00860874"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 xml:space="preserve">We created burn severity rasters for each wildfire in the census using pre- and post-fire Landsat 8 imagery following methods from Parks et al. (2019) in Google Earth Engine </w:t>
      </w:r>
      <w:r w:rsidR="003B4489" w:rsidRPr="2C28A108">
        <w:rPr>
          <w:rFonts w:ascii="Times New Roman" w:hAnsi="Times New Roman" w:cs="Times New Roman"/>
        </w:rPr>
        <w:fldChar w:fldCharType="begin"/>
      </w:r>
      <w:r w:rsidR="00252A85">
        <w:rPr>
          <w:rFonts w:ascii="Times New Roman" w:hAnsi="Times New Roman" w:cs="Times New Roman"/>
        </w:rPr>
        <w:instrText xml:space="preserve"> ADDIN ZOTERO_ITEM CSL_CITATION {"citationID":"2nm8sVWu","properties":{"formattedCitation":"(GEE; Gorelick et al., 2017)","plainCitation":"(GEE; Gorelick et al., 2017)","noteIndex":0},"citationItems":[{"id":142,"uris":["http://zotero.org/users/5904228/items/67SVIV6W","http://zotero.org/users/5904228/items/74S9IM3J"],"itemData":{"id":142,"type":"article-journal","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collection-title":"Big Remotely Sensed Data: tools, applications and experiences","container-title":"Remote Sensing of Environment","DOI":"10.1016/j.rse.2017.06.031","ISSN":"0034-4257","journalAbbreviation":"Remote Sensing of Environment","language":"en","page":"18-27","source":"ScienceDirect","title":"Google Earth Engine: Planetary-scale geospatial analysis for everyone","title-short":"Google Earth Engine","volume":"202","author":[{"family":"Gorelick","given":"Noel"},{"family":"Hancher","given":"Matt"},{"family":"Dixon","given":"Mike"},{"family":"Ilyushchenko","given":"Simon"},{"family":"Thau","given":"David"},{"family":"Moore","given":"Rebecca"}],"issued":{"date-parts":[["2017",12,1]]}},"prefix":"GEE; "}],"schema":"https://github.com/citation-style-language/schema/raw/master/csl-citation.json"} </w:instrText>
      </w:r>
      <w:r w:rsidR="003B4489" w:rsidRPr="2C28A108">
        <w:rPr>
          <w:rFonts w:ascii="Times New Roman" w:hAnsi="Times New Roman" w:cs="Times New Roman"/>
        </w:rPr>
        <w:fldChar w:fldCharType="separate"/>
      </w:r>
      <w:r w:rsidR="00252A85">
        <w:rPr>
          <w:rFonts w:ascii="Times New Roman" w:hAnsi="Times New Roman" w:cs="Times New Roman"/>
          <w:lang w:val="en-US"/>
        </w:rPr>
        <w:t>(GEE; Gorelick et al., 2017)</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While this method produces a variety of burn severity </w:t>
      </w:r>
      <w:r w:rsidR="00E528AC">
        <w:rPr>
          <w:rFonts w:ascii="Times New Roman" w:eastAsia="Times New Roman" w:hAnsi="Times New Roman" w:cs="Times New Roman"/>
          <w:lang w:val="en-US"/>
        </w:rPr>
        <w:t>metrics</w:t>
      </w:r>
      <w:r w:rsidRPr="2C28A108">
        <w:rPr>
          <w:rFonts w:ascii="Times New Roman" w:eastAsia="Times New Roman" w:hAnsi="Times New Roman" w:cs="Times New Roman"/>
          <w:lang w:val="en-US"/>
        </w:rPr>
        <w:t xml:space="preserve"> based on spectral indices, we use the bias-corrected CBI (CBIbc) for analysis as </w:t>
      </w:r>
      <w:r w:rsidR="00E528AC">
        <w:rPr>
          <w:rFonts w:ascii="Times New Roman" w:eastAsia="Times New Roman" w:hAnsi="Times New Roman" w:cs="Times New Roman"/>
          <w:lang w:val="en-US"/>
        </w:rPr>
        <w:t>it</w:t>
      </w:r>
      <w:r w:rsidRPr="2C28A108">
        <w:rPr>
          <w:rFonts w:ascii="Times New Roman" w:eastAsia="Times New Roman" w:hAnsi="Times New Roman" w:cs="Times New Roman"/>
          <w:lang w:val="en-US"/>
        </w:rPr>
        <w:t xml:space="preserve"> adjusts</w:t>
      </w:r>
      <w:r w:rsidR="00E528AC">
        <w:rPr>
          <w:rFonts w:ascii="Times New Roman" w:eastAsia="Times New Roman" w:hAnsi="Times New Roman" w:cs="Times New Roman"/>
          <w:lang w:val="en-US"/>
        </w:rPr>
        <w:t xml:space="preserve"> for</w:t>
      </w:r>
      <w:r w:rsidRPr="2C28A108">
        <w:rPr>
          <w:rFonts w:ascii="Times New Roman" w:eastAsia="Times New Roman" w:hAnsi="Times New Roman" w:cs="Times New Roman"/>
          <w:lang w:val="en-US"/>
        </w:rPr>
        <w:t xml:space="preserve"> values at the extreme ends of the range, better quantifying the variability in burn severity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jtQB72Qn","properties":{"formattedCitation":"(Parks et al., 2019)","plainCitation":"(Parks et al., 2019)","noteIndex":0},"citationItems":[{"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Parks et al., 2019)</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We calculated zonal statistics of CBIbc within fishnet gridcells, aligning the spatial scale with FRP aggregations including the average, standard deviation, and percentiles. For analysis, we use the 90</w:t>
      </w:r>
      <w:r w:rsidRPr="2C28A108">
        <w:rPr>
          <w:rFonts w:ascii="Times New Roman" w:eastAsia="Times New Roman" w:hAnsi="Times New Roman" w:cs="Times New Roman"/>
          <w:vertAlign w:val="superscript"/>
          <w:lang w:val="en-US"/>
        </w:rPr>
        <w:t>th</w:t>
      </w:r>
      <w:r w:rsidRPr="2C28A108">
        <w:rPr>
          <w:rFonts w:ascii="Times New Roman" w:eastAsia="Times New Roman" w:hAnsi="Times New Roman" w:cs="Times New Roman"/>
          <w:lang w:val="en-US"/>
        </w:rPr>
        <w:t xml:space="preserve"> percentile CBIbc which emphasizes more extreme gridcell burn severity while capturing some variability.</w:t>
      </w:r>
    </w:p>
    <w:p w14:paraId="32A96DDA" w14:textId="77777777" w:rsidR="00475F04" w:rsidRPr="00860874" w:rsidRDefault="003B4489" w:rsidP="00691BBB">
      <w:pPr>
        <w:pStyle w:val="Heading2"/>
      </w:pPr>
      <w:bookmarkStart w:id="9" w:name="_aoh24fh5o14o" w:colFirst="0" w:colLast="0"/>
      <w:bookmarkEnd w:id="9"/>
      <w:r w:rsidRPr="00860874">
        <w:t xml:space="preserve">2.5. Forest </w:t>
      </w:r>
      <w:r w:rsidRPr="00691BBB">
        <w:t>Composition</w:t>
      </w:r>
      <w:r w:rsidRPr="00860874">
        <w:t xml:space="preserve"> and Structure </w:t>
      </w:r>
    </w:p>
    <w:p w14:paraId="6F46A3A3" w14:textId="3ACD89D1" w:rsidR="00C00DEA"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 xml:space="preserve">To assess the influence of forest composition and structure on FRPc and CBIbc, we gathered information from the ca. 2016 USFS TreeMap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bl6qHlI1","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Riley et al., 2022)</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TreeMap imputes Forest Inventory and Analysis (FIA) plot identifiers onto 30 m</w:t>
      </w:r>
      <w:r w:rsidRPr="2C28A108">
        <w:rPr>
          <w:rFonts w:ascii="Times New Roman" w:eastAsia="Times New Roman" w:hAnsi="Times New Roman" w:cs="Times New Roman"/>
          <w:vertAlign w:val="superscript"/>
          <w:lang w:val="en-US"/>
        </w:rPr>
        <w:t>2</w:t>
      </w:r>
      <w:r w:rsidRPr="2C28A108">
        <w:rPr>
          <w:rFonts w:ascii="Times New Roman" w:eastAsia="Times New Roman" w:hAnsi="Times New Roman" w:cs="Times New Roman"/>
          <w:lang w:val="en-US"/>
        </w:rPr>
        <w:t xml:space="preserve"> LANDFIRE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cRMmxwMD","properties":{"formattedCitation":"(Picotte et al., 2019)","plainCitation":"(Picotte et al., 2019)","noteIndex":0},"citationItems":[{"id":2890,"uris":["http://zotero.org/users/5904228/items/UTSTY9EZ"],"itemData":{"id":2890,"type":"article-journal","abstract":"LANDFIRE (LF) National (2001) was the original product suite of the LANDFIRE program, which included Existing Vegetation Cover (EVC), Height (EVH), and Type...","container-title":"Fire","DOI":"10.3390/fire2020035","ISSN":"2571-6255","issue":"2","language":"en","note":"publisher: MDPI AG","page":"35","source":"doaj.org","title":"LANDFIRE Remap Prototype Mapping Effort: Developing a New Framework for Mapping Vegetation Classification, Change, and Structure","title-short":"LANDFIRE Remap Prototype Mapping Effort","volume":"2","author":[{"family":"Picotte","given":"Joshua J."},{"family":"Dockter","given":"Daryn"},{"family":"Long","given":"Jordan"},{"family":"Tolk","given":"Brian"},{"family":"Davidson","given":"Anne"},{"family":"Peterson","given":"Birgit"}],"issued":{"date-parts":[["2019",6,1]]}}}],"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Picotte et al., 2019)</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pixels based on a set of LANDFIRE biophysical characteristics including topography, vegetation type, and disturbance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mdjGvEIB","properties":{"formattedCitation":"(Riley et al., 2021, 2022)","plainCitation":"(Riley et al., 2021, 2022)","noteIndex":0},"citationItems":[{"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Riley et al., 2021, 2022)</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The FIA is a nationally consistent forest inventory monitoring program consisting of thousands of systematically located and revisited 675 m</w:t>
      </w:r>
      <w:r w:rsidRPr="2C28A108">
        <w:rPr>
          <w:rFonts w:ascii="Times New Roman" w:eastAsia="Times New Roman" w:hAnsi="Times New Roman" w:cs="Times New Roman"/>
          <w:vertAlign w:val="superscript"/>
          <w:lang w:val="en-US"/>
        </w:rPr>
        <w:t>2</w:t>
      </w:r>
      <w:r w:rsidRPr="2C28A108">
        <w:rPr>
          <w:rFonts w:ascii="Times New Roman" w:eastAsia="Times New Roman" w:hAnsi="Times New Roman" w:cs="Times New Roman"/>
          <w:lang w:val="en-US"/>
        </w:rPr>
        <w:t xml:space="preserve"> plots at a density of one plot per 24.3 km</w:t>
      </w:r>
      <w:r w:rsidRPr="2C28A108">
        <w:rPr>
          <w:rFonts w:ascii="Times New Roman" w:eastAsia="Times New Roman" w:hAnsi="Times New Roman" w:cs="Times New Roman"/>
          <w:vertAlign w:val="superscript"/>
          <w:lang w:val="en-US"/>
        </w:rPr>
        <w:t xml:space="preserve">2 </w:t>
      </w:r>
      <w:r w:rsidR="003B4489" w:rsidRPr="2C28A108">
        <w:rPr>
          <w:rFonts w:ascii="Times New Roman" w:eastAsia="Times New Roman" w:hAnsi="Times New Roman" w:cs="Times New Roman"/>
          <w:vertAlign w:val="superscript"/>
        </w:rPr>
        <w:fldChar w:fldCharType="begin"/>
      </w:r>
      <w:r w:rsidR="003B4489" w:rsidRPr="2C28A108">
        <w:rPr>
          <w:rFonts w:ascii="Times New Roman" w:eastAsia="Times New Roman" w:hAnsi="Times New Roman" w:cs="Times New Roman"/>
          <w:vertAlign w:val="superscript"/>
        </w:rPr>
        <w:instrText xml:space="preserve"> ADDIN ZOTERO_ITEM CSL_CITATION {"citationID":"p8RWR7BI","properties":{"formattedCitation":"(Gray et al., 2012; Riley et al., 2021)","plainCitation":"(Gray et al., 2012; Riley et al., 2021)","noteIndex":0},"citationItems":[{"id":6159,"uris":["http://zotero.org/users/5904228/items/8PM4JE3D"],"itemData":{"id":6159,"type":"article-journal","container-title":"Biodiversity &amp; Ecology","DOI":"10.7809/b-e.00079","ISSN":"16139801","journalAbbreviation":"Biodivers. Ecol.","page":"225-231","source":"DOI.org (Crossref)","title":"Forest Inventory and Analysis Database of the United States of America (FIA)","volume":"4","author":[{"family":"Gray","given":"Andrew"},{"family":"Brandeis","given":"Thomas"},{"family":"Shaw","given":"John"},{"family":"McWilliams","given":"William"},{"family":"Miles","given":"Patrick"}],"issued":{"date-parts":[["2012",9,10]]}}},{"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schema":"https://github.com/citation-style-language/schema/raw/master/csl-citation.json"} </w:instrText>
      </w:r>
      <w:r w:rsidR="003B4489" w:rsidRPr="2C28A108">
        <w:rPr>
          <w:rFonts w:ascii="Times New Roman" w:eastAsia="Times New Roman" w:hAnsi="Times New Roman" w:cs="Times New Roman"/>
          <w:vertAlign w:val="superscript"/>
        </w:rPr>
        <w:fldChar w:fldCharType="separate"/>
      </w:r>
      <w:r w:rsidRPr="2C28A108">
        <w:rPr>
          <w:rFonts w:ascii="Times New Roman" w:eastAsia="Times New Roman" w:hAnsi="Times New Roman" w:cs="Times New Roman"/>
          <w:noProof/>
          <w:lang w:val="en-US"/>
        </w:rPr>
        <w:t>(Gray et al., 2012; Riley et al., 2021)</w:t>
      </w:r>
      <w:r w:rsidR="003B4489" w:rsidRPr="2C28A108">
        <w:rPr>
          <w:rFonts w:ascii="Times New Roman" w:eastAsia="Times New Roman" w:hAnsi="Times New Roman" w:cs="Times New Roman"/>
          <w:vertAlign w:val="superscript"/>
        </w:rPr>
        <w:fldChar w:fldCharType="end"/>
      </w:r>
      <w:r w:rsidRPr="2C28A108">
        <w:rPr>
          <w:rFonts w:ascii="Times New Roman" w:eastAsia="Times New Roman" w:hAnsi="Times New Roman" w:cs="Times New Roman"/>
          <w:lang w:val="en-US"/>
        </w:rPr>
        <w:t xml:space="preserve">. While representing a sparse network of field plots, the TreeMap demonstrates good agreement with existing vegetation, enabling estimation of wall-to-wall forest characteristics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aac72gy6","properties":{"formattedCitation":"(Riley et al., 2021, 2022)","plainCitation":"(Riley et al., 2021, 2022)","noteIndex":0},"citationItems":[{"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Riley et al., 2021, 2022)</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We use the TreeMap to, (</w:t>
      </w:r>
      <w:r w:rsidRPr="2C28A108">
        <w:rPr>
          <w:rFonts w:ascii="Times New Roman" w:eastAsia="Times New Roman" w:hAnsi="Times New Roman" w:cs="Times New Roman"/>
          <w:b/>
          <w:bCs/>
          <w:lang w:val="en-US"/>
        </w:rPr>
        <w:t>i</w:t>
      </w:r>
      <w:r w:rsidRPr="2C28A108">
        <w:rPr>
          <w:rFonts w:ascii="Times New Roman" w:eastAsia="Times New Roman" w:hAnsi="Times New Roman" w:cs="Times New Roman"/>
          <w:lang w:val="en-US"/>
        </w:rPr>
        <w:t>) identify gridcell majority forest cover type, and (</w:t>
      </w:r>
      <w:r w:rsidRPr="2C28A108">
        <w:rPr>
          <w:rFonts w:ascii="Times New Roman" w:eastAsia="Times New Roman" w:hAnsi="Times New Roman" w:cs="Times New Roman"/>
          <w:b/>
          <w:bCs/>
          <w:lang w:val="en-US"/>
        </w:rPr>
        <w:t>ii</w:t>
      </w:r>
      <w:r w:rsidRPr="2C28A108">
        <w:rPr>
          <w:rFonts w:ascii="Times New Roman" w:eastAsia="Times New Roman" w:hAnsi="Times New Roman" w:cs="Times New Roman"/>
          <w:lang w:val="en-US"/>
        </w:rPr>
        <w:t xml:space="preserve">) estimate forest composition and structure metrics from the </w:t>
      </w:r>
      <w:r w:rsidRPr="2C28A108">
        <w:rPr>
          <w:rFonts w:ascii="Times New Roman" w:eastAsia="Times New Roman" w:hAnsi="Times New Roman" w:cs="Times New Roman"/>
          <w:i/>
          <w:iCs/>
          <w:lang w:val="en-US"/>
        </w:rPr>
        <w:t>Tree Table</w:t>
      </w:r>
      <w:r w:rsidRPr="2C28A108">
        <w:rPr>
          <w:rFonts w:ascii="Times New Roman" w:eastAsia="Times New Roman" w:hAnsi="Times New Roman" w:cs="Times New Roman"/>
          <w:lang w:val="en-US"/>
        </w:rPr>
        <w:t>, which links TreeMap pixels to their imputed FIA tree-level data. Each gridcell is composed of approximately 182 TreeMap pixels (30 m</w:t>
      </w:r>
      <w:r w:rsidRPr="2C28A108">
        <w:rPr>
          <w:rFonts w:ascii="Times New Roman" w:eastAsia="Times New Roman" w:hAnsi="Times New Roman" w:cs="Times New Roman"/>
          <w:vertAlign w:val="superscript"/>
          <w:lang w:val="en-US"/>
        </w:rPr>
        <w:t>2</w:t>
      </w:r>
      <w:r w:rsidRPr="2C28A108">
        <w:rPr>
          <w:rFonts w:ascii="Times New Roman" w:eastAsia="Times New Roman" w:hAnsi="Times New Roman" w:cs="Times New Roman"/>
          <w:lang w:val="en-US"/>
        </w:rPr>
        <w:t xml:space="preserve"> spatial resolution). We focused efforts on commonly occurring forest types in the Southern Rockies including lodgepole pine, ponderosa pine, spruce-fir (Engelmann spruce and subalpine fir), Douglas-fir, white fir, pinon-juniper, Gambel oak, and quaking aspen (</w:t>
      </w:r>
      <w:r w:rsidRPr="2C28A108">
        <w:rPr>
          <w:rFonts w:ascii="Times New Roman" w:eastAsia="Times New Roman" w:hAnsi="Times New Roman" w:cs="Times New Roman"/>
          <w:b/>
          <w:bCs/>
          <w:lang w:val="en-US"/>
        </w:rPr>
        <w:t>Appendix X</w:t>
      </w:r>
      <w:r w:rsidRPr="2C28A108">
        <w:rPr>
          <w:rFonts w:ascii="Times New Roman" w:eastAsia="Times New Roman" w:hAnsi="Times New Roman" w:cs="Times New Roman"/>
          <w:lang w:val="en-US"/>
        </w:rPr>
        <w:t xml:space="preserve">). </w:t>
      </w:r>
    </w:p>
    <w:p w14:paraId="7438A5C4" w14:textId="0A3FE96D" w:rsidR="00BA554A"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For (</w:t>
      </w:r>
      <w:r w:rsidRPr="2C28A108">
        <w:rPr>
          <w:rFonts w:ascii="Times New Roman" w:eastAsia="Times New Roman" w:hAnsi="Times New Roman" w:cs="Times New Roman"/>
          <w:b/>
          <w:bCs/>
          <w:lang w:val="en-US"/>
        </w:rPr>
        <w:t>i</w:t>
      </w:r>
      <w:r w:rsidRPr="2C28A108">
        <w:rPr>
          <w:rFonts w:ascii="Times New Roman" w:eastAsia="Times New Roman" w:hAnsi="Times New Roman" w:cs="Times New Roman"/>
          <w:lang w:val="en-US"/>
        </w:rPr>
        <w:t>), we used the algorithmic forest type (</w:t>
      </w:r>
      <w:r w:rsidRPr="2C28A108">
        <w:rPr>
          <w:rFonts w:ascii="Times New Roman" w:eastAsia="Times New Roman" w:hAnsi="Times New Roman" w:cs="Times New Roman"/>
          <w:i/>
          <w:iCs/>
          <w:lang w:val="en-US"/>
        </w:rPr>
        <w:t>FORTYPCD</w:t>
      </w:r>
      <w:r w:rsidRPr="2C28A108">
        <w:rPr>
          <w:rFonts w:ascii="Times New Roman" w:eastAsia="Times New Roman" w:hAnsi="Times New Roman" w:cs="Times New Roman"/>
          <w:lang w:val="en-US"/>
        </w:rPr>
        <w:t>), which closely aligns with LANDFIRE existing vegetation type, to calculate the proportion of gridcell forested area for each forest type present. The majority forest type simply represents the type with the maximum proportional area in the gridcell. For (</w:t>
      </w:r>
      <w:r w:rsidRPr="2C28A108">
        <w:rPr>
          <w:rFonts w:ascii="Times New Roman" w:eastAsia="Times New Roman" w:hAnsi="Times New Roman" w:cs="Times New Roman"/>
          <w:b/>
          <w:bCs/>
          <w:lang w:val="en-US"/>
        </w:rPr>
        <w:t>ii</w:t>
      </w:r>
      <w:r w:rsidRPr="2C28A108">
        <w:rPr>
          <w:rFonts w:ascii="Times New Roman" w:eastAsia="Times New Roman" w:hAnsi="Times New Roman" w:cs="Times New Roman"/>
          <w:lang w:val="en-US"/>
        </w:rPr>
        <w:t xml:space="preserve">), following methods from Riley et al. (2021), we linked TreeMap pixels to their imputed tree-level information (the TreeMap </w:t>
      </w:r>
      <w:r w:rsidRPr="2C28A108">
        <w:rPr>
          <w:rFonts w:ascii="Times New Roman" w:eastAsia="Times New Roman" w:hAnsi="Times New Roman" w:cs="Times New Roman"/>
          <w:i/>
          <w:iCs/>
          <w:lang w:val="en-US"/>
        </w:rPr>
        <w:t>Tree Table</w:t>
      </w:r>
      <w:r w:rsidRPr="2C28A108">
        <w:rPr>
          <w:rFonts w:ascii="Times New Roman" w:eastAsia="Times New Roman" w:hAnsi="Times New Roman" w:cs="Times New Roman"/>
          <w:lang w:val="en-US"/>
        </w:rPr>
        <w:t xml:space="preserve">) using the </w:t>
      </w:r>
      <w:r w:rsidRPr="2C28A108">
        <w:rPr>
          <w:rFonts w:ascii="Times New Roman" w:eastAsia="Times New Roman" w:hAnsi="Times New Roman" w:cs="Times New Roman"/>
          <w:i/>
          <w:iCs/>
          <w:lang w:val="en-US"/>
        </w:rPr>
        <w:t>TM_ID</w:t>
      </w:r>
      <w:r w:rsidRPr="2C28A108">
        <w:rPr>
          <w:rFonts w:ascii="Times New Roman" w:eastAsia="Times New Roman" w:hAnsi="Times New Roman" w:cs="Times New Roman"/>
          <w:lang w:val="en-US"/>
        </w:rPr>
        <w:t xml:space="preserve"> attribute. We calculated the live basal area of each measured tree using its diameter (</w:t>
      </w:r>
      <w:r w:rsidRPr="2C28A108">
        <w:rPr>
          <w:rFonts w:ascii="Times New Roman" w:eastAsia="Times New Roman" w:hAnsi="Times New Roman" w:cs="Times New Roman"/>
          <w:i/>
          <w:iCs/>
          <w:lang w:val="en-US"/>
        </w:rPr>
        <w:t>DIA</w:t>
      </w:r>
      <w:r w:rsidRPr="2C28A108">
        <w:rPr>
          <w:rFonts w:ascii="Times New Roman" w:eastAsia="Times New Roman" w:hAnsi="Times New Roman" w:cs="Times New Roman"/>
          <w:lang w:val="en-US"/>
        </w:rPr>
        <w:t xml:space="preserve"> in the </w:t>
      </w:r>
      <w:r w:rsidRPr="2C28A108">
        <w:rPr>
          <w:rFonts w:ascii="Times New Roman" w:eastAsia="Times New Roman" w:hAnsi="Times New Roman" w:cs="Times New Roman"/>
          <w:i/>
          <w:iCs/>
          <w:lang w:val="en-US"/>
        </w:rPr>
        <w:t>Tree Table</w:t>
      </w:r>
      <w:r w:rsidRPr="2C28A108">
        <w:rPr>
          <w:rFonts w:ascii="Times New Roman" w:eastAsia="Times New Roman" w:hAnsi="Times New Roman" w:cs="Times New Roman"/>
          <w:lang w:val="en-US"/>
        </w:rPr>
        <w:t>), which was then multiplied by the number of trees per acre it represents (</w:t>
      </w:r>
      <w:r w:rsidRPr="2C28A108">
        <w:rPr>
          <w:rFonts w:ascii="Times New Roman" w:eastAsia="Times New Roman" w:hAnsi="Times New Roman" w:cs="Times New Roman"/>
          <w:i/>
          <w:iCs/>
          <w:lang w:val="en-US"/>
        </w:rPr>
        <w:t>TPA_UNADJ</w:t>
      </w:r>
      <w:r w:rsidRPr="2C28A108">
        <w:rPr>
          <w:rFonts w:ascii="Times New Roman" w:eastAsia="Times New Roman" w:hAnsi="Times New Roman" w:cs="Times New Roman"/>
          <w:lang w:val="en-US"/>
        </w:rPr>
        <w:t xml:space="preserve"> in the </w:t>
      </w:r>
      <w:r w:rsidRPr="2C28A108">
        <w:rPr>
          <w:rFonts w:ascii="Times New Roman" w:eastAsia="Times New Roman" w:hAnsi="Times New Roman" w:cs="Times New Roman"/>
          <w:i/>
          <w:iCs/>
          <w:lang w:val="en-US"/>
        </w:rPr>
        <w:t>Tree Table</w:t>
      </w:r>
      <w:r w:rsidRPr="2C28A108">
        <w:rPr>
          <w:rFonts w:ascii="Times New Roman" w:eastAsia="Times New Roman" w:hAnsi="Times New Roman" w:cs="Times New Roman"/>
          <w:lang w:val="en-US"/>
        </w:rPr>
        <w:t xml:space="preserve">) and summed for each species in the plot. We converted this to live basal area </w:t>
      </w:r>
      <w:r w:rsidRPr="2C28A108">
        <w:rPr>
          <w:rFonts w:ascii="Times New Roman" w:eastAsia="Times New Roman" w:hAnsi="Times New Roman" w:cs="Times New Roman"/>
          <w:i/>
          <w:iCs/>
          <w:lang w:val="en-US"/>
        </w:rPr>
        <w:t>per pixel</w:t>
      </w:r>
      <w:r w:rsidRPr="2C28A108">
        <w:rPr>
          <w:rFonts w:ascii="Times New Roman" w:eastAsia="Times New Roman" w:hAnsi="Times New Roman" w:cs="Times New Roman"/>
          <w:lang w:val="en-US"/>
        </w:rPr>
        <w:t xml:space="preserve"> using a conversion factor (0.222395 acres/pixel). The total live and dead trees per pixel (TPP), hereafter referred to as tree abundance, was also calculated using this conversion factor. These metrics were then multiplied by the total number of pixels for each FIA plot identifier in the gridcell to estimate the total live and dead basal area, total live and dead tree abundance, average tree height and average diameter for each species. We derived common forest stand structure metrics at the gridcell level for each forest type including the stand density index (SDI), average live basal area per tree, and the average height to diameter ratio (HDR). These metrics represent important forest structure characteristics and minimize statistical correlations between the raw values of live basal and area and tree abundance, for example (</w:t>
      </w:r>
      <w:r w:rsidRPr="2C28A108">
        <w:rPr>
          <w:rFonts w:ascii="Times New Roman" w:eastAsia="Times New Roman" w:hAnsi="Times New Roman" w:cs="Times New Roman"/>
          <w:b/>
          <w:bCs/>
          <w:lang w:val="en-US"/>
        </w:rPr>
        <w:t>Figure SX</w:t>
      </w:r>
      <w:r w:rsidRPr="2C28A108">
        <w:rPr>
          <w:rFonts w:ascii="Times New Roman" w:eastAsia="Times New Roman" w:hAnsi="Times New Roman" w:cs="Times New Roman"/>
          <w:lang w:val="en-US"/>
        </w:rPr>
        <w:t>).</w:t>
      </w:r>
    </w:p>
    <w:p w14:paraId="224D3090" w14:textId="78BF61E9" w:rsidR="00D2204B"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lastRenderedPageBreak/>
        <w:t xml:space="preserve">In addition, we used the ca. 2016 remap LANDFIRE </w:t>
      </w:r>
      <w:r w:rsidR="00A52EEE" w:rsidRPr="2C28A108">
        <w:rPr>
          <w:rFonts w:ascii="Times New Roman" w:eastAsia="Times New Roman" w:hAnsi="Times New Roman" w:cs="Times New Roman"/>
        </w:rPr>
        <w:fldChar w:fldCharType="begin"/>
      </w:r>
      <w:r w:rsidR="00A52EEE" w:rsidRPr="2C28A108">
        <w:rPr>
          <w:rFonts w:ascii="Times New Roman" w:eastAsia="Times New Roman" w:hAnsi="Times New Roman" w:cs="Times New Roman"/>
        </w:rPr>
        <w:instrText xml:space="preserve"> ADDIN ZOTERO_ITEM CSL_CITATION {"citationID":"ZZsLmoFu","properties":{"formattedCitation":"(Picotte et al., 2019)","plainCitation":"(Picotte et al., 2019)","noteIndex":0},"citationItems":[{"id":2890,"uris":["http://zotero.org/users/5904228/items/UTSTY9EZ"],"itemData":{"id":2890,"type":"article-journal","abstract":"LANDFIRE (LF) National (2001) was the original product suite of the LANDFIRE program, which included Existing Vegetation Cover (EVC), Height (EVH), and Type...","container-title":"Fire","DOI":"10.3390/fire2020035","ISSN":"2571-6255","issue":"2","language":"en","note":"publisher: MDPI AG","page":"35","source":"doaj.org","title":"LANDFIRE Remap Prototype Mapping Effort: Developing a New Framework for Mapping Vegetation Classification, Change, and Structure","title-short":"LANDFIRE Remap Prototype Mapping Effort","volume":"2","author":[{"family":"Picotte","given":"Joshua J."},{"family":"Dockter","given":"Daryn"},{"family":"Long","given":"Jordan"},{"family":"Tolk","given":"Brian"},{"family":"Davidson","given":"Anne"},{"family":"Peterson","given":"Birgit"}],"issued":{"date-parts":[["2019",6,1]]}}}],"schema":"https://github.com/citation-style-language/schema/raw/master/csl-citation.json"} </w:instrText>
      </w:r>
      <w:r w:rsidR="00A52EEE" w:rsidRPr="2C28A108">
        <w:rPr>
          <w:rFonts w:ascii="Times New Roman" w:eastAsia="Times New Roman" w:hAnsi="Times New Roman" w:cs="Times New Roman"/>
        </w:rPr>
        <w:fldChar w:fldCharType="separate"/>
      </w:r>
      <w:r w:rsidRPr="2C28A108">
        <w:rPr>
          <w:rFonts w:ascii="Times New Roman" w:eastAsia="Times New Roman" w:hAnsi="Times New Roman" w:cs="Times New Roman"/>
          <w:noProof/>
          <w:lang w:val="en-US"/>
        </w:rPr>
        <w:t>(Picotte et al., 2019)</w:t>
      </w:r>
      <w:r w:rsidR="00A52EEE" w:rsidRPr="2C28A108">
        <w:rPr>
          <w:rFonts w:ascii="Times New Roman" w:eastAsia="Times New Roman" w:hAnsi="Times New Roman" w:cs="Times New Roman"/>
        </w:rPr>
        <w:fldChar w:fldCharType="end"/>
      </w:r>
      <w:r w:rsidRPr="2C28A108">
        <w:rPr>
          <w:rFonts w:ascii="Times New Roman" w:eastAsia="Times New Roman" w:hAnsi="Times New Roman" w:cs="Times New Roman"/>
          <w:lang w:val="en-US"/>
        </w:rPr>
        <w:t xml:space="preserve"> to calculate gridcell average forest canopy cover (%), as this metric has the lowest agreement between TreeMap and FIA tree-level measurements </w:t>
      </w:r>
      <w:r w:rsidR="00A52EEE" w:rsidRPr="2C28A108">
        <w:rPr>
          <w:rFonts w:ascii="Times New Roman" w:eastAsia="Times New Roman" w:hAnsi="Times New Roman" w:cs="Times New Roman"/>
        </w:rPr>
        <w:fldChar w:fldCharType="begin"/>
      </w:r>
      <w:r w:rsidR="00A52EEE" w:rsidRPr="2C28A108">
        <w:rPr>
          <w:rFonts w:ascii="Times New Roman" w:eastAsia="Times New Roman" w:hAnsi="Times New Roman" w:cs="Times New Roman"/>
        </w:rPr>
        <w:instrText xml:space="preserve"> ADDIN ZOTERO_ITEM CSL_CITATION {"citationID":"HMunMnoU","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00A52EEE" w:rsidRPr="2C28A108">
        <w:rPr>
          <w:rFonts w:ascii="Times New Roman" w:eastAsia="Times New Roman" w:hAnsi="Times New Roman" w:cs="Times New Roman"/>
        </w:rPr>
        <w:fldChar w:fldCharType="separate"/>
      </w:r>
      <w:r w:rsidRPr="2C28A108">
        <w:rPr>
          <w:rFonts w:ascii="Times New Roman" w:eastAsia="Times New Roman" w:hAnsi="Times New Roman" w:cs="Times New Roman"/>
          <w:noProof/>
          <w:lang w:val="en-US"/>
        </w:rPr>
        <w:t>(Riley et al., 2022)</w:t>
      </w:r>
      <w:r w:rsidR="00A52EEE" w:rsidRPr="2C28A108">
        <w:rPr>
          <w:rFonts w:ascii="Times New Roman" w:eastAsia="Times New Roman" w:hAnsi="Times New Roman" w:cs="Times New Roman"/>
        </w:rPr>
        <w:fldChar w:fldCharType="end"/>
      </w:r>
      <w:r w:rsidRPr="2C28A108">
        <w:rPr>
          <w:rFonts w:ascii="Times New Roman" w:eastAsia="Times New Roman" w:hAnsi="Times New Roman" w:cs="Times New Roman"/>
          <w:lang w:val="en-US"/>
        </w:rPr>
        <w:t xml:space="preserve">. Given the importance of forest canopy structure in the context of FRP retrievals and potential interception of radiative energy </w:t>
      </w:r>
      <w:r w:rsidR="00A52EEE" w:rsidRPr="2C28A108">
        <w:rPr>
          <w:rFonts w:ascii="Times New Roman" w:eastAsia="Times New Roman" w:hAnsi="Times New Roman" w:cs="Times New Roman"/>
        </w:rPr>
        <w:fldChar w:fldCharType="begin"/>
      </w:r>
      <w:r w:rsidR="00A52EEE" w:rsidRPr="2C28A108">
        <w:rPr>
          <w:rFonts w:ascii="Times New Roman" w:eastAsia="Times New Roman" w:hAnsi="Times New Roman" w:cs="Times New Roman"/>
        </w:rPr>
        <w:instrText xml:space="preserve"> ADDIN ZOTERO_ITEM CSL_CITATION {"citationID":"861dCKnq","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00A52EEE" w:rsidRPr="2C28A108">
        <w:rPr>
          <w:rFonts w:ascii="Times New Roman" w:eastAsia="Times New Roman" w:hAnsi="Times New Roman" w:cs="Times New Roman"/>
        </w:rPr>
        <w:fldChar w:fldCharType="separate"/>
      </w:r>
      <w:r w:rsidRPr="2C28A108">
        <w:rPr>
          <w:rFonts w:ascii="Times New Roman" w:eastAsia="Times New Roman" w:hAnsi="Times New Roman" w:cs="Times New Roman"/>
          <w:noProof/>
          <w:lang w:val="en-US"/>
        </w:rPr>
        <w:t>(Roberts et al., 2018)</w:t>
      </w:r>
      <w:r w:rsidR="00A52EEE" w:rsidRPr="2C28A108">
        <w:rPr>
          <w:rFonts w:ascii="Times New Roman" w:eastAsia="Times New Roman" w:hAnsi="Times New Roman" w:cs="Times New Roman"/>
        </w:rPr>
        <w:fldChar w:fldCharType="end"/>
      </w:r>
      <w:r w:rsidRPr="2C28A108">
        <w:rPr>
          <w:rFonts w:ascii="Times New Roman" w:eastAsia="Times New Roman" w:hAnsi="Times New Roman" w:cs="Times New Roman"/>
          <w:lang w:val="en-US"/>
        </w:rPr>
        <w:t>, we calculated the canopy percent from LANDFIRE, which derives these measurements more directly from satellite data rather than from imputed forest inventories.</w:t>
      </w:r>
    </w:p>
    <w:p w14:paraId="32A96DE3" w14:textId="77777777" w:rsidR="00475F04" w:rsidRPr="00860874" w:rsidRDefault="003B4489">
      <w:pPr>
        <w:pStyle w:val="Heading2"/>
      </w:pPr>
      <w:bookmarkStart w:id="10" w:name="_f9gk8vgcsroa" w:colFirst="0" w:colLast="0"/>
      <w:bookmarkStart w:id="11" w:name="_f0r0yaskgiy5" w:colFirst="0" w:colLast="0"/>
      <w:bookmarkEnd w:id="10"/>
      <w:bookmarkEnd w:id="11"/>
      <w:r w:rsidRPr="00860874">
        <w:t>2.6. Climate and Topography</w:t>
      </w:r>
    </w:p>
    <w:p w14:paraId="32A96DE4" w14:textId="7E38292F" w:rsidR="00475F04" w:rsidRPr="00860874"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Elevation data were sourced from a 1/3 arc-second (~10 m) digital elevation model (</w:t>
      </w:r>
      <w:r w:rsidRPr="2C28A108">
        <w:rPr>
          <w:rFonts w:ascii="Times New Roman" w:eastAsia="Times New Roman" w:hAnsi="Times New Roman" w:cs="Times New Roman"/>
          <w:i/>
          <w:iCs/>
          <w:lang w:val="en-US"/>
        </w:rPr>
        <w:t>ref</w:t>
      </w:r>
      <w:r w:rsidRPr="2C28A108">
        <w:rPr>
          <w:rFonts w:ascii="Times New Roman" w:eastAsia="Times New Roman" w:hAnsi="Times New Roman" w:cs="Times New Roman"/>
          <w:lang w:val="en-US"/>
        </w:rPr>
        <w:t>), which was used to calculate elevation, slope, and aspect. Aspect was converted to northness by taking the cosine of aspect in radians, where values closer to one indicate north-facing slopes (</w:t>
      </w:r>
      <w:r w:rsidRPr="2C28A108">
        <w:rPr>
          <w:rFonts w:ascii="Times New Roman" w:eastAsia="Times New Roman" w:hAnsi="Times New Roman" w:cs="Times New Roman"/>
          <w:i/>
          <w:iCs/>
          <w:lang w:val="en-US"/>
        </w:rPr>
        <w:t>ref</w:t>
      </w:r>
      <w:r w:rsidRPr="2C28A108">
        <w:rPr>
          <w:rFonts w:ascii="Times New Roman" w:eastAsia="Times New Roman" w:hAnsi="Times New Roman" w:cs="Times New Roman"/>
          <w:lang w:val="en-US"/>
        </w:rPr>
        <w:t xml:space="preserve">). Gridcell average Topographic Position Index (TPI), derived at a 270 m resolution </w:t>
      </w:r>
      <w:r w:rsidR="00EA572F" w:rsidRPr="2C28A108">
        <w:rPr>
          <w:rFonts w:ascii="Times New Roman" w:hAnsi="Times New Roman" w:cs="Times New Roman"/>
        </w:rPr>
        <w:fldChar w:fldCharType="begin"/>
      </w:r>
      <w:r w:rsidR="00EA572F" w:rsidRPr="2C28A108">
        <w:rPr>
          <w:rFonts w:ascii="Times New Roman" w:hAnsi="Times New Roman" w:cs="Times New Roman"/>
        </w:rPr>
        <w:instrText xml:space="preserve"> ADDIN ZOTERO_ITEM CSL_CITATION {"citationID":"lmYZ0qz4","properties":{"formattedCitation":"(Theobald et al., 2015)","plainCitation":"(Theobald et al., 2015)","noteIndex":0},"citationItems":[{"id":6371,"uris":["http://zotero.org/users/5904228/items/B8AKPZ7H"],"itemData":{"id":6371,"type":"article-journal","abstract":"Key to understanding the implications of climate and land use change on biodiversity and natural resources is to incorporate the physiographic platform on which changes in ecological systems unfold. Here, we advance a detailed classification and high-resolution map of physiography, built by combining landforms and lithology (soil parent material) at multiple spatial scales. We used only relatively static abiotic variables (i.e., excluded climatic and biotic factors) to prevent confounding current ecological patterns and processes with enduring landscape features, and to make the physiographic classification more interpretable for climate adaptation planning. We generated novel spatial databases for 15 landform and 269 physiographic types across the conterminous United States of America. We examined their potential use by natural resource managers by placing them within a contemporary climate change adaptation framework, and found our physiographic databases could play key roles in four of seven general adaptation strategies. We also calculated correlations with common empirical measures of biodiversity to examine the degree to which the physiographic setting explains various aspects of current biodiversity patterns. Additionally, we evaluated the relationship between landform diversity and measures of climate change to explore how changes may unfold across a geophysical template. We found landform types are particularly sensitive to spatial scale, and so we recommend using high-resolution datasets when possible, as well as generating metrics using multiple neighborhood sizes to both minimize and characterize potential unknown biases. We illustrate how our work can inform current strategies for climate change adaptation. The analytical framework and classification of landforms and parent material are easily extendable to other geographies and may be used to promote climate change adaptation in other settings.","container-title":"PLOS ONE","DOI":"10.1371/journal.pone.0143619","ISSN":"1932-6203","issue":"12","journalAbbreviation":"PLOS ONE","language":"en","note":"publisher: Public Library of Science","page":"e0143619","source":"PLoS Journals","title":"Ecologically-Relevant Maps of Landforms and Physiographic Diversity for Climate Adaptation Planning","volume":"10","author":[{"family":"Theobald","given":"David M."},{"family":"Harrison-Atlas","given":"Dylan"},{"family":"Monahan","given":"William B."},{"family":"Albano","given":"Christine M."}],"issued":{"date-parts":[["2015",12,7]]}}}],"schema":"https://github.com/citation-style-language/schema/raw/master/csl-citation.json"} </w:instrText>
      </w:r>
      <w:r w:rsidR="00EA572F" w:rsidRPr="2C28A108">
        <w:rPr>
          <w:rFonts w:ascii="Times New Roman" w:hAnsi="Times New Roman" w:cs="Times New Roman"/>
        </w:rPr>
        <w:fldChar w:fldCharType="separate"/>
      </w:r>
      <w:r w:rsidRPr="2C28A108">
        <w:rPr>
          <w:rFonts w:ascii="Times New Roman" w:hAnsi="Times New Roman" w:cs="Times New Roman"/>
          <w:lang w:val="en-US"/>
        </w:rPr>
        <w:t>(Theobald et al., 2015)</w:t>
      </w:r>
      <w:r w:rsidR="00EA572F" w:rsidRPr="2C28A108">
        <w:rPr>
          <w:rFonts w:ascii="Times New Roman" w:hAnsi="Times New Roman" w:cs="Times New Roman"/>
        </w:rPr>
        <w:fldChar w:fldCharType="end"/>
      </w:r>
      <w:r w:rsidRPr="2C28A108">
        <w:rPr>
          <w:rFonts w:ascii="Times New Roman" w:hAnsi="Times New Roman" w:cs="Times New Roman"/>
          <w:lang w:val="en-US"/>
        </w:rPr>
        <w:t>, was also calculated to represent the landscape position (e.g., valley bottom, ridgetop)</w:t>
      </w:r>
      <w:r w:rsidRPr="2C28A108">
        <w:rPr>
          <w:rFonts w:ascii="Times New Roman" w:eastAsia="Times New Roman" w:hAnsi="Times New Roman" w:cs="Times New Roman"/>
          <w:lang w:val="en-US"/>
        </w:rPr>
        <w:t xml:space="preserve">. To characterize fire weather, we gathered vapor pressure deficit (VPD), energy release component (ERC), and wind speed from gridMET, a daily 4 x 4 km gridded meteorological product </w:t>
      </w:r>
      <w:r w:rsidR="00EA572F" w:rsidRPr="2C28A108">
        <w:rPr>
          <w:rFonts w:ascii="Times New Roman" w:hAnsi="Times New Roman" w:cs="Times New Roman"/>
        </w:rPr>
        <w:fldChar w:fldCharType="begin"/>
      </w:r>
      <w:r w:rsidR="00EA572F" w:rsidRPr="2C28A108">
        <w:rPr>
          <w:rFonts w:ascii="Times New Roman" w:hAnsi="Times New Roman" w:cs="Times New Roman"/>
        </w:rPr>
        <w:instrText xml:space="preserve"> ADDIN ZOTERO_ITEM CSL_CITATION {"citationID":"CJRv2z77","properties":{"formattedCitation":"(Abatzoglou, 2013)","plainCitation":"(Abatzoglou, 2013)","noteIndex":0},"citationItems":[{"id":427,"uris":["http://zotero.org/users/5904228/items/ZTK394J9"],"itemData":{"id":427,"type":"article-journal","abstract":"Landscape-scale ecological modelling has been hindered by suitable high-resolution surface meteorological datasets. To overcome these limitations, desirable spatial attributes of gridded climate data are combined with desirable temporal attributes of regional-scale reanalysis and daily gauge-based precipitation to derive a spatially and temporally complete, high-resolution (4-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scale ecological modelling across vast unmonitored areas of the United States. Copyright © 2011 Royal Meteorological Society","container-title":"International Journal of Climatology","DOI":"https://doi.org/10.1002/joc.3413","ISSN":"1097-0088","issue":"1","language":"en","license":"Copyright © 2011 Royal Meteorological Society","note":"number: 1\n_eprint: https://onlinelibrary.wiley.com/doi/pdf/10.1002/joc.3413","page":"121-131","source":"Wiley Online Library","title":"Development of gridded surface meteorological data for ecological applications and modelling","volume":"33","author":[{"family":"Abatzoglou","given":"John T."}],"issued":{"date-parts":[["2013"]]}}}],"schema":"https://github.com/citation-style-language/schema/raw/master/csl-citation.json"} </w:instrText>
      </w:r>
      <w:r w:rsidR="00EA572F" w:rsidRPr="2C28A108">
        <w:rPr>
          <w:rFonts w:ascii="Times New Roman" w:hAnsi="Times New Roman" w:cs="Times New Roman"/>
        </w:rPr>
        <w:fldChar w:fldCharType="separate"/>
      </w:r>
      <w:r w:rsidRPr="2C28A108">
        <w:rPr>
          <w:rFonts w:ascii="Times New Roman" w:hAnsi="Times New Roman" w:cs="Times New Roman"/>
          <w:lang w:val="en-US"/>
        </w:rPr>
        <w:t>(Abatzoglou, 2013)</w:t>
      </w:r>
      <w:r w:rsidR="00EA572F"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Both VPD and ERC represent atmospheric and fuel aridity and correlate well with fire activity </w:t>
      </w:r>
      <w:r w:rsidR="00EA572F" w:rsidRPr="2C28A108">
        <w:rPr>
          <w:rFonts w:ascii="Times New Roman" w:hAnsi="Times New Roman" w:cs="Times New Roman"/>
        </w:rPr>
        <w:fldChar w:fldCharType="begin"/>
      </w:r>
      <w:r w:rsidR="00EA572F" w:rsidRPr="2C28A108">
        <w:rPr>
          <w:rFonts w:ascii="Times New Roman" w:hAnsi="Times New Roman" w:cs="Times New Roman"/>
        </w:rPr>
        <w:instrText xml:space="preserve"> ADDIN ZOTERO_ITEM CSL_CITATION {"citationID":"rv1y2dPq","properties":{"formattedCitation":"(Abatzoglou &amp; Williams, 2016)","plainCitation":"(Abatzoglou &amp; Williams, 2016)","noteIndex":0},"citationItems":[{"id":176,"uris":["http://zotero.org/users/5904228/items/VDK8YW59"],"itemData":{"id":176,"type":"article-journal","abstract":"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σ) fire-season fuel aridity and an average of nine additional days per year of high fire potential. Anthropogenic climate change accounted for </w:instrText>
      </w:r>
      <w:r w:rsidR="00EA572F" w:rsidRPr="2C28A108">
        <w:rPr>
          <w:rFonts w:ascii="Cambria Math" w:hAnsi="Cambria Math" w:cs="Cambria Math"/>
        </w:rPr>
        <w:instrText>∼</w:instrText>
      </w:r>
      <w:r w:rsidR="00EA572F" w:rsidRPr="2C28A108">
        <w:rPr>
          <w:rFonts w:ascii="Times New Roman" w:hAnsi="Times New Roman" w:cs="Times New Roman"/>
        </w:rPr>
        <w:instrText xml:space="preserve">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container-title":"Proceedings of the National Academy of Sciences","DOI":"10.1073/pnas.1607171113","ISSN":"0027-8424, 1091-6490","issue":"42","journalAbbreviation":"PNAS","language":"en","license":"©  . http://www.pnas.org/site/misc/userlicense.xhtml","note":"publisher: National Academy of Sciences\nsection: Physical Sciences\nPMID: 27791053","page":"11770-11775","source":"www.pnas.org","title":"Impact of anthropogenic climate change on wildfire across western US forests","volume":"113","author":[{"family":"Abatzoglou","given":"John T."},{"family":"Williams","given":"A. Park"}],"issued":{"date-parts":[["2016",10,18]]}}}],"schema":"https://github.com/citation-style-language/schema/raw/master/csl-citation.json"} </w:instrText>
      </w:r>
      <w:r w:rsidR="00EA572F" w:rsidRPr="2C28A108">
        <w:rPr>
          <w:rFonts w:ascii="Times New Roman" w:hAnsi="Times New Roman" w:cs="Times New Roman"/>
        </w:rPr>
        <w:fldChar w:fldCharType="separate"/>
      </w:r>
      <w:r w:rsidRPr="2C28A108">
        <w:rPr>
          <w:rFonts w:ascii="Times New Roman" w:hAnsi="Times New Roman" w:cs="Times New Roman"/>
          <w:lang w:val="en-US"/>
        </w:rPr>
        <w:t>(Abatzoglou &amp; Williams, 2016)</w:t>
      </w:r>
      <w:r w:rsidR="00EA572F"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For ERC, we calculated the deviation from the 15-year average (ERCdv) to represent the more extreme fuel dryness in the western U.S. during recent history </w:t>
      </w:r>
      <w:r w:rsidR="00EA572F" w:rsidRPr="2C28A108">
        <w:rPr>
          <w:rFonts w:ascii="Times New Roman" w:hAnsi="Times New Roman" w:cs="Times New Roman"/>
        </w:rPr>
        <w:fldChar w:fldCharType="begin"/>
      </w:r>
      <w:r w:rsidR="00EA572F" w:rsidRPr="2C28A108">
        <w:rPr>
          <w:rFonts w:ascii="Times New Roman" w:hAnsi="Times New Roman" w:cs="Times New Roman"/>
        </w:rPr>
        <w:instrText xml:space="preserve"> ADDIN ZOTERO_ITEM CSL_CITATION {"citationID":"lFuGbRue","properties":{"formattedCitation":"(Parks &amp; Abatzoglou, 2020)","plainCitation":"(Parks &amp; Abatzoglou, 2020)","noteIndex":0},"citationItems":[{"id":172,"uris":["http://zotero.org/users/5904228/items/XG2NBB3U"],"itemData":{"id":172,"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agupubs.onlinelibrary.wiley.com/doi/pdf/10.1029/2020GL089858","page":"e2020GL089858","source":"Wiley Online Library","title":"Warmer and Drier Fire Seasons Contribute to Increases in Area Burned at High Severity in Western US Forests From 1985 to 2017","volume":"47","author":[{"family":"Parks","given":"S. A."},{"family":"Abatzoglou","given":"J. T."}],"issued":{"date-parts":[["2020"]]}}}],"schema":"https://github.com/citation-style-language/schema/raw/master/csl-citation.json"} </w:instrText>
      </w:r>
      <w:r w:rsidR="00EA572F" w:rsidRPr="2C28A108">
        <w:rPr>
          <w:rFonts w:ascii="Times New Roman" w:hAnsi="Times New Roman" w:cs="Times New Roman"/>
        </w:rPr>
        <w:fldChar w:fldCharType="separate"/>
      </w:r>
      <w:r w:rsidRPr="2C28A108">
        <w:rPr>
          <w:rFonts w:ascii="Times New Roman" w:hAnsi="Times New Roman" w:cs="Times New Roman"/>
          <w:lang w:val="en-US"/>
        </w:rPr>
        <w:t>(Parks &amp; Abatzoglou, 2020)</w:t>
      </w:r>
      <w:r w:rsidR="00EA572F"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Gridcells were spatially aggregated by the first VIIRS detection day and the average VPD, ERCdv, and wind speed was calculated. </w:t>
      </w:r>
    </w:p>
    <w:p w14:paraId="32A96DE5" w14:textId="77777777" w:rsidR="00475F04" w:rsidRPr="00860874" w:rsidRDefault="003B4489">
      <w:pPr>
        <w:pStyle w:val="Heading2"/>
      </w:pPr>
      <w:bookmarkStart w:id="12" w:name="_r8atp8dzz3xb" w:colFirst="0" w:colLast="0"/>
      <w:bookmarkEnd w:id="12"/>
      <w:r w:rsidRPr="00860874">
        <w:t>2.7. Statistical analysis</w:t>
      </w:r>
    </w:p>
    <w:p w14:paraId="0049C311" w14:textId="28A296E3" w:rsidR="0066262D"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 xml:space="preserve">To assess the influence of forest composition and structure on FRPc and CBIbc, we fit Bayesian hierarchical spatial models using the Integrated Nested Laplace Approximation (INLA) framework, implemented in </w:t>
      </w:r>
      <w:r w:rsidRPr="2C28A108">
        <w:rPr>
          <w:rFonts w:ascii="Times New Roman" w:eastAsia="Times New Roman" w:hAnsi="Times New Roman" w:cs="Times New Roman"/>
          <w:i/>
          <w:iCs/>
          <w:lang w:val="en-US"/>
        </w:rPr>
        <w:t>R-INLA</w:t>
      </w:r>
      <w:r w:rsidRPr="2C28A108">
        <w:rPr>
          <w:rFonts w:ascii="Times New Roman" w:eastAsia="Times New Roman" w:hAnsi="Times New Roman" w:cs="Times New Roman"/>
          <w:lang w:val="en-US"/>
        </w:rPr>
        <w:t xml:space="preserve">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72dZ7Bjx","properties":{"formattedCitation":"(R Core Team, 2024; Rue et al., 2009)","plainCitation":"(R Core Team, 2024; Rue et al., 2009)","noteIndex":0},"citationItems":[{"id":6373,"uris":["http://zotero.org/users/5904228/items/35AISVWM"],"itemData":{"id":6373,"type":"book","event-place":"Vienna, Austria","publisher":"R Foundation for Statistical Computing","publisher-place":"Vienna, Austria","title":"R: A Language and Environment for Statistical Computing","URL":"https://www.R-project.org/","author":[{"literal":"R Core Team"}],"issued":{"date-parts":[["2024"]]}}},{"id":6319,"uris":["http://zotero.org/users/5904228/items/47X4TQPG"],"itemData":{"id":6319,"type":"article-journal","abstract":"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ISSN":"1369-7412","issue":"2","note":"publisher: [Royal Statistical Society, Wiley]","page":"319-392","source":"JSTOR","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R Core Team, 2024; Rue et al., 2009)</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Unlike traditional Markov Chain Monte Carlo (MCMC) methods, INLA leverages deterministic (Laplace) approximations, providing a computationally efficient alternative for Bayesian inference that has been widely applied in recent years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AbpeClPq","properties":{"formattedCitation":"(e.g., Gomez-Rubio, 2020; Niekerk et al., 2019)","plainCitation":"(e.g., Gomez-Rubio, 2020; Niekerk et al., 2019)","noteIndex":0},"citationItems":[{"id":6323,"uris":["http://zotero.org/users/5904228/items/U3RAVSSA"],"itemData":{"id":6323,"type":"book","abstract":"The integrated nested Laplace approximation (INLA) is a recent computational method that can fit Bayesian models in a fraction of the time required by typical Markov chain Monte Carlo (MCMC) methods. INLA focuses on marginal inference on the model parameters of latent Gaussian Markov random fields models and exploits conditional independence properties in the model for computational speed.\n\nBayesian Inference with INLA provides a description of INLA and its associated R package for model fitting. This book describes the underlying methodology as well as how to fit a wide range of models with R. Topics covered include generalized linear mixed-effects models, multilevel models, spatial and spatio-temporal models, smoothing methods, survival analysis, imputation of missing values, and mixture models. Advanced features of the INLA package and how to extend the number of priors and latent models available in the package are discussed. All examples in the book are fully reproducible and datasets and R code are available from the book website.\n\nThis book will be helpful to researchers from different areas with some background in Bayesian inference that want to apply the INLA method in their work. The examples cover topics on biostatistics, econometrics, education, environmental science, epidemiology, public health, and the social sciences.","event-place":"New York","ISBN":"978-1-315-17558-4","note":"DOI: 10.1201/9781315175584","number-of-pages":"330","publisher":"Chapman and Hall/CRC","publisher-place":"New York","title":"Bayesian inference with INLA","author":[{"family":"Gomez-Rubio","given":"Virgilio"}],"issued":{"date-parts":[["2020",2,19]]}},"label":"page","prefix":"e.g., "},{"id":6326,"uris":["http://zotero.org/users/5904228/items/2LWDTRA7"],"itemData":{"id":6326,"type":"article","abstract":"The INLA package provides a tool for computationally efficient Bayesian modeling and inference for various widely used models, more formally the class of latent Gaussian models. It is a non-sampling based framework which provides approximate results for Bayesian inference, using sparse matrices. The swift uptake of this framework for Bayesian modeling is rooted in the computational efficiency of the approach and catalyzed by the demand presented by the big data era. In this paper, we present new developments within the INLA package with the aim to provide a computationally efficient mechanism for the Bayesian inference of relevant challenging situations.","DOI":"10.48550/arXiv.1907.10426","note":"arXiv:1907.10426 [stat]","number":"arXiv:1907.10426","publisher":"arXiv","source":"arXiv.org","title":"New frontiers in Bayesian modeling using the INLA package in R","URL":"http://arxiv.org/abs/1907.10426","author":[{"family":"Niekerk","given":"Janet","dropping-particle":"van"},{"family":"Bakka","given":"Haakon"},{"family":"Rue","given":"Haavard"},{"family":"Schenk","given":"Olaf"}],"accessed":{"date-parts":[["2025",1,25]]},"issued":{"date-parts":[["2019",7,25]]}},"label":"page"}],"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e.g., Gomez-Rubio, 2020; Niekerk et al., 2019)</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These models are particularly well-suited for dynamic ecological systems, offering precise inference on spatial processes and rapid computation of posterior distributions </w:t>
      </w:r>
      <w:r w:rsidR="003B4489" w:rsidRPr="2C28A108">
        <w:rPr>
          <w:rFonts w:ascii="Times New Roman" w:hAnsi="Times New Roman" w:cs="Times New Roman"/>
        </w:rPr>
        <w:fldChar w:fldCharType="begin"/>
      </w:r>
      <w:r w:rsidR="003B4489" w:rsidRPr="2C28A108">
        <w:rPr>
          <w:rFonts w:ascii="Times New Roman" w:hAnsi="Times New Roman" w:cs="Times New Roman"/>
        </w:rPr>
        <w:instrText xml:space="preserve"> ADDIN ZOTERO_ITEM CSL_CITATION {"citationID":"wbFNmDMq","properties":{"formattedCitation":"(Beguin et al., 2012; Engel et al., 2022; Niekerk et al., 2019; Sadykova et al., 2017)","plainCitation":"(Beguin et al., 2012; Engel et al., 2022; Niekerk et al., 2019; Sadykova et al., 2017)","noteIndex":0},"citationItems":[{"id":6332,"uris":["http://zotero.org/users/5904228/items/GNFANM56"],"itemData":{"id":6332,"type":"article-journal","abstract":"1. Spatial analysis of ecological data is central to many interesting questions in ecology. Bayesian implementation of spatially explicit models has received increasing attention from ecologists as Monte Carlo Markov Chain (MCMC) methods have become freely accessible. MCMC simulations offer a flexible framework for modelling extensive ecological data, but they also come with a wide range of problems regarding convergence, processing time and implementation. 2. We introduce to ecologists an alternative procedure for fitting Bayesian hierarchical spatial models (BHSM) with quite general spatial covariance structures. This procedure uses integrated nested Laplace approximations (INLA) as an alternative to MCMC. 3. We show, using a case study of species distribution model with binary areal data, that implementing BHSM with INLA does not require advanced programming skills, yields accurate results compared with MCMC and is rapid (e.g. a few seconds with small to moderate data sets). BHSMs efficiently removed spatial autocorrelation in the residuals and fairly evaluated uncertainty in parameter estimates and predictions. 4. The rapidity of INLA significantly decreased the processing time and allowed both sensitivity analyses on priors and cross-validation tests to be performed within a reasonable amount of time, which ultimately increased model transparency.","container-title":"Methods in Ecology and Evolution","DOI":"10.1111/j.2041-210X.2012.00211.x","ISSN":"2041-210X","issue":"5","language":"en","license":"© 2012 The Authors. Methods in Ecology and Evolution © 2012 British Ecological Society","note":"_eprint: https://onlinelibrary.wiley.com/doi/pdf/10.1111/j.2041-210X.2012.00211.x","page":"921-929","source":"Wiley Online Library","title":"Hierarchical analysis of spatially autocorrelated ecological data using integrated nested Laplace approximation","volume":"3","author":[{"family":"Beguin","given":"Julien"},{"family":"Martino","given":"Sara"},{"family":"Rue","given":"Håvard"},{"family":"Cumming","given":"Steven G."}],"issued":{"date-parts":[["2012"]]}}},{"id":6330,"uris":["http://zotero.org/users/5904228/items/LQDGCNT3"],"itemData":{"id":6330,"type":"article-journal","abstract":"Species distribution models (SDMs) are a standard tool for predicting species occurrence under climate change. Despite its limitations, SDMs have been widely used to assist forest management decisions in their choice of future tree species. The accuracy of SDMs is often affected by heterogeneous occurrence data caused by different forest inventory schemes, historical processes, climate and insect calamities and more. These processes bias the relationships modelled between species occurrence and climate. However, numerous studies have shown that explicit modelling of spatial effects may improve model accuracy. In this study, we applied the Integrated Nested Laplace Approximation (INLA) and Stochastic Partial Differential Equations (SPDE) algorithms as a means to accomplish Bayes inference for Generalized Additive Models (GAMs) with explicit modelling of spatial effects. Our results show that including spatial effects in GAM-based SDMs improved model performance and accuracy leading to more reliable predictions for the species Favorability. Conditional predictions that remove spatial effects from the models allow us to distinguish core and marginal ecological ranges with less bias through forest management, which may support the tree-species choice for climate-resilient forests.","container-title":"Forest Ecology and Management","DOI":"10.1016/j.foreco.2021.119983","ISSN":"0378-1127","journalAbbreviation":"Forest Ecology and Management","page":"119983","source":"ScienceDirect","title":"Spatial species distribution models: Using Bayes inference with INLA and SPDE to improve the tree species choice for important European tree species","title-short":"Spatial species distribution models","volume":"507","author":[{"family":"Engel","given":"Markus"},{"family":"Mette","given":"Tobias"},{"family":"Falk","given":"Wolfgang"}],"issued":{"date-parts":[["2022",3,1]]}}},{"id":6326,"uris":["http://zotero.org/users/5904228/items/2LWDTRA7"],"itemData":{"id":6326,"type":"article","abstract":"The INLA package provides a tool for computationally efficient Bayesian modeling and inference for various widely used models, more formally the class of latent Gaussian models. It is a non-sampling based framework which provides approximate results for Bayesian inference, using sparse matrices. The swift uptake of this framework for Bayesian modeling is rooted in the computational efficiency of the approach and catalyzed by the demand presented by the big data era. In this paper, we present new developments within the INLA package with the aim to provide a computationally efficient mechanism for the Bayesian inference of relevant challenging situations.","DOI":"10.48550/arXiv.1907.10426","note":"arXiv:1907.10426 [stat]","number":"arXiv:1907.10426","publisher":"arXiv","source":"arXiv.org","title":"New frontiers in Bayesian modeling using the INLA package in R","URL":"http://arxiv.org/abs/1907.10426","author":[{"family":"Niekerk","given":"Janet","dropping-particle":"van"},{"family":"Bakka","given":"Haakon"},{"family":"Rue","given":"Haavard"},{"family":"Schenk","given":"Olaf"}],"accessed":{"date-parts":[["2025",1,25]]},"issued":{"date-parts":[["2019",7,25]]}}},{"id":6324,"uris":["http://zotero.org/users/5904228/items/H3PS2WI5"],"itemData":{"id":6324,"type":"article-journal","abstract":"Understanding spatial physical habitat selection driven by competition and/or predator–prey interactions of mobile marine species is a fundamental goal of spatial ecology. However, spatial counts or density data for highly mobile animals often (1) include excess zeros, (2) have spatial correlation, and (3) have highly nonlinear relationships with physical habitat variables, which results in the need for complex joint spatial models. In this paper, we test the use of Bayesian hierarchical hurdle and zero-inflated joint models with integrated nested Laplace approximation (INLA), to fit complex joint models to spatial patterns of eight mobile marine species (grey seal, harbor seal, harbor porpoise, common guillemot, black-legged kittiwake, northern gannet, herring, and sandeels). For each joint model, we specified nonlinear smoothed effect of physical habitat covariates and selected either competing species or predator–prey interactions. Out of a range of six ecologically important physical and biologic variables that are predicted to change with climate change and large-scale energy extraction, we identified the most important habitat variables for each species and present the relationships between these bio/physical variables and species distributions. In particular, we found that net primary production played a significant role in determining habitat preferences of all the selected mobile marine species. We have shown that the INLA method is well-suited for modeling spatially correlated data with excessive zeros and is an efficient approach to fit complex joint spatial models with nonlinear effects of covariates. Our approach has demonstrated its ability to define joint habitat selection for both competing and prey–predator species that can be relevant to numerous issues in the management and conservation of mobile marine species.","container-title":"Ecology and Evolution","DOI":"10.1002/ece3.3081","ISSN":"2045-7758","issue":"14","language":"en","license":"© 2017 The Authors. Ecology and Evolution published by John Wiley &amp; Sons Ltd.","note":"_eprint: https://onlinelibrary.wiley.com/doi/pdf/10.1002/ece3.3081","page":"5212-5226","source":"Wiley Online Library","title":"Bayesian joint models with INLA exploring marine mobile predator–prey and competitor species habitat overlap","volume":"7","author":[{"family":"Sadykova","given":"Dinara"},{"family":"Scott","given":"Beth E."},{"family":"De Dominicis","given":"Michela"},{"family":"Wakelin","given":"Sarah L."},{"family":"Sadykov","given":"Alexander"},{"family":"Wolf","given":"Judith"}],"issued":{"date-parts":[["2017"]]}}}],"schema":"https://github.com/citation-style-language/schema/raw/master/csl-citation.json"} </w:instrText>
      </w:r>
      <w:r w:rsidR="003B4489" w:rsidRPr="2C28A108">
        <w:rPr>
          <w:rFonts w:ascii="Times New Roman" w:hAnsi="Times New Roman" w:cs="Times New Roman"/>
        </w:rPr>
        <w:fldChar w:fldCharType="separate"/>
      </w:r>
      <w:r w:rsidRPr="2C28A108">
        <w:rPr>
          <w:rFonts w:ascii="Times New Roman" w:hAnsi="Times New Roman" w:cs="Times New Roman"/>
          <w:lang w:val="en-US"/>
        </w:rPr>
        <w:t>(Beguin et al., 2012; Engel et al., 2022; Niekerk et al., 2019; Sadykova et al., 2017)</w:t>
      </w:r>
      <w:r w:rsidR="003B4489" w:rsidRPr="2C28A108">
        <w:rPr>
          <w:rFonts w:ascii="Times New Roman" w:hAnsi="Times New Roman" w:cs="Times New Roman"/>
        </w:rPr>
        <w:fldChar w:fldCharType="end"/>
      </w:r>
      <w:r w:rsidRPr="2C28A108">
        <w:rPr>
          <w:rFonts w:ascii="Times New Roman" w:eastAsia="Times New Roman" w:hAnsi="Times New Roman" w:cs="Times New Roman"/>
          <w:lang w:val="en-US"/>
        </w:rPr>
        <w:t xml:space="preserve">. </w:t>
      </w:r>
      <w:r w:rsidRPr="2C28A108">
        <w:rPr>
          <w:rFonts w:ascii="Times New Roman" w:eastAsia="Times New Roman" w:hAnsi="Times New Roman" w:cs="Times New Roman"/>
          <w:i/>
          <w:iCs/>
          <w:lang w:val="en-US"/>
        </w:rPr>
        <w:t>R-INLA</w:t>
      </w:r>
      <w:r w:rsidRPr="2C28A108">
        <w:rPr>
          <w:rFonts w:ascii="Times New Roman" w:eastAsia="Times New Roman" w:hAnsi="Times New Roman" w:cs="Times New Roman"/>
          <w:lang w:val="en-US"/>
        </w:rPr>
        <w:t xml:space="preserve"> allows fitting complex hierarchical models to account for structured and unstructured random effects such as fire-level variability, temporal day-of-burn effects, and spatial dependence. We fit separate models for FRPc and 90</w:t>
      </w:r>
      <w:r w:rsidRPr="2C28A108">
        <w:rPr>
          <w:rFonts w:ascii="Times New Roman" w:eastAsia="Times New Roman" w:hAnsi="Times New Roman" w:cs="Times New Roman"/>
          <w:vertAlign w:val="superscript"/>
          <w:lang w:val="en-US"/>
        </w:rPr>
        <w:t>th</w:t>
      </w:r>
      <w:r w:rsidRPr="2C28A108">
        <w:rPr>
          <w:rFonts w:ascii="Times New Roman" w:eastAsia="Times New Roman" w:hAnsi="Times New Roman" w:cs="Times New Roman"/>
          <w:lang w:val="en-US"/>
        </w:rPr>
        <w:t xml:space="preserve"> percentile CBIbc to address three primary aims: 1) establish the differences between dominant forest types on fire intensity and severity </w:t>
      </w:r>
      <w:r w:rsidRPr="2C28A108">
        <w:rPr>
          <w:rFonts w:ascii="Times New Roman" w:eastAsia="Times New Roman" w:hAnsi="Times New Roman" w:cs="Times New Roman"/>
          <w:i/>
          <w:iCs/>
          <w:lang w:val="en-US"/>
        </w:rPr>
        <w:t>relative to aspen</w:t>
      </w:r>
      <w:r w:rsidRPr="2C28A108">
        <w:rPr>
          <w:rFonts w:ascii="Times New Roman" w:eastAsia="Times New Roman" w:hAnsi="Times New Roman" w:cs="Times New Roman"/>
          <w:lang w:val="en-US"/>
        </w:rPr>
        <w:t>, 2) assess how forest composition and structure effect FRPc and CBIbc, and 3) quantify how increasing aspen dominance influences FRPc and CBIbc in different co-occurring forest types both with and without fire weather mediation.</w:t>
      </w:r>
    </w:p>
    <w:p w14:paraId="32A96DEC" w14:textId="0B89CC49" w:rsidR="00475F04" w:rsidRPr="00860874"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 xml:space="preserve">We fit separate models for FRPc and CBIbc in </w:t>
      </w:r>
      <w:r w:rsidRPr="2C28A108">
        <w:rPr>
          <w:rFonts w:ascii="Times New Roman" w:eastAsia="Times New Roman" w:hAnsi="Times New Roman" w:cs="Times New Roman"/>
          <w:i/>
          <w:iCs/>
          <w:lang w:val="en-US"/>
        </w:rPr>
        <w:t>R-INLA</w:t>
      </w:r>
      <w:r w:rsidRPr="2C28A108">
        <w:rPr>
          <w:rFonts w:ascii="Times New Roman" w:eastAsia="Times New Roman" w:hAnsi="Times New Roman" w:cs="Times New Roman"/>
          <w:lang w:val="en-US"/>
        </w:rPr>
        <w:t xml:space="preserve"> to address aims (1) and (2) and establish the difference between major forest types </w:t>
      </w:r>
      <w:r w:rsidRPr="2C28A108">
        <w:rPr>
          <w:rFonts w:ascii="Times New Roman" w:eastAsia="Times New Roman" w:hAnsi="Times New Roman" w:cs="Times New Roman"/>
          <w:i/>
          <w:iCs/>
          <w:lang w:val="en-US"/>
        </w:rPr>
        <w:t>relative to aspen</w:t>
      </w:r>
      <w:r w:rsidRPr="2C28A108">
        <w:rPr>
          <w:rFonts w:ascii="Times New Roman" w:eastAsia="Times New Roman" w:hAnsi="Times New Roman" w:cs="Times New Roman"/>
          <w:lang w:val="en-US"/>
        </w:rPr>
        <w:t xml:space="preserve"> and the influence of forest structural metrics including percent cover of the majority forest type, species-level SDI, HDF, and average live basal area for all species present in each gridcell. A categorical variable for the gridcell majority forest type (i.e., by proportion of forested area) was included using aspen as the baseline level, allowing us to compare the differences between forest types relative to aspen while holding other fixed effects at their means. We included interactions between species and their structural metrics (SDI, average live basal area, and HDR) as well as fixed effects for gridcell topography and day-of-burn fire weather (</w:t>
      </w:r>
      <w:r w:rsidRPr="2C28A108">
        <w:rPr>
          <w:rFonts w:ascii="Times New Roman" w:eastAsia="Times New Roman" w:hAnsi="Times New Roman" w:cs="Times New Roman"/>
          <w:b/>
          <w:bCs/>
          <w:lang w:val="en-US"/>
        </w:rPr>
        <w:t>Table SX</w:t>
      </w:r>
      <w:r w:rsidRPr="2C28A108">
        <w:rPr>
          <w:rFonts w:ascii="Times New Roman" w:eastAsia="Times New Roman" w:hAnsi="Times New Roman" w:cs="Times New Roman"/>
          <w:lang w:val="en-US"/>
        </w:rPr>
        <w:t xml:space="preserve">). </w:t>
      </w:r>
      <w:bookmarkStart w:id="13" w:name="_s6zhtx4uw2ww"/>
      <w:bookmarkStart w:id="14" w:name="_wixoujnz9su4"/>
      <w:bookmarkStart w:id="15" w:name="_bhtxz188isnx"/>
      <w:bookmarkEnd w:id="13"/>
      <w:bookmarkEnd w:id="14"/>
      <w:bookmarkEnd w:id="15"/>
      <w:r w:rsidRPr="2C28A108">
        <w:rPr>
          <w:rFonts w:ascii="Times New Roman" w:eastAsia="Times New Roman" w:hAnsi="Times New Roman" w:cs="Times New Roman"/>
          <w:lang w:val="en-US"/>
        </w:rPr>
        <w:t xml:space="preserve">Only forest types which contributed to at least 10% of the total live basal area in a gridcell were retained to address </w:t>
      </w:r>
      <w:r w:rsidRPr="2C28A108">
        <w:rPr>
          <w:rFonts w:ascii="Times New Roman" w:eastAsia="Times New Roman" w:hAnsi="Times New Roman" w:cs="Times New Roman"/>
          <w:lang w:val="en-US"/>
        </w:rPr>
        <w:lastRenderedPageBreak/>
        <w:t xml:space="preserve">potential noise in the forest inventory data. For aim (3), to test the influence of aspen dominance where it co-occurs with other forest types, we first identified fires which had any pre-fire aspen cover (N=65). Aspen dominance was measured as the proportion of total live basal area. An interaction term between the gridcell majority forest type and aspen dominance was used to test the effect of aspen co-occurrence across major forest types, including gridcells where aspen was the majority type. To assess the influence of fire weather mediation, an interaction term was set with VPD (i.e., majority </w:t>
      </w:r>
      <w:r w:rsidRPr="2C28A108">
        <w:rPr>
          <w:rFonts w:ascii="Times New Roman" w:eastAsia="Times New Roman" w:hAnsi="Times New Roman" w:cs="Times New Roman"/>
          <w:i/>
          <w:iCs/>
          <w:lang w:val="en-US"/>
        </w:rPr>
        <w:t>forest type * aspen dominance * VPD</w:t>
      </w:r>
      <w:r w:rsidRPr="2C28A108">
        <w:rPr>
          <w:rFonts w:ascii="Times New Roman" w:eastAsia="Times New Roman" w:hAnsi="Times New Roman" w:cs="Times New Roman"/>
          <w:lang w:val="en-US"/>
        </w:rPr>
        <w:t>).</w:t>
      </w:r>
    </w:p>
    <w:p w14:paraId="32A96DED" w14:textId="5376FF5D" w:rsidR="00475F04" w:rsidRPr="00860874" w:rsidRDefault="003B4489">
      <w:pPr>
        <w:spacing w:before="120" w:after="120"/>
        <w:rPr>
          <w:rFonts w:ascii="Times New Roman" w:eastAsia="Times New Roman" w:hAnsi="Times New Roman" w:cs="Times New Roman"/>
          <w:i/>
        </w:rPr>
      </w:pPr>
      <w:r w:rsidRPr="00860874">
        <w:rPr>
          <w:rFonts w:ascii="Times New Roman" w:eastAsia="Times New Roman" w:hAnsi="Times New Roman" w:cs="Times New Roman"/>
          <w:i/>
        </w:rPr>
        <w:t>2.7.</w:t>
      </w:r>
      <w:r w:rsidR="00C3375C">
        <w:rPr>
          <w:rFonts w:ascii="Times New Roman" w:eastAsia="Times New Roman" w:hAnsi="Times New Roman" w:cs="Times New Roman"/>
          <w:i/>
        </w:rPr>
        <w:t>1</w:t>
      </w:r>
      <w:r w:rsidRPr="00860874">
        <w:rPr>
          <w:rFonts w:ascii="Times New Roman" w:eastAsia="Times New Roman" w:hAnsi="Times New Roman" w:cs="Times New Roman"/>
          <w:i/>
        </w:rPr>
        <w:t xml:space="preserve">. Model </w:t>
      </w:r>
      <w:r w:rsidR="00A4612E">
        <w:rPr>
          <w:rFonts w:ascii="Times New Roman" w:eastAsia="Times New Roman" w:hAnsi="Times New Roman" w:cs="Times New Roman"/>
          <w:i/>
        </w:rPr>
        <w:t>parameters and assessment</w:t>
      </w:r>
    </w:p>
    <w:p w14:paraId="32A96DEE" w14:textId="4015B075" w:rsidR="00475F04" w:rsidRPr="00860874"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Models were parameterized using the gaussian family for log-transformed FRPc and gamma for 90</w:t>
      </w:r>
      <w:r w:rsidRPr="2C28A108">
        <w:rPr>
          <w:rFonts w:ascii="Times New Roman" w:eastAsia="Times New Roman" w:hAnsi="Times New Roman" w:cs="Times New Roman"/>
          <w:vertAlign w:val="superscript"/>
          <w:lang w:val="en-US"/>
        </w:rPr>
        <w:t>th</w:t>
      </w:r>
      <w:r w:rsidRPr="2C28A108">
        <w:rPr>
          <w:rFonts w:ascii="Times New Roman" w:eastAsia="Times New Roman" w:hAnsi="Times New Roman" w:cs="Times New Roman"/>
          <w:lang w:val="en-US"/>
        </w:rPr>
        <w:t xml:space="preserve"> percentile CBIbc based on their observed distributions (</w:t>
      </w:r>
      <w:r w:rsidRPr="2C28A108">
        <w:rPr>
          <w:rFonts w:ascii="Times New Roman" w:eastAsia="Times New Roman" w:hAnsi="Times New Roman" w:cs="Times New Roman"/>
          <w:b/>
          <w:bCs/>
          <w:lang w:val="en-US"/>
        </w:rPr>
        <w:t>Figure SX)</w:t>
      </w:r>
      <w:r w:rsidRPr="2C28A108">
        <w:rPr>
          <w:rFonts w:ascii="Times New Roman" w:eastAsia="Times New Roman" w:hAnsi="Times New Roman" w:cs="Times New Roman"/>
          <w:lang w:val="en-US"/>
        </w:rPr>
        <w:t xml:space="preserve">. Penalized complexity priors were used for fixed and random effects to allow for flexibility in model variance. Baseline models without random and spatial effects were compared to increasingly complex model structures using fit statistics, specifically Watanabe-Akaike information criterion (WAIC) and conditional predictive ordinates (CPO), two measures of model robustness and predictive power, respectively, commonly used to compare model outputs in </w:t>
      </w:r>
      <w:r w:rsidRPr="2C28A108">
        <w:rPr>
          <w:rFonts w:ascii="Times New Roman" w:eastAsia="Times New Roman" w:hAnsi="Times New Roman" w:cs="Times New Roman"/>
          <w:i/>
          <w:iCs/>
          <w:lang w:val="en-US"/>
        </w:rPr>
        <w:t>R-INLA</w:t>
      </w:r>
      <w:r w:rsidRPr="2C28A108">
        <w:rPr>
          <w:rFonts w:ascii="Times New Roman" w:eastAsia="Times New Roman" w:hAnsi="Times New Roman" w:cs="Times New Roman"/>
          <w:lang w:val="en-US"/>
        </w:rPr>
        <w:t xml:space="preserve"> </w:t>
      </w:r>
      <w:r w:rsidR="00A4612E" w:rsidRPr="2C28A108">
        <w:rPr>
          <w:rFonts w:ascii="Times New Roman" w:hAnsi="Times New Roman" w:cs="Times New Roman"/>
        </w:rPr>
        <w:fldChar w:fldCharType="begin"/>
      </w:r>
      <w:r w:rsidR="00A4612E" w:rsidRPr="2C28A108">
        <w:rPr>
          <w:rFonts w:ascii="Times New Roman" w:hAnsi="Times New Roman" w:cs="Times New Roman"/>
        </w:rPr>
        <w:instrText xml:space="preserve"> ADDIN ZOTERO_ITEM CSL_CITATION {"citationID":"FXCFqcms","properties":{"formattedCitation":"(Gomez-Rubio, 2020)","plainCitation":"(Gomez-Rubio, 2020)","noteIndex":0},"citationItems":[{"id":6323,"uris":["http://zotero.org/users/5904228/items/U3RAVSSA"],"itemData":{"id":6323,"type":"book","abstract":"The integrated nested Laplace approximation (INLA) is a recent computational method that can fit Bayesian models in a fraction of the time required by typical Markov chain Monte Carlo (MCMC) methods. INLA focuses on marginal inference on the model parameters of latent Gaussian Markov random fields models and exploits conditional independence properties in the model for computational speed.\n\nBayesian Inference with INLA provides a description of INLA and its associated R package for model fitting. This book describes the underlying methodology as well as how to fit a wide range of models with R. Topics covered include generalized linear mixed-effects models, multilevel models, spatial and spatio-temporal models, smoothing methods, survival analysis, imputation of missing values, and mixture models. Advanced features of the INLA package and how to extend the number of priors and latent models available in the package are discussed. All examples in the book are fully reproducible and datasets and R code are available from the book website.\n\nThis book will be helpful to researchers from different areas with some background in Bayesian inference that want to apply the INLA method in their work. The examples cover topics on biostatistics, econometrics, education, environmental science, epidemiology, public health, and the social sciences.","event-place":"New York","ISBN":"978-1-315-17558-4","note":"DOI: 10.1201/9781315175584","number-of-pages":"330","publisher":"Chapman and Hall/CRC","publisher-place":"New York","title":"Bayesian inference with INLA","author":[{"family":"Gomez-Rubio","given":"Virgilio"}],"issued":{"date-parts":[["2020",2,19]]}}}],"schema":"https://github.com/citation-style-language/schema/raw/master/csl-citation.json"} </w:instrText>
      </w:r>
      <w:r w:rsidR="00A4612E" w:rsidRPr="2C28A108">
        <w:rPr>
          <w:rFonts w:ascii="Times New Roman" w:hAnsi="Times New Roman" w:cs="Times New Roman"/>
        </w:rPr>
        <w:fldChar w:fldCharType="separate"/>
      </w:r>
      <w:r w:rsidRPr="2C28A108">
        <w:rPr>
          <w:rFonts w:ascii="Times New Roman" w:hAnsi="Times New Roman" w:cs="Times New Roman"/>
          <w:lang w:val="en-US"/>
        </w:rPr>
        <w:t>(Gomez-Rubio, 2020)</w:t>
      </w:r>
      <w:r w:rsidR="00A4612E" w:rsidRPr="2C28A108">
        <w:rPr>
          <w:rFonts w:ascii="Times New Roman" w:hAnsi="Times New Roman" w:cs="Times New Roman"/>
        </w:rPr>
        <w:fldChar w:fldCharType="end"/>
      </w:r>
      <w:r w:rsidRPr="2C28A108">
        <w:rPr>
          <w:rFonts w:ascii="Times New Roman" w:eastAsia="Times New Roman" w:hAnsi="Times New Roman" w:cs="Times New Roman"/>
          <w:lang w:val="en-US"/>
        </w:rPr>
        <w:t>. For FRPc models only, additional covariates were included to represent the cumulative detection overlap percentage and the proportion of daytime detections within each grid to account for the aggregation method (</w:t>
      </w:r>
      <w:r w:rsidRPr="2C28A108">
        <w:rPr>
          <w:rFonts w:ascii="Times New Roman" w:eastAsia="Times New Roman" w:hAnsi="Times New Roman" w:cs="Times New Roman"/>
          <w:i/>
          <w:iCs/>
          <w:lang w:val="en-US"/>
        </w:rPr>
        <w:t>Section 2.3</w:t>
      </w:r>
      <w:r w:rsidRPr="2C28A108">
        <w:rPr>
          <w:rFonts w:ascii="Times New Roman" w:eastAsia="Times New Roman" w:hAnsi="Times New Roman" w:cs="Times New Roman"/>
          <w:lang w:val="en-US"/>
        </w:rPr>
        <w:t>). Other fixed effects included a gridcell distance to fire perimeter, the gridcell forest canopy percent, the gridcell total live and dead basal area, topography, and fire weather (</w:t>
      </w:r>
      <w:r w:rsidRPr="2C28A108">
        <w:rPr>
          <w:rFonts w:ascii="Times New Roman" w:eastAsia="Times New Roman" w:hAnsi="Times New Roman" w:cs="Times New Roman"/>
          <w:b/>
          <w:bCs/>
          <w:lang w:val="en-US"/>
        </w:rPr>
        <w:t>Table SX</w:t>
      </w:r>
      <w:r w:rsidRPr="2C28A108">
        <w:rPr>
          <w:rFonts w:ascii="Times New Roman" w:eastAsia="Times New Roman" w:hAnsi="Times New Roman" w:cs="Times New Roman"/>
          <w:lang w:val="en-US"/>
        </w:rPr>
        <w:t>). Prior to fitting models, we tested correlations between predictor variables using a Spearman correlation coefficient (</w:t>
      </w:r>
      <w:r w:rsidRPr="2C28A108">
        <w:rPr>
          <w:rFonts w:ascii="Times New Roman" w:eastAsia="Times New Roman" w:hAnsi="Times New Roman" w:cs="Times New Roman"/>
          <w:b/>
          <w:bCs/>
          <w:lang w:val="en-US"/>
        </w:rPr>
        <w:t>Figure SX</w:t>
      </w:r>
      <w:r w:rsidRPr="2C28A108">
        <w:rPr>
          <w:rFonts w:ascii="Times New Roman" w:eastAsia="Times New Roman" w:hAnsi="Times New Roman" w:cs="Times New Roman"/>
          <w:lang w:val="en-US"/>
        </w:rPr>
        <w:t xml:space="preserve">). </w:t>
      </w:r>
    </w:p>
    <w:p w14:paraId="32A96DEF" w14:textId="411ADED8" w:rsidR="00475F04" w:rsidRPr="00860874" w:rsidRDefault="003B4489">
      <w:pPr>
        <w:pStyle w:val="Heading3"/>
      </w:pPr>
      <w:bookmarkStart w:id="16" w:name="_yvzhz66ln0f5" w:colFirst="0" w:colLast="0"/>
      <w:bookmarkEnd w:id="16"/>
      <w:r w:rsidRPr="00860874">
        <w:t>2.7.1. Spatial mesh</w:t>
      </w:r>
    </w:p>
    <w:p w14:paraId="32A96DF1" w14:textId="7C3A91FF" w:rsidR="00475F04" w:rsidRPr="00860874" w:rsidRDefault="003B4489" w:rsidP="008B2D8B">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ildfires are inherently </w:t>
      </w:r>
      <w:r w:rsidR="007451F1" w:rsidRPr="00860874">
        <w:rPr>
          <w:rFonts w:ascii="Times New Roman" w:eastAsia="Times New Roman" w:hAnsi="Times New Roman" w:cs="Times New Roman"/>
        </w:rPr>
        <w:t>spatially dependent</w:t>
      </w:r>
      <w:r w:rsidRPr="00860874">
        <w:rPr>
          <w:rFonts w:ascii="Times New Roman" w:eastAsia="Times New Roman" w:hAnsi="Times New Roman" w:cs="Times New Roman"/>
        </w:rPr>
        <w:t xml:space="preserve"> processes, requiring careful assessment of model covariates. To account for </w:t>
      </w:r>
      <w:r w:rsidR="0069555F">
        <w:rPr>
          <w:rFonts w:ascii="Times New Roman" w:eastAsia="Times New Roman" w:hAnsi="Times New Roman" w:cs="Times New Roman"/>
        </w:rPr>
        <w:t>this</w:t>
      </w:r>
      <w:r w:rsidRPr="00860874">
        <w:rPr>
          <w:rFonts w:ascii="Times New Roman" w:eastAsia="Times New Roman" w:hAnsi="Times New Roman" w:cs="Times New Roman"/>
        </w:rPr>
        <w:t xml:space="preserve"> spatial </w:t>
      </w:r>
      <w:r w:rsidR="0069555F">
        <w:rPr>
          <w:rFonts w:ascii="Times New Roman" w:eastAsia="Times New Roman" w:hAnsi="Times New Roman" w:cs="Times New Roman"/>
        </w:rPr>
        <w:t>dependence</w:t>
      </w:r>
      <w:r w:rsidRPr="00860874">
        <w:rPr>
          <w:rFonts w:ascii="Times New Roman" w:eastAsia="Times New Roman" w:hAnsi="Times New Roman" w:cs="Times New Roman"/>
        </w:rPr>
        <w:t xml:space="preserve">, we implemented the Stochastic Partial Differential Equation (SPDE) approach, which is a key innovation within the INLA framework for modeling spatial process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x0Wf0LvS","properties":{"formattedCitation":"(Lindgren et al., 2011)","plainCitation":"(Lindgren et al., 2011)","noteIndex":0},"citationItems":[{"id":6189,"uris":["http://zotero.org/users/5904228/items/YYRJHTMZ"],"itemData":{"id":6189,"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license":"© 2011 Royal Statistical Society","note":"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ndgren et al., 201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SPDE efficiently approximates continuous spatial Gaussian random fields (GRFs) using sparse precision matrices, linking GRFs to Gaussian Markov Random Fields (GMRFs) through a triangulated mesh representatio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8KjzfH6x","properties":{"formattedCitation":"(Bakka et al., 2018)","plainCitation":"(Bakka et al., 2018)","noteIndex":0},"citationItems":[{"id":6374,"uris":["http://zotero.org/users/5904228/items/GWAJ55KG"],"itemData":{"id":6374,"type":"article-journal","abstract":"Coming up with Bayesian models for spatial data is easy, but performing inference with them can be challenging. Writing fast inference code for a complex spatial model with realistically-sized datasets from scratch is time-consuming, and if changes are made to the model, there is little guarantee that the code performs well. The key advantages of R-INLA are the ease with which complex models can be created and modified, without the need to write complex code, and the speed at which inference can be done even for spatial problems with hundreds of thousands of observations. R-INLA handles latent Gaussian models, where fixed effects, structured and unstructured Gaussian random effects are combined linearly in a linear predictor, and the elements of the linear predictor are observed through one or more likelihoods. The structured random effects can be both standard areal model such as the Besag and the BYM models, and geostatistical models from a subset of the Matérn Gaussian random fields. In this review, we discuss the large success of spatial modeling with R-INLA and the types of spatial models that can be fitted, we give an overview of recent developments for areal models, and we give an overview of the stochastic partial differential equation (SPDE) approach and some of the ways it can be extended beyond the assumptions of isotropy and separability. In particular, we describe how slight changes to the SPDE approach leads to straight-forward approaches for nonstationary spatial models and nonseparable space–time models. This article is categorized under: Statistical and Graphical Methods of Data Analysis &gt; Bayesian Methods and Theory Statistical Models &gt; Bayesian Models Data: Types and Structure &gt; Massive Data","container-title":"WIREs Computational Statistics","DOI":"10.1002/wics.1443","ISSN":"1939-0068","issue":"6","language":"en","license":"© 2018 Wiley Periodicals, Inc.","note":"_eprint: https://onlinelibrary.wiley.com/doi/pdf/10.1002/wics.1443","page":"e1443","source":"Wiley Online Library","title":"Spatial modeling with R-INLA: A review","title-short":"Spatial modeling with R-INLA","volume":"10","author":[{"family":"Bakka","given":"Haakon"},{"family":"Rue","given":"Håvard"},{"family":"Fuglstad","given":"Geir-Arne"},{"family":"Riebler","given":"Andrea"},{"family":"Bolin","given":"David"},{"family":"Illian","given":"Janine"},{"family":"Krainski","given":"Elias"},{"family":"Simpson","given":"Daniel"},{"family":"Lindgren","given":"Finn"}],"issued":{"date-parts":[["2018"]]}}}],"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akka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developed a spatial mesh for the Southern Rockies designed to reflect the expected within-fire spatial </w:t>
      </w:r>
      <w:r w:rsidR="00CA2332">
        <w:rPr>
          <w:rFonts w:ascii="Times New Roman" w:eastAsia="Times New Roman" w:hAnsi="Times New Roman" w:cs="Times New Roman"/>
        </w:rPr>
        <w:t>dependence</w:t>
      </w:r>
      <w:r w:rsidRPr="00860874">
        <w:rPr>
          <w:rFonts w:ascii="Times New Roman" w:eastAsia="Times New Roman" w:hAnsi="Times New Roman" w:cs="Times New Roman"/>
        </w:rPr>
        <w:t xml:space="preserve"> and minimize the influence of between-fire dependence</w:t>
      </w:r>
      <w:r w:rsidR="0025615D">
        <w:rPr>
          <w:rFonts w:ascii="Times New Roman" w:eastAsia="Times New Roman" w:hAnsi="Times New Roman" w:cs="Times New Roman"/>
        </w:rPr>
        <w:t xml:space="preserve">. </w:t>
      </w:r>
      <w:r w:rsidRPr="00860874">
        <w:rPr>
          <w:rFonts w:ascii="Times New Roman" w:eastAsia="Times New Roman" w:hAnsi="Times New Roman" w:cs="Times New Roman"/>
        </w:rPr>
        <w:t>The mesh parameters, including maximum edge, cutoff, offset, and priors were chosen to balance computational efficiency with observed spatial process based on semivariograms fit</w:t>
      </w:r>
      <w:r w:rsidR="00F05FB9">
        <w:rPr>
          <w:rFonts w:ascii="Times New Roman" w:eastAsia="Times New Roman" w:hAnsi="Times New Roman" w:cs="Times New Roman"/>
        </w:rPr>
        <w:t xml:space="preserve"> for individual fires</w:t>
      </w:r>
      <w:r w:rsidRPr="00860874">
        <w:rPr>
          <w:rFonts w:ascii="Times New Roman" w:eastAsia="Times New Roman" w:hAnsi="Times New Roman" w:cs="Times New Roman"/>
        </w:rPr>
        <w:t xml:space="preserve"> using the </w:t>
      </w:r>
      <w:r w:rsidRPr="00860874">
        <w:rPr>
          <w:rFonts w:ascii="Times New Roman" w:eastAsia="Times New Roman" w:hAnsi="Times New Roman" w:cs="Times New Roman"/>
          <w:i/>
        </w:rPr>
        <w:t>gstat</w:t>
      </w:r>
      <w:r w:rsidRPr="00860874">
        <w:rPr>
          <w:rFonts w:ascii="Times New Roman" w:eastAsia="Times New Roman" w:hAnsi="Times New Roman" w:cs="Times New Roman"/>
        </w:rPr>
        <w:t xml:space="preserve"> R packag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MGM2STZW","properties":{"formattedCitation":"(Gr\\uc0\\u228{}ler et al., 2016)","plainCitation":"(Gräler et al., 2016)","noteIndex":0},"citationItems":[{"id":6376,"uris":["http://zotero.org/users/5904228/items/HQNIMC35"],"itemData":{"id":6376,"type":"article-journal","container-title":"The R Journal","DOI":"10.32614/RJ-2016-014","issue":"1","page":"204–218","title":"Spatio-Temporal Interpolation using gstat","volume":"8","author":[{"family":"Gräler","given":"Benedikt"},{"family":"Pebesma","given":"Edzer"},{"family":"Heuvelink","given":"Gerard"}],"issued":{"date-parts":[["2016"]]}}}],"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szCs w:val="24"/>
          <w:lang w:val="en-US"/>
        </w:rPr>
        <w:t>(Gräler et al., 2016)</w:t>
      </w:r>
      <w:r w:rsidRPr="00860874">
        <w:rPr>
          <w:rFonts w:ascii="Times New Roman" w:hAnsi="Times New Roman" w:cs="Times New Roman"/>
        </w:rPr>
        <w:fldChar w:fldCharType="end"/>
      </w:r>
      <w:r w:rsidRPr="00860874">
        <w:rPr>
          <w:rFonts w:ascii="Times New Roman" w:eastAsia="Times New Roman" w:hAnsi="Times New Roman" w:cs="Times New Roman"/>
        </w:rPr>
        <w:t>.</w:t>
      </w:r>
      <w:r w:rsidR="00DC7D29">
        <w:rPr>
          <w:rFonts w:ascii="Times New Roman" w:eastAsia="Times New Roman" w:hAnsi="Times New Roman" w:cs="Times New Roman"/>
        </w:rPr>
        <w:t xml:space="preserve"> Specifically, the </w:t>
      </w:r>
      <w:r w:rsidR="008B5F04">
        <w:rPr>
          <w:rFonts w:ascii="Times New Roman" w:eastAsia="Times New Roman" w:hAnsi="Times New Roman" w:cs="Times New Roman"/>
        </w:rPr>
        <w:t xml:space="preserve">mean spatial range was estimated for both </w:t>
      </w:r>
      <w:r w:rsidR="00334CC6">
        <w:rPr>
          <w:rFonts w:ascii="Times New Roman" w:eastAsia="Times New Roman" w:hAnsi="Times New Roman" w:cs="Times New Roman"/>
        </w:rPr>
        <w:t>FRPc</w:t>
      </w:r>
      <w:r w:rsidR="008B5F04">
        <w:rPr>
          <w:rFonts w:ascii="Times New Roman" w:eastAsia="Times New Roman" w:hAnsi="Times New Roman" w:cs="Times New Roman"/>
        </w:rPr>
        <w:t xml:space="preserve"> and </w:t>
      </w:r>
      <w:r w:rsidR="00334CC6">
        <w:rPr>
          <w:rFonts w:ascii="Times New Roman" w:eastAsia="Times New Roman" w:hAnsi="Times New Roman" w:cs="Times New Roman"/>
        </w:rPr>
        <w:t>CBIbc</w:t>
      </w:r>
      <w:r w:rsidR="008B5F04">
        <w:rPr>
          <w:rFonts w:ascii="Times New Roman" w:eastAsia="Times New Roman" w:hAnsi="Times New Roman" w:cs="Times New Roman"/>
        </w:rPr>
        <w:t xml:space="preserve"> (</w:t>
      </w:r>
      <w:r w:rsidR="0025615D">
        <w:rPr>
          <w:rFonts w:ascii="Times New Roman" w:eastAsia="Times New Roman" w:hAnsi="Times New Roman" w:cs="Times New Roman"/>
          <w:b/>
          <w:bCs/>
        </w:rPr>
        <w:t>Figure SX</w:t>
      </w:r>
      <w:r w:rsidR="008B5F04">
        <w:rPr>
          <w:rFonts w:ascii="Times New Roman" w:eastAsia="Times New Roman" w:hAnsi="Times New Roman" w:cs="Times New Roman"/>
        </w:rPr>
        <w:t xml:space="preserve">). </w:t>
      </w:r>
    </w:p>
    <w:p w14:paraId="4BC63E6B" w14:textId="1846D741" w:rsidR="00876FE3" w:rsidRPr="00876FE3" w:rsidRDefault="003B4489" w:rsidP="00876FE3">
      <w:pPr>
        <w:pStyle w:val="Heading1"/>
        <w:numPr>
          <w:ilvl w:val="0"/>
          <w:numId w:val="2"/>
        </w:numPr>
        <w:spacing w:before="120" w:after="120"/>
        <w:ind w:left="360"/>
      </w:pPr>
      <w:bookmarkStart w:id="17" w:name="_copke0hs07yx" w:colFirst="0" w:colLast="0"/>
      <w:bookmarkEnd w:id="17"/>
      <w:r w:rsidRPr="00860874">
        <w:t>Results</w:t>
      </w:r>
    </w:p>
    <w:p w14:paraId="32A96DF4" w14:textId="35D78C1B" w:rsidR="00475F04" w:rsidRPr="006F5BFD" w:rsidRDefault="2C28A108">
      <w:pPr>
        <w:pStyle w:val="Heading2"/>
      </w:pPr>
      <w:bookmarkStart w:id="18" w:name="_rcinipda4gii"/>
      <w:bookmarkEnd w:id="18"/>
      <w:r w:rsidRPr="2C28A108">
        <w:rPr>
          <w:lang w:val="en-US"/>
        </w:rPr>
        <w:t>3.1. Differences between dominant forest types relative to aspen</w:t>
      </w:r>
    </w:p>
    <w:p w14:paraId="533599C1" w14:textId="71A21080" w:rsidR="00E276D4" w:rsidRDefault="003B4489" w:rsidP="008361A8">
      <w:pPr>
        <w:spacing w:before="120" w:after="240"/>
        <w:rPr>
          <w:rFonts w:ascii="Times New Roman" w:eastAsia="Times New Roman" w:hAnsi="Times New Roman" w:cs="Times New Roman"/>
          <w:lang w:val="en-US"/>
        </w:rPr>
      </w:pPr>
      <w:r w:rsidRPr="00860874">
        <w:rPr>
          <w:rFonts w:ascii="Times New Roman" w:eastAsia="Times New Roman" w:hAnsi="Times New Roman" w:cs="Times New Roman"/>
        </w:rPr>
        <w:t xml:space="preserve">In the Southern Rockies, </w:t>
      </w:r>
      <w:r w:rsidR="00822CE5">
        <w:rPr>
          <w:rFonts w:ascii="Times New Roman" w:eastAsia="Times New Roman" w:hAnsi="Times New Roman" w:cs="Times New Roman"/>
        </w:rPr>
        <w:t>dominant</w:t>
      </w:r>
      <w:r w:rsidRPr="00860874">
        <w:rPr>
          <w:rFonts w:ascii="Times New Roman" w:eastAsia="Times New Roman" w:hAnsi="Times New Roman" w:cs="Times New Roman"/>
        </w:rPr>
        <w:t xml:space="preserve"> forest type</w:t>
      </w:r>
      <w:r w:rsidR="00822CE5">
        <w:rPr>
          <w:rFonts w:ascii="Times New Roman" w:eastAsia="Times New Roman" w:hAnsi="Times New Roman" w:cs="Times New Roman"/>
        </w:rPr>
        <w:t>s</w:t>
      </w:r>
      <w:r w:rsidRPr="00860874">
        <w:rPr>
          <w:rFonts w:ascii="Times New Roman" w:eastAsia="Times New Roman" w:hAnsi="Times New Roman" w:cs="Times New Roman"/>
        </w:rPr>
        <w:t xml:space="preserve"> influenced </w:t>
      </w:r>
      <w:r w:rsidR="000375B7">
        <w:rPr>
          <w:rFonts w:ascii="Times New Roman" w:eastAsia="Times New Roman" w:hAnsi="Times New Roman" w:cs="Times New Roman"/>
        </w:rPr>
        <w:t>FRPc</w:t>
      </w:r>
      <w:r w:rsidRPr="00860874">
        <w:rPr>
          <w:rFonts w:ascii="Times New Roman" w:eastAsia="Times New Roman" w:hAnsi="Times New Roman" w:cs="Times New Roman"/>
        </w:rPr>
        <w:t xml:space="preserve"> and </w:t>
      </w:r>
      <w:r w:rsidR="000375B7">
        <w:rPr>
          <w:rFonts w:ascii="Times New Roman" w:eastAsia="Times New Roman" w:hAnsi="Times New Roman" w:cs="Times New Roman"/>
        </w:rPr>
        <w:t>CBIbc</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demonstrated by the posterior distribution of effects (</w:t>
      </w:r>
      <w:r w:rsidRPr="00860874">
        <w:rPr>
          <w:rFonts w:ascii="Times New Roman" w:eastAsia="Times New Roman" w:hAnsi="Times New Roman" w:cs="Times New Roman"/>
          <w:b/>
        </w:rPr>
        <w:t>Figure 2</w:t>
      </w:r>
      <w:r w:rsidRPr="00860874">
        <w:rPr>
          <w:rFonts w:ascii="Times New Roman" w:eastAsia="Times New Roman" w:hAnsi="Times New Roman" w:cs="Times New Roman"/>
        </w:rPr>
        <w:t xml:space="preserve">). </w:t>
      </w:r>
      <w:r w:rsidR="00B45925">
        <w:rPr>
          <w:rFonts w:ascii="Times New Roman" w:eastAsia="Times New Roman" w:hAnsi="Times New Roman" w:cs="Times New Roman"/>
        </w:rPr>
        <w:t>For</w:t>
      </w:r>
      <w:r w:rsidRPr="00860874">
        <w:rPr>
          <w:rFonts w:ascii="Times New Roman" w:eastAsia="Times New Roman" w:hAnsi="Times New Roman" w:cs="Times New Roman"/>
        </w:rPr>
        <w:t xml:space="preserve"> FRP</w:t>
      </w:r>
      <w:r w:rsidR="00125D50">
        <w:rPr>
          <w:rFonts w:ascii="Times New Roman" w:eastAsia="Times New Roman" w:hAnsi="Times New Roman" w:cs="Times New Roman"/>
        </w:rPr>
        <w:t>c</w:t>
      </w:r>
      <w:r w:rsidR="00822CE5">
        <w:rPr>
          <w:rFonts w:ascii="Times New Roman" w:eastAsia="Times New Roman" w:hAnsi="Times New Roman" w:cs="Times New Roman"/>
        </w:rPr>
        <w:t xml:space="preserve">, </w:t>
      </w:r>
      <w:r w:rsidRPr="00860874">
        <w:rPr>
          <w:rFonts w:ascii="Times New Roman" w:eastAsia="Times New Roman" w:hAnsi="Times New Roman" w:cs="Times New Roman"/>
        </w:rPr>
        <w:t>lodgepole</w:t>
      </w:r>
      <w:r w:rsidR="00AA447A">
        <w:rPr>
          <w:rFonts w:ascii="Times New Roman" w:eastAsia="Times New Roman" w:hAnsi="Times New Roman" w:cs="Times New Roman"/>
        </w:rPr>
        <w:t xml:space="preserve"> pine </w:t>
      </w:r>
      <w:r w:rsidR="00822CE5">
        <w:rPr>
          <w:rFonts w:ascii="Times New Roman" w:eastAsia="Times New Roman" w:hAnsi="Times New Roman" w:cs="Times New Roman"/>
        </w:rPr>
        <w:t>showed</w:t>
      </w:r>
      <w:r w:rsidRPr="00860874">
        <w:rPr>
          <w:rFonts w:ascii="Times New Roman" w:eastAsia="Times New Roman" w:hAnsi="Times New Roman" w:cs="Times New Roman"/>
        </w:rPr>
        <w:t xml:space="preserve"> the </w:t>
      </w:r>
      <w:r w:rsidR="00AA447A">
        <w:rPr>
          <w:rFonts w:ascii="Times New Roman" w:eastAsia="Times New Roman" w:hAnsi="Times New Roman" w:cs="Times New Roman"/>
        </w:rPr>
        <w:t>strongest positive</w:t>
      </w:r>
      <w:r w:rsidRPr="00860874">
        <w:rPr>
          <w:rFonts w:ascii="Times New Roman" w:eastAsia="Times New Roman" w:hAnsi="Times New Roman" w:cs="Times New Roman"/>
        </w:rPr>
        <w:t xml:space="preserve"> </w:t>
      </w:r>
      <w:r w:rsidR="00764BD3">
        <w:rPr>
          <w:rFonts w:ascii="Times New Roman" w:eastAsia="Times New Roman" w:hAnsi="Times New Roman" w:cs="Times New Roman"/>
        </w:rPr>
        <w:t xml:space="preserve">baseline </w:t>
      </w:r>
      <w:r w:rsidRPr="00860874">
        <w:rPr>
          <w:rFonts w:ascii="Times New Roman" w:eastAsia="Times New Roman" w:hAnsi="Times New Roman" w:cs="Times New Roman"/>
        </w:rPr>
        <w:t>effect,</w:t>
      </w:r>
      <w:r w:rsidR="00714C0A">
        <w:rPr>
          <w:rFonts w:ascii="Times New Roman" w:eastAsia="Times New Roman" w:hAnsi="Times New Roman" w:cs="Times New Roman"/>
        </w:rPr>
        <w:t xml:space="preserve"> with </w:t>
      </w:r>
      <w:r w:rsidR="00764BD3">
        <w:rPr>
          <w:rFonts w:ascii="Times New Roman" w:eastAsia="Times New Roman" w:hAnsi="Times New Roman" w:cs="Times New Roman"/>
        </w:rPr>
        <w:t>20.9</w:t>
      </w:r>
      <w:r w:rsidR="00714C0A">
        <w:rPr>
          <w:rFonts w:ascii="Times New Roman" w:eastAsia="Times New Roman" w:hAnsi="Times New Roman" w:cs="Times New Roman"/>
        </w:rPr>
        <w:t>%</w:t>
      </w:r>
      <w:r w:rsidR="00490E59">
        <w:rPr>
          <w:rFonts w:ascii="Times New Roman" w:eastAsia="Times New Roman" w:hAnsi="Times New Roman" w:cs="Times New Roman"/>
        </w:rPr>
        <w:t xml:space="preserve"> higher </w:t>
      </w:r>
      <w:r w:rsidR="00F66F15">
        <w:rPr>
          <w:rFonts w:ascii="Times New Roman" w:eastAsia="Times New Roman" w:hAnsi="Times New Roman" w:cs="Times New Roman"/>
        </w:rPr>
        <w:t>FRPc</w:t>
      </w:r>
      <w:r w:rsidR="003A54DA">
        <w:rPr>
          <w:rFonts w:ascii="Times New Roman" w:eastAsia="Times New Roman" w:hAnsi="Times New Roman" w:cs="Times New Roman"/>
        </w:rPr>
        <w:t xml:space="preserve"> </w:t>
      </w:r>
      <w:r w:rsidR="00876FE3">
        <w:rPr>
          <w:rFonts w:ascii="Times New Roman" w:eastAsia="Times New Roman" w:hAnsi="Times New Roman" w:cs="Times New Roman"/>
        </w:rPr>
        <w:t>than</w:t>
      </w:r>
      <w:r w:rsidR="003A54DA">
        <w:rPr>
          <w:rFonts w:ascii="Times New Roman" w:eastAsia="Times New Roman" w:hAnsi="Times New Roman" w:cs="Times New Roman"/>
        </w:rPr>
        <w:t xml:space="preserve"> </w:t>
      </w:r>
      <w:r w:rsidR="00AA447A">
        <w:rPr>
          <w:rFonts w:ascii="Times New Roman" w:eastAsia="Times New Roman" w:hAnsi="Times New Roman" w:cs="Times New Roman"/>
        </w:rPr>
        <w:t>aspen (</w:t>
      </w:r>
      <w:r w:rsidR="00AA447A" w:rsidRPr="00AA447A">
        <w:rPr>
          <w:rFonts w:ascii="Times New Roman" w:eastAsia="Times New Roman" w:hAnsi="Times New Roman" w:cs="Times New Roman"/>
          <w:lang w:val="en-US"/>
        </w:rPr>
        <w:t xml:space="preserve">95% CI: </w:t>
      </w:r>
      <w:r w:rsidR="003C09AE">
        <w:rPr>
          <w:rFonts w:ascii="Times New Roman" w:eastAsia="Times New Roman" w:hAnsi="Times New Roman" w:cs="Times New Roman"/>
          <w:lang w:val="en-US"/>
        </w:rPr>
        <w:t>18.3</w:t>
      </w:r>
      <w:r w:rsidR="00AA447A" w:rsidRPr="00AA447A">
        <w:rPr>
          <w:rFonts w:ascii="Times New Roman" w:eastAsia="Times New Roman" w:hAnsi="Times New Roman" w:cs="Times New Roman"/>
          <w:lang w:val="en-US"/>
        </w:rPr>
        <w:t xml:space="preserve">%, </w:t>
      </w:r>
      <w:r w:rsidR="00A42E7A">
        <w:rPr>
          <w:rFonts w:ascii="Times New Roman" w:eastAsia="Times New Roman" w:hAnsi="Times New Roman" w:cs="Times New Roman"/>
          <w:lang w:val="en-US"/>
        </w:rPr>
        <w:t>23.6</w:t>
      </w:r>
      <w:r w:rsidR="00AA447A" w:rsidRPr="00AA447A">
        <w:rPr>
          <w:rFonts w:ascii="Times New Roman" w:eastAsia="Times New Roman" w:hAnsi="Times New Roman" w:cs="Times New Roman"/>
          <w:lang w:val="en-US"/>
        </w:rPr>
        <w:t>%</w:t>
      </w:r>
      <w:r w:rsidR="00AA447A">
        <w:rPr>
          <w:rFonts w:ascii="Times New Roman" w:eastAsia="Times New Roman" w:hAnsi="Times New Roman" w:cs="Times New Roman"/>
          <w:lang w:val="en-US"/>
        </w:rPr>
        <w:t>)</w:t>
      </w:r>
      <w:r w:rsidR="003A54DA">
        <w:rPr>
          <w:rFonts w:ascii="Times New Roman" w:eastAsia="Times New Roman" w:hAnsi="Times New Roman" w:cs="Times New Roman"/>
        </w:rPr>
        <w:t>.</w:t>
      </w:r>
      <w:r w:rsidRPr="00860874">
        <w:rPr>
          <w:rFonts w:ascii="Times New Roman" w:eastAsia="Times New Roman" w:hAnsi="Times New Roman" w:cs="Times New Roman"/>
        </w:rPr>
        <w:t xml:space="preserve"> </w:t>
      </w:r>
      <w:r w:rsidR="00177259">
        <w:rPr>
          <w:rFonts w:ascii="Times New Roman" w:eastAsia="Times New Roman" w:hAnsi="Times New Roman" w:cs="Times New Roman"/>
        </w:rPr>
        <w:t>Douglas-fir</w:t>
      </w:r>
      <w:r w:rsidR="00891934">
        <w:rPr>
          <w:rFonts w:ascii="Times New Roman" w:eastAsia="Times New Roman" w:hAnsi="Times New Roman" w:cs="Times New Roman"/>
        </w:rPr>
        <w:t>,</w:t>
      </w:r>
      <w:r w:rsidR="00214984">
        <w:rPr>
          <w:rFonts w:ascii="Times New Roman" w:eastAsia="Times New Roman" w:hAnsi="Times New Roman" w:cs="Times New Roman"/>
        </w:rPr>
        <w:t xml:space="preserve"> </w:t>
      </w:r>
      <w:r w:rsidR="00877DD6">
        <w:rPr>
          <w:rFonts w:ascii="Times New Roman" w:eastAsia="Times New Roman" w:hAnsi="Times New Roman" w:cs="Times New Roman"/>
        </w:rPr>
        <w:t xml:space="preserve">white fir, </w:t>
      </w:r>
      <w:r w:rsidR="00891934">
        <w:rPr>
          <w:rFonts w:ascii="Times New Roman" w:eastAsia="Times New Roman" w:hAnsi="Times New Roman" w:cs="Times New Roman"/>
        </w:rPr>
        <w:t xml:space="preserve">ponderosa pine, and </w:t>
      </w:r>
      <w:r w:rsidRPr="00860874">
        <w:rPr>
          <w:rFonts w:ascii="Times New Roman" w:eastAsia="Times New Roman" w:hAnsi="Times New Roman" w:cs="Times New Roman"/>
        </w:rPr>
        <w:t>spruce-fir</w:t>
      </w:r>
      <w:r w:rsidR="0041214E">
        <w:rPr>
          <w:rFonts w:ascii="Times New Roman" w:eastAsia="Times New Roman" w:hAnsi="Times New Roman" w:cs="Times New Roman"/>
        </w:rPr>
        <w:t xml:space="preserve"> forest types</w:t>
      </w:r>
      <w:r w:rsidR="003A54DA">
        <w:rPr>
          <w:rFonts w:ascii="Times New Roman" w:eastAsia="Times New Roman" w:hAnsi="Times New Roman" w:cs="Times New Roman"/>
        </w:rPr>
        <w:t xml:space="preserve"> also showed </w:t>
      </w:r>
      <w:r w:rsidR="0096785D">
        <w:rPr>
          <w:rFonts w:ascii="Times New Roman" w:eastAsia="Times New Roman" w:hAnsi="Times New Roman" w:cs="Times New Roman"/>
        </w:rPr>
        <w:t>significant positive effect</w:t>
      </w:r>
      <w:r w:rsidR="008B1352">
        <w:rPr>
          <w:rFonts w:ascii="Times New Roman" w:eastAsia="Times New Roman" w:hAnsi="Times New Roman" w:cs="Times New Roman"/>
        </w:rPr>
        <w:t xml:space="preserve">s </w:t>
      </w:r>
      <w:r w:rsidR="003A54DA">
        <w:rPr>
          <w:rFonts w:ascii="Times New Roman" w:eastAsia="Times New Roman" w:hAnsi="Times New Roman" w:cs="Times New Roman"/>
        </w:rPr>
        <w:t>relative to aspen</w:t>
      </w:r>
      <w:r w:rsidR="00877DD6">
        <w:rPr>
          <w:rFonts w:ascii="Times New Roman" w:eastAsia="Times New Roman" w:hAnsi="Times New Roman" w:cs="Times New Roman"/>
        </w:rPr>
        <w:t xml:space="preserve">, although the credible intervals for white fir were </w:t>
      </w:r>
      <w:r w:rsidR="00CD3613">
        <w:rPr>
          <w:rFonts w:ascii="Times New Roman" w:eastAsia="Times New Roman" w:hAnsi="Times New Roman" w:cs="Times New Roman"/>
        </w:rPr>
        <w:t>wider,</w:t>
      </w:r>
      <w:r w:rsidR="00877DD6">
        <w:rPr>
          <w:rFonts w:ascii="Times New Roman" w:eastAsia="Times New Roman" w:hAnsi="Times New Roman" w:cs="Times New Roman"/>
        </w:rPr>
        <w:t xml:space="preserve"> suggesting </w:t>
      </w:r>
      <w:r w:rsidR="00A42E7A">
        <w:rPr>
          <w:rFonts w:ascii="Times New Roman" w:eastAsia="Times New Roman" w:hAnsi="Times New Roman" w:cs="Times New Roman"/>
        </w:rPr>
        <w:t xml:space="preserve">more </w:t>
      </w:r>
      <w:r w:rsidR="00877DD6">
        <w:rPr>
          <w:rFonts w:ascii="Times New Roman" w:eastAsia="Times New Roman" w:hAnsi="Times New Roman" w:cs="Times New Roman"/>
        </w:rPr>
        <w:t>uncertainty in the model estimates</w:t>
      </w:r>
      <w:r w:rsidR="00177259">
        <w:rPr>
          <w:rFonts w:ascii="Times New Roman" w:eastAsia="Times New Roman" w:hAnsi="Times New Roman" w:cs="Times New Roman"/>
        </w:rPr>
        <w:t>.</w:t>
      </w:r>
      <w:r w:rsidRPr="00860874">
        <w:rPr>
          <w:rFonts w:ascii="Times New Roman" w:eastAsia="Times New Roman" w:hAnsi="Times New Roman" w:cs="Times New Roman"/>
        </w:rPr>
        <w:t xml:space="preserve"> </w:t>
      </w:r>
      <w:r w:rsidR="00D624E0">
        <w:rPr>
          <w:rFonts w:ascii="Times New Roman" w:eastAsia="Times New Roman" w:hAnsi="Times New Roman" w:cs="Times New Roman"/>
        </w:rPr>
        <w:t>Gambel oak</w:t>
      </w:r>
      <w:r w:rsidR="00C15D55">
        <w:rPr>
          <w:rFonts w:ascii="Times New Roman" w:eastAsia="Times New Roman" w:hAnsi="Times New Roman" w:cs="Times New Roman"/>
        </w:rPr>
        <w:t xml:space="preserve"> and pinon-juniper</w:t>
      </w:r>
      <w:r w:rsidR="00D624E0">
        <w:rPr>
          <w:rFonts w:ascii="Times New Roman" w:eastAsia="Times New Roman" w:hAnsi="Times New Roman" w:cs="Times New Roman"/>
        </w:rPr>
        <w:t xml:space="preserve"> </w:t>
      </w:r>
      <w:r w:rsidR="00E644BB">
        <w:rPr>
          <w:rFonts w:ascii="Times New Roman" w:eastAsia="Times New Roman" w:hAnsi="Times New Roman" w:cs="Times New Roman"/>
        </w:rPr>
        <w:t>had negative effect</w:t>
      </w:r>
      <w:r w:rsidR="00C15D55">
        <w:rPr>
          <w:rFonts w:ascii="Times New Roman" w:eastAsia="Times New Roman" w:hAnsi="Times New Roman" w:cs="Times New Roman"/>
        </w:rPr>
        <w:t xml:space="preserve">s </w:t>
      </w:r>
      <w:r w:rsidR="00E644BB">
        <w:rPr>
          <w:rFonts w:ascii="Times New Roman" w:eastAsia="Times New Roman" w:hAnsi="Times New Roman" w:cs="Times New Roman"/>
        </w:rPr>
        <w:t xml:space="preserve">relative to aspen, </w:t>
      </w:r>
      <w:r w:rsidR="00853D24">
        <w:rPr>
          <w:rFonts w:ascii="Times New Roman" w:eastAsia="Times New Roman" w:hAnsi="Times New Roman" w:cs="Times New Roman"/>
        </w:rPr>
        <w:t>although</w:t>
      </w:r>
      <w:r w:rsidR="00E644BB">
        <w:rPr>
          <w:rFonts w:ascii="Times New Roman" w:eastAsia="Times New Roman" w:hAnsi="Times New Roman" w:cs="Times New Roman"/>
        </w:rPr>
        <w:t xml:space="preserve"> the credible intervals</w:t>
      </w:r>
      <w:r w:rsidR="00853D24">
        <w:rPr>
          <w:rFonts w:ascii="Times New Roman" w:eastAsia="Times New Roman" w:hAnsi="Times New Roman" w:cs="Times New Roman"/>
        </w:rPr>
        <w:t xml:space="preserve"> were </w:t>
      </w:r>
      <w:r w:rsidR="00F12104">
        <w:rPr>
          <w:rFonts w:ascii="Times New Roman" w:eastAsia="Times New Roman" w:hAnsi="Times New Roman" w:cs="Times New Roman"/>
        </w:rPr>
        <w:t xml:space="preserve">more </w:t>
      </w:r>
      <w:r w:rsidR="00853D24">
        <w:rPr>
          <w:rFonts w:ascii="Times New Roman" w:eastAsia="Times New Roman" w:hAnsi="Times New Roman" w:cs="Times New Roman"/>
        </w:rPr>
        <w:t>extreme</w:t>
      </w:r>
      <w:r w:rsidR="00F12104">
        <w:rPr>
          <w:rFonts w:ascii="Times New Roman" w:eastAsia="Times New Roman" w:hAnsi="Times New Roman" w:cs="Times New Roman"/>
        </w:rPr>
        <w:t xml:space="preserve"> </w:t>
      </w:r>
      <w:r w:rsidR="00853D24">
        <w:rPr>
          <w:rFonts w:ascii="Times New Roman" w:eastAsia="Times New Roman" w:hAnsi="Times New Roman" w:cs="Times New Roman"/>
        </w:rPr>
        <w:t>and</w:t>
      </w:r>
      <w:r w:rsidR="00E644BB">
        <w:rPr>
          <w:rFonts w:ascii="Times New Roman" w:eastAsia="Times New Roman" w:hAnsi="Times New Roman" w:cs="Times New Roman"/>
        </w:rPr>
        <w:t xml:space="preserve"> </w:t>
      </w:r>
      <w:r w:rsidR="00853D24">
        <w:rPr>
          <w:rFonts w:ascii="Times New Roman" w:eastAsia="Times New Roman" w:hAnsi="Times New Roman" w:cs="Times New Roman"/>
        </w:rPr>
        <w:t>passed</w:t>
      </w:r>
      <w:r w:rsidR="00E644BB">
        <w:rPr>
          <w:rFonts w:ascii="Times New Roman" w:eastAsia="Times New Roman" w:hAnsi="Times New Roman" w:cs="Times New Roman"/>
        </w:rPr>
        <w:t xml:space="preserve"> zero</w:t>
      </w:r>
      <w:r w:rsidR="00A669FC">
        <w:rPr>
          <w:rFonts w:ascii="Times New Roman" w:eastAsia="Times New Roman" w:hAnsi="Times New Roman" w:cs="Times New Roman"/>
        </w:rPr>
        <w:t xml:space="preserve"> for Gambel oak</w:t>
      </w:r>
      <w:r w:rsidR="00853D24">
        <w:rPr>
          <w:rFonts w:ascii="Times New Roman" w:eastAsia="Times New Roman" w:hAnsi="Times New Roman" w:cs="Times New Roman"/>
        </w:rPr>
        <w:t>,</w:t>
      </w:r>
      <w:r w:rsidR="00E644BB">
        <w:rPr>
          <w:rFonts w:ascii="Times New Roman" w:eastAsia="Times New Roman" w:hAnsi="Times New Roman" w:cs="Times New Roman"/>
        </w:rPr>
        <w:t xml:space="preserve"> indicat</w:t>
      </w:r>
      <w:r w:rsidR="0098218B">
        <w:rPr>
          <w:rFonts w:ascii="Times New Roman" w:eastAsia="Times New Roman" w:hAnsi="Times New Roman" w:cs="Times New Roman"/>
        </w:rPr>
        <w:t>ing</w:t>
      </w:r>
      <w:r w:rsidR="00E644BB">
        <w:rPr>
          <w:rFonts w:ascii="Times New Roman" w:eastAsia="Times New Roman" w:hAnsi="Times New Roman" w:cs="Times New Roman"/>
        </w:rPr>
        <w:t xml:space="preserve"> insignificance in model </w:t>
      </w:r>
      <w:r w:rsidR="00E644BB">
        <w:rPr>
          <w:rFonts w:ascii="Times New Roman" w:eastAsia="Times New Roman" w:hAnsi="Times New Roman" w:cs="Times New Roman"/>
        </w:rPr>
        <w:lastRenderedPageBreak/>
        <w:t>estimates.</w:t>
      </w:r>
      <w:r w:rsidR="00E276D4">
        <w:rPr>
          <w:rFonts w:ascii="Times New Roman" w:eastAsia="Times New Roman" w:hAnsi="Times New Roman" w:cs="Times New Roman"/>
        </w:rPr>
        <w:t xml:space="preserve"> </w:t>
      </w:r>
      <w:r w:rsidRPr="006C2020">
        <w:rPr>
          <w:rFonts w:ascii="Times New Roman" w:eastAsia="Times New Roman" w:hAnsi="Times New Roman" w:cs="Times New Roman"/>
        </w:rPr>
        <w:t>For</w:t>
      </w:r>
      <w:r w:rsidRPr="00860874">
        <w:rPr>
          <w:rFonts w:ascii="Times New Roman" w:eastAsia="Times New Roman" w:hAnsi="Times New Roman" w:cs="Times New Roman"/>
        </w:rPr>
        <w:t xml:space="preserve"> all forest types</w:t>
      </w:r>
      <w:r w:rsidR="00876FE3">
        <w:rPr>
          <w:rFonts w:ascii="Times New Roman" w:eastAsia="Times New Roman" w:hAnsi="Times New Roman" w:cs="Times New Roman"/>
        </w:rPr>
        <w:t xml:space="preserve"> except pinon-juniper</w:t>
      </w:r>
      <w:r w:rsidRPr="00860874">
        <w:rPr>
          <w:rFonts w:ascii="Times New Roman" w:eastAsia="Times New Roman" w:hAnsi="Times New Roman" w:cs="Times New Roman"/>
        </w:rPr>
        <w:t>, the effect on CBI</w:t>
      </w:r>
      <w:r w:rsidR="00517EF3">
        <w:rPr>
          <w:rFonts w:ascii="Times New Roman" w:eastAsia="Times New Roman" w:hAnsi="Times New Roman" w:cs="Times New Roman"/>
        </w:rPr>
        <w:t xml:space="preserve">bc </w:t>
      </w:r>
      <w:r w:rsidRPr="00860874">
        <w:rPr>
          <w:rFonts w:ascii="Times New Roman" w:eastAsia="Times New Roman" w:hAnsi="Times New Roman" w:cs="Times New Roman"/>
        </w:rPr>
        <w:t>was significant and positive,</w:t>
      </w:r>
      <w:r w:rsidR="00E276D4">
        <w:rPr>
          <w:rFonts w:ascii="Times New Roman" w:eastAsia="Times New Roman" w:hAnsi="Times New Roman" w:cs="Times New Roman"/>
        </w:rPr>
        <w:t xml:space="preserve"> </w:t>
      </w:r>
      <w:r w:rsidR="00D3280B">
        <w:rPr>
          <w:rFonts w:ascii="Times New Roman" w:eastAsia="Times New Roman" w:hAnsi="Times New Roman" w:cs="Times New Roman"/>
        </w:rPr>
        <w:t>showing</w:t>
      </w:r>
      <w:r w:rsidR="00E276D4">
        <w:rPr>
          <w:rFonts w:ascii="Times New Roman" w:eastAsia="Times New Roman" w:hAnsi="Times New Roman" w:cs="Times New Roman"/>
        </w:rPr>
        <w:t xml:space="preserve"> that burn severity is typically higher in other forest types relative to aspen.</w:t>
      </w:r>
      <w:r w:rsidR="00853D24">
        <w:rPr>
          <w:rFonts w:ascii="Times New Roman" w:eastAsia="Times New Roman" w:hAnsi="Times New Roman" w:cs="Times New Roman"/>
        </w:rPr>
        <w:t xml:space="preserve"> </w:t>
      </w:r>
      <w:r w:rsidR="00764C51">
        <w:rPr>
          <w:rFonts w:ascii="Times New Roman" w:eastAsia="Times New Roman" w:hAnsi="Times New Roman" w:cs="Times New Roman"/>
        </w:rPr>
        <w:t>Douglas-fir</w:t>
      </w:r>
      <w:r w:rsidR="000E087C">
        <w:rPr>
          <w:rFonts w:ascii="Times New Roman" w:eastAsia="Times New Roman" w:hAnsi="Times New Roman" w:cs="Times New Roman"/>
        </w:rPr>
        <w:t xml:space="preserve"> and white fir</w:t>
      </w:r>
      <w:r w:rsidR="00764C51">
        <w:rPr>
          <w:rFonts w:ascii="Times New Roman" w:eastAsia="Times New Roman" w:hAnsi="Times New Roman" w:cs="Times New Roman"/>
        </w:rPr>
        <w:t xml:space="preserve"> showed the greatest positive effect</w:t>
      </w:r>
      <w:r w:rsidR="00876FE3">
        <w:rPr>
          <w:rFonts w:ascii="Times New Roman" w:eastAsia="Times New Roman" w:hAnsi="Times New Roman" w:cs="Times New Roman"/>
        </w:rPr>
        <w:t xml:space="preserve"> on CBI</w:t>
      </w:r>
      <w:r w:rsidR="00517EF3">
        <w:rPr>
          <w:rFonts w:ascii="Times New Roman" w:eastAsia="Times New Roman" w:hAnsi="Times New Roman" w:cs="Times New Roman"/>
        </w:rPr>
        <w:t>bc</w:t>
      </w:r>
      <w:r w:rsidR="00764C51">
        <w:rPr>
          <w:rFonts w:ascii="Times New Roman" w:eastAsia="Times New Roman" w:hAnsi="Times New Roman" w:cs="Times New Roman"/>
        </w:rPr>
        <w:t xml:space="preserve">, with a </w:t>
      </w:r>
      <w:r w:rsidR="00C81DAD">
        <w:rPr>
          <w:rFonts w:ascii="Times New Roman" w:eastAsia="Times New Roman" w:hAnsi="Times New Roman" w:cs="Times New Roman"/>
        </w:rPr>
        <w:t>23.3</w:t>
      </w:r>
      <w:r w:rsidR="00C45E72">
        <w:rPr>
          <w:rFonts w:ascii="Times New Roman" w:eastAsia="Times New Roman" w:hAnsi="Times New Roman" w:cs="Times New Roman"/>
        </w:rPr>
        <w:t>%</w:t>
      </w:r>
      <w:r w:rsidR="00D90606">
        <w:rPr>
          <w:rFonts w:ascii="Times New Roman" w:eastAsia="Times New Roman" w:hAnsi="Times New Roman" w:cs="Times New Roman"/>
        </w:rPr>
        <w:t xml:space="preserve"> (</w:t>
      </w:r>
      <w:r w:rsidR="00D90606" w:rsidRPr="00AA447A">
        <w:rPr>
          <w:rFonts w:ascii="Times New Roman" w:eastAsia="Times New Roman" w:hAnsi="Times New Roman" w:cs="Times New Roman"/>
          <w:lang w:val="en-US"/>
        </w:rPr>
        <w:t xml:space="preserve">95% CI: </w:t>
      </w:r>
      <w:r w:rsidR="00211D2E">
        <w:rPr>
          <w:rFonts w:ascii="Times New Roman" w:eastAsia="Times New Roman" w:hAnsi="Times New Roman" w:cs="Times New Roman"/>
          <w:lang w:val="en-US"/>
        </w:rPr>
        <w:t>19.6</w:t>
      </w:r>
      <w:r w:rsidR="00D90606" w:rsidRPr="00AA447A">
        <w:rPr>
          <w:rFonts w:ascii="Times New Roman" w:eastAsia="Times New Roman" w:hAnsi="Times New Roman" w:cs="Times New Roman"/>
          <w:lang w:val="en-US"/>
        </w:rPr>
        <w:t xml:space="preserve">%, </w:t>
      </w:r>
      <w:r w:rsidR="00211D2E">
        <w:rPr>
          <w:rFonts w:ascii="Times New Roman" w:eastAsia="Times New Roman" w:hAnsi="Times New Roman" w:cs="Times New Roman"/>
          <w:lang w:val="en-US"/>
        </w:rPr>
        <w:t>27.1</w:t>
      </w:r>
      <w:r w:rsidR="00D90606">
        <w:rPr>
          <w:rFonts w:ascii="Times New Roman" w:eastAsia="Times New Roman" w:hAnsi="Times New Roman" w:cs="Times New Roman"/>
          <w:lang w:val="en-US"/>
        </w:rPr>
        <w:t>%)</w:t>
      </w:r>
      <w:r w:rsidR="000E087C">
        <w:rPr>
          <w:rFonts w:ascii="Times New Roman" w:eastAsia="Times New Roman" w:hAnsi="Times New Roman" w:cs="Times New Roman"/>
        </w:rPr>
        <w:t xml:space="preserve"> and </w:t>
      </w:r>
      <w:r w:rsidR="00CE253D">
        <w:rPr>
          <w:rFonts w:ascii="Times New Roman" w:eastAsia="Times New Roman" w:hAnsi="Times New Roman" w:cs="Times New Roman"/>
        </w:rPr>
        <w:t>22.3</w:t>
      </w:r>
      <w:r w:rsidR="00D90606">
        <w:rPr>
          <w:rFonts w:ascii="Times New Roman" w:eastAsia="Times New Roman" w:hAnsi="Times New Roman" w:cs="Times New Roman"/>
        </w:rPr>
        <w:t>% (</w:t>
      </w:r>
      <w:r w:rsidR="00D90606" w:rsidRPr="00AA447A">
        <w:rPr>
          <w:rFonts w:ascii="Times New Roman" w:eastAsia="Times New Roman" w:hAnsi="Times New Roman" w:cs="Times New Roman"/>
          <w:lang w:val="en-US"/>
        </w:rPr>
        <w:t xml:space="preserve">95% CI: </w:t>
      </w:r>
      <w:r w:rsidR="00CE253D">
        <w:rPr>
          <w:rFonts w:ascii="Times New Roman" w:eastAsia="Times New Roman" w:hAnsi="Times New Roman" w:cs="Times New Roman"/>
          <w:lang w:val="en-US"/>
        </w:rPr>
        <w:t>13.9</w:t>
      </w:r>
      <w:r w:rsidR="00D90606" w:rsidRPr="00AA447A">
        <w:rPr>
          <w:rFonts w:ascii="Times New Roman" w:eastAsia="Times New Roman" w:hAnsi="Times New Roman" w:cs="Times New Roman"/>
          <w:lang w:val="en-US"/>
        </w:rPr>
        <w:t xml:space="preserve">%, </w:t>
      </w:r>
      <w:r w:rsidR="00CE253D">
        <w:rPr>
          <w:rFonts w:ascii="Times New Roman" w:eastAsia="Times New Roman" w:hAnsi="Times New Roman" w:cs="Times New Roman"/>
          <w:lang w:val="en-US"/>
        </w:rPr>
        <w:t>31.2</w:t>
      </w:r>
      <w:r w:rsidR="00D90606">
        <w:rPr>
          <w:rFonts w:ascii="Times New Roman" w:eastAsia="Times New Roman" w:hAnsi="Times New Roman" w:cs="Times New Roman"/>
          <w:lang w:val="en-US"/>
        </w:rPr>
        <w:t>%)</w:t>
      </w:r>
      <w:r w:rsidR="00C45E72">
        <w:rPr>
          <w:rFonts w:ascii="Times New Roman" w:eastAsia="Times New Roman" w:hAnsi="Times New Roman" w:cs="Times New Roman"/>
        </w:rPr>
        <w:t xml:space="preserve"> increase relative to aspen</w:t>
      </w:r>
      <w:r w:rsidR="00D90606">
        <w:rPr>
          <w:rFonts w:ascii="Times New Roman" w:eastAsia="Times New Roman" w:hAnsi="Times New Roman" w:cs="Times New Roman"/>
        </w:rPr>
        <w:t>, respectively</w:t>
      </w:r>
      <w:r w:rsidR="00476B1A">
        <w:rPr>
          <w:rFonts w:ascii="Times New Roman" w:eastAsia="Times New Roman" w:hAnsi="Times New Roman" w:cs="Times New Roman"/>
          <w:lang w:val="en-US"/>
        </w:rPr>
        <w:t>.</w:t>
      </w:r>
      <w:r w:rsidR="005A3418">
        <w:rPr>
          <w:rFonts w:ascii="Times New Roman" w:eastAsia="Times New Roman" w:hAnsi="Times New Roman" w:cs="Times New Roman"/>
          <w:lang w:val="en-US"/>
        </w:rPr>
        <w:t xml:space="preserve"> For both models, inclu</w:t>
      </w:r>
      <w:r w:rsidR="00D90606">
        <w:rPr>
          <w:rFonts w:ascii="Times New Roman" w:eastAsia="Times New Roman" w:hAnsi="Times New Roman" w:cs="Times New Roman"/>
          <w:lang w:val="en-US"/>
        </w:rPr>
        <w:t xml:space="preserve">sion of </w:t>
      </w:r>
      <w:r w:rsidR="00DC2674">
        <w:rPr>
          <w:rFonts w:ascii="Times New Roman" w:eastAsia="Times New Roman" w:hAnsi="Times New Roman" w:cs="Times New Roman"/>
          <w:lang w:val="en-US"/>
        </w:rPr>
        <w:t xml:space="preserve">fire-level </w:t>
      </w:r>
      <w:r w:rsidR="005A3418">
        <w:rPr>
          <w:rFonts w:ascii="Times New Roman" w:eastAsia="Times New Roman" w:hAnsi="Times New Roman" w:cs="Times New Roman"/>
          <w:lang w:val="en-US"/>
        </w:rPr>
        <w:t xml:space="preserve">random effects </w:t>
      </w:r>
      <w:r w:rsidR="003A6C0B">
        <w:rPr>
          <w:rFonts w:ascii="Times New Roman" w:eastAsia="Times New Roman" w:hAnsi="Times New Roman" w:cs="Times New Roman"/>
          <w:lang w:val="en-US"/>
        </w:rPr>
        <w:t>alongside</w:t>
      </w:r>
      <w:r w:rsidR="00CA4524">
        <w:rPr>
          <w:rFonts w:ascii="Times New Roman" w:eastAsia="Times New Roman" w:hAnsi="Times New Roman" w:cs="Times New Roman"/>
          <w:lang w:val="en-US"/>
        </w:rPr>
        <w:t xml:space="preserve"> a spatial model significantly improved fit statistics</w:t>
      </w:r>
      <w:r w:rsidR="003A6C0B">
        <w:rPr>
          <w:rFonts w:ascii="Times New Roman" w:eastAsia="Times New Roman" w:hAnsi="Times New Roman" w:cs="Times New Roman"/>
          <w:lang w:val="en-US"/>
        </w:rPr>
        <w:t xml:space="preserve"> </w:t>
      </w:r>
      <w:r w:rsidR="00CA4524">
        <w:rPr>
          <w:rFonts w:ascii="Times New Roman" w:eastAsia="Times New Roman" w:hAnsi="Times New Roman" w:cs="Times New Roman"/>
          <w:lang w:val="en-US"/>
        </w:rPr>
        <w:t xml:space="preserve">demonstrated by the </w:t>
      </w:r>
      <w:r w:rsidR="00D3280B">
        <w:rPr>
          <w:rFonts w:ascii="Times New Roman" w:eastAsia="Times New Roman" w:hAnsi="Times New Roman" w:cs="Times New Roman"/>
          <w:lang w:val="en-US"/>
        </w:rPr>
        <w:t xml:space="preserve">improved </w:t>
      </w:r>
      <w:r w:rsidR="00CA4524">
        <w:rPr>
          <w:rFonts w:ascii="Times New Roman" w:eastAsia="Times New Roman" w:hAnsi="Times New Roman" w:cs="Times New Roman"/>
          <w:lang w:val="en-US"/>
        </w:rPr>
        <w:t>WAIC and CPO (</w:t>
      </w:r>
      <w:r w:rsidR="00CA4524">
        <w:rPr>
          <w:rFonts w:ascii="Times New Roman" w:eastAsia="Times New Roman" w:hAnsi="Times New Roman" w:cs="Times New Roman"/>
          <w:b/>
          <w:bCs/>
          <w:lang w:val="en-US"/>
        </w:rPr>
        <w:t xml:space="preserve">Table </w:t>
      </w:r>
      <w:r w:rsidR="00D70783">
        <w:rPr>
          <w:rFonts w:ascii="Times New Roman" w:eastAsia="Times New Roman" w:hAnsi="Times New Roman" w:cs="Times New Roman"/>
          <w:b/>
          <w:bCs/>
          <w:lang w:val="en-US"/>
        </w:rPr>
        <w:t>1</w:t>
      </w:r>
      <w:r w:rsidR="00CA4524">
        <w:rPr>
          <w:rFonts w:ascii="Times New Roman" w:eastAsia="Times New Roman" w:hAnsi="Times New Roman" w:cs="Times New Roman"/>
          <w:lang w:val="en-US"/>
        </w:rPr>
        <w:t>).</w:t>
      </w:r>
      <w:r w:rsidR="007451E0">
        <w:rPr>
          <w:rFonts w:ascii="Times New Roman" w:eastAsia="Times New Roman" w:hAnsi="Times New Roman" w:cs="Times New Roman"/>
          <w:lang w:val="en-US"/>
        </w:rPr>
        <w:t xml:space="preserve"> </w:t>
      </w:r>
    </w:p>
    <w:p w14:paraId="32A96DF6" w14:textId="670254E2" w:rsidR="00475F04" w:rsidRPr="00860874" w:rsidRDefault="002A0AF5" w:rsidP="007F0EC3">
      <w:pPr>
        <w:spacing w:before="120" w:after="120"/>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F7F471A" wp14:editId="51DC7D7C">
            <wp:extent cx="5012267" cy="2869847"/>
            <wp:effectExtent l="0" t="0" r="4445" b="635"/>
            <wp:docPr id="856217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17657"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8841" cy="2890788"/>
                    </a:xfrm>
                    <a:prstGeom prst="rect">
                      <a:avLst/>
                    </a:prstGeom>
                  </pic:spPr>
                </pic:pic>
              </a:graphicData>
            </a:graphic>
          </wp:inline>
        </w:drawing>
      </w:r>
    </w:p>
    <w:p w14:paraId="32A96DF7" w14:textId="27A1DB70" w:rsidR="00475F04" w:rsidRDefault="2C28A108" w:rsidP="2C28A108">
      <w:pPr>
        <w:spacing w:before="120" w:after="120"/>
        <w:rPr>
          <w:rFonts w:ascii="Times New Roman" w:eastAsia="Times New Roman" w:hAnsi="Times New Roman" w:cs="Times New Roman"/>
          <w:sz w:val="20"/>
          <w:szCs w:val="20"/>
          <w:lang w:val="en-US"/>
        </w:rPr>
      </w:pPr>
      <w:r w:rsidRPr="2C28A108">
        <w:rPr>
          <w:rFonts w:ascii="Times New Roman" w:eastAsia="Times New Roman" w:hAnsi="Times New Roman" w:cs="Times New Roman"/>
          <w:b/>
          <w:bCs/>
          <w:sz w:val="20"/>
          <w:szCs w:val="20"/>
          <w:lang w:val="en-US"/>
        </w:rPr>
        <w:t xml:space="preserve">Figure 2. </w:t>
      </w:r>
      <w:r w:rsidRPr="2C28A108">
        <w:rPr>
          <w:rFonts w:ascii="Times New Roman" w:eastAsia="Times New Roman" w:hAnsi="Times New Roman" w:cs="Times New Roman"/>
          <w:sz w:val="20"/>
          <w:szCs w:val="20"/>
          <w:lang w:val="en-US"/>
        </w:rPr>
        <w:t xml:space="preserve">Posterior distributions of effects of predominant forest types on FRPc and CBIbc </w:t>
      </w:r>
      <w:r w:rsidRPr="2C28A108">
        <w:rPr>
          <w:rFonts w:ascii="Times New Roman" w:eastAsia="Times New Roman" w:hAnsi="Times New Roman" w:cs="Times New Roman"/>
          <w:i/>
          <w:iCs/>
          <w:sz w:val="20"/>
          <w:szCs w:val="20"/>
          <w:lang w:val="en-US"/>
        </w:rPr>
        <w:t xml:space="preserve">relative to aspen </w:t>
      </w:r>
      <w:r w:rsidRPr="2C28A108">
        <w:rPr>
          <w:rFonts w:ascii="Times New Roman" w:eastAsia="Times New Roman" w:hAnsi="Times New Roman" w:cs="Times New Roman"/>
          <w:sz w:val="20"/>
          <w:szCs w:val="20"/>
          <w:lang w:val="en-US"/>
        </w:rPr>
        <w:t>as the baseline holding other model covariates at their centers. Lodgepole, Douglas-fir, white fir, ponderosa pine, and spruce-fir forest types had significant positive effects on both FRPc and CBIbc</w:t>
      </w:r>
      <w:r w:rsidR="002566D4">
        <w:rPr>
          <w:rFonts w:ascii="Times New Roman" w:eastAsia="Times New Roman" w:hAnsi="Times New Roman" w:cs="Times New Roman"/>
          <w:sz w:val="20"/>
          <w:szCs w:val="20"/>
          <w:lang w:val="en-US"/>
        </w:rPr>
        <w:t xml:space="preserve"> compared to aspen</w:t>
      </w:r>
      <w:r w:rsidRPr="2C28A108">
        <w:rPr>
          <w:rFonts w:ascii="Times New Roman" w:eastAsia="Times New Roman" w:hAnsi="Times New Roman" w:cs="Times New Roman"/>
          <w:sz w:val="20"/>
          <w:szCs w:val="20"/>
          <w:lang w:val="en-US"/>
        </w:rPr>
        <w:t>. Gambel oak and pinon-juniper forests showed a lower FRPc</w:t>
      </w:r>
      <w:r w:rsidR="002566D4">
        <w:rPr>
          <w:rFonts w:ascii="Times New Roman" w:eastAsia="Times New Roman" w:hAnsi="Times New Roman" w:cs="Times New Roman"/>
          <w:sz w:val="20"/>
          <w:szCs w:val="20"/>
          <w:lang w:val="en-US"/>
        </w:rPr>
        <w:t>,</w:t>
      </w:r>
      <w:r w:rsidRPr="2C28A108">
        <w:rPr>
          <w:rFonts w:ascii="Times New Roman" w:eastAsia="Times New Roman" w:hAnsi="Times New Roman" w:cs="Times New Roman"/>
          <w:sz w:val="20"/>
          <w:szCs w:val="20"/>
          <w:lang w:val="en-US"/>
        </w:rPr>
        <w:t xml:space="preserve"> though credible intervals pass zero</w:t>
      </w:r>
      <w:r w:rsidR="002566D4">
        <w:rPr>
          <w:rFonts w:ascii="Times New Roman" w:eastAsia="Times New Roman" w:hAnsi="Times New Roman" w:cs="Times New Roman"/>
          <w:sz w:val="20"/>
          <w:szCs w:val="20"/>
          <w:lang w:val="en-US"/>
        </w:rPr>
        <w:t xml:space="preserve"> for Gambel oak</w:t>
      </w:r>
      <w:r w:rsidRPr="2C28A108">
        <w:rPr>
          <w:rFonts w:ascii="Times New Roman" w:eastAsia="Times New Roman" w:hAnsi="Times New Roman" w:cs="Times New Roman"/>
          <w:sz w:val="20"/>
          <w:szCs w:val="20"/>
          <w:lang w:val="en-US"/>
        </w:rPr>
        <w:t xml:space="preserve">. Except for Gambel oak, all forest types showed significant positive effects on CBIbc relative to aspen. </w:t>
      </w:r>
    </w:p>
    <w:p w14:paraId="66044B77" w14:textId="4751CF17" w:rsidR="0075672A" w:rsidRDefault="0075672A" w:rsidP="008361A8">
      <w:pPr>
        <w:spacing w:before="120" w:after="240"/>
        <w:rPr>
          <w:rFonts w:ascii="Times New Roman" w:eastAsia="Times New Roman" w:hAnsi="Times New Roman" w:cs="Times New Roman"/>
          <w:sz w:val="20"/>
          <w:szCs w:val="20"/>
        </w:rPr>
      </w:pPr>
      <w:r w:rsidRPr="00F244AF">
        <w:rPr>
          <w:rFonts w:ascii="Times New Roman" w:eastAsia="Times New Roman" w:hAnsi="Times New Roman" w:cs="Times New Roman"/>
          <w:b/>
          <w:bCs/>
          <w:sz w:val="20"/>
          <w:szCs w:val="20"/>
        </w:rPr>
        <w:t>Table 1.</w:t>
      </w:r>
      <w:r>
        <w:rPr>
          <w:rFonts w:ascii="Times New Roman" w:eastAsia="Times New Roman" w:hAnsi="Times New Roman" w:cs="Times New Roman"/>
          <w:sz w:val="20"/>
          <w:szCs w:val="20"/>
        </w:rPr>
        <w:t xml:space="preserve"> Model comparisons using fit statistics and effective number of parameters. Spatial models with random effects for fire event and day-of-burn </w:t>
      </w:r>
      <w:r w:rsidR="00F244AF">
        <w:rPr>
          <w:rFonts w:ascii="Times New Roman" w:eastAsia="Times New Roman" w:hAnsi="Times New Roman" w:cs="Times New Roman"/>
          <w:sz w:val="20"/>
          <w:szCs w:val="20"/>
        </w:rPr>
        <w:t>were far more complex (greater number of effective parameters) and performed significantly better based on WAIC and CPO.</w:t>
      </w:r>
    </w:p>
    <w:tbl>
      <w:tblPr>
        <w:tblW w:w="9000" w:type="dxa"/>
        <w:tblLook w:val="04A0" w:firstRow="1" w:lastRow="0" w:firstColumn="1" w:lastColumn="0" w:noHBand="0" w:noVBand="1"/>
      </w:tblPr>
      <w:tblGrid>
        <w:gridCol w:w="1170"/>
        <w:gridCol w:w="3420"/>
        <w:gridCol w:w="1066"/>
        <w:gridCol w:w="734"/>
        <w:gridCol w:w="2610"/>
      </w:tblGrid>
      <w:tr w:rsidR="009F65C0" w:rsidRPr="009F65C0" w14:paraId="42508B68" w14:textId="77777777" w:rsidTr="00594EB8">
        <w:trPr>
          <w:trHeight w:val="449"/>
        </w:trPr>
        <w:tc>
          <w:tcPr>
            <w:tcW w:w="1170" w:type="dxa"/>
            <w:tcBorders>
              <w:top w:val="single" w:sz="4" w:space="0" w:color="auto"/>
              <w:left w:val="nil"/>
              <w:bottom w:val="double" w:sz="6" w:space="0" w:color="auto"/>
              <w:right w:val="nil"/>
            </w:tcBorders>
            <w:shd w:val="clear" w:color="auto" w:fill="auto"/>
            <w:noWrap/>
            <w:vAlign w:val="center"/>
            <w:hideMark/>
          </w:tcPr>
          <w:p w14:paraId="3E6B8433"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Response</w:t>
            </w:r>
          </w:p>
        </w:tc>
        <w:tc>
          <w:tcPr>
            <w:tcW w:w="3420" w:type="dxa"/>
            <w:tcBorders>
              <w:top w:val="single" w:sz="4" w:space="0" w:color="auto"/>
              <w:left w:val="nil"/>
              <w:bottom w:val="double" w:sz="6" w:space="0" w:color="auto"/>
              <w:right w:val="nil"/>
            </w:tcBorders>
            <w:shd w:val="clear" w:color="auto" w:fill="auto"/>
            <w:noWrap/>
            <w:vAlign w:val="center"/>
            <w:hideMark/>
          </w:tcPr>
          <w:p w14:paraId="3DBB6E19"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Model</w:t>
            </w:r>
          </w:p>
        </w:tc>
        <w:tc>
          <w:tcPr>
            <w:tcW w:w="1066" w:type="dxa"/>
            <w:tcBorders>
              <w:top w:val="single" w:sz="4" w:space="0" w:color="auto"/>
              <w:left w:val="nil"/>
              <w:bottom w:val="double" w:sz="6" w:space="0" w:color="auto"/>
              <w:right w:val="nil"/>
            </w:tcBorders>
            <w:shd w:val="clear" w:color="auto" w:fill="auto"/>
            <w:noWrap/>
            <w:vAlign w:val="center"/>
            <w:hideMark/>
          </w:tcPr>
          <w:p w14:paraId="5A7B7931"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AIC</w:t>
            </w:r>
          </w:p>
        </w:tc>
        <w:tc>
          <w:tcPr>
            <w:tcW w:w="734" w:type="dxa"/>
            <w:tcBorders>
              <w:top w:val="single" w:sz="4" w:space="0" w:color="auto"/>
              <w:left w:val="nil"/>
              <w:bottom w:val="double" w:sz="6" w:space="0" w:color="auto"/>
              <w:right w:val="nil"/>
            </w:tcBorders>
            <w:shd w:val="clear" w:color="auto" w:fill="auto"/>
            <w:noWrap/>
            <w:vAlign w:val="center"/>
            <w:hideMark/>
          </w:tcPr>
          <w:p w14:paraId="4DE52AE9"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Mean CPO</w:t>
            </w:r>
          </w:p>
        </w:tc>
        <w:tc>
          <w:tcPr>
            <w:tcW w:w="2610" w:type="dxa"/>
            <w:tcBorders>
              <w:top w:val="single" w:sz="4" w:space="0" w:color="auto"/>
              <w:left w:val="nil"/>
              <w:bottom w:val="double" w:sz="6" w:space="0" w:color="auto"/>
              <w:right w:val="nil"/>
            </w:tcBorders>
            <w:shd w:val="clear" w:color="auto" w:fill="auto"/>
            <w:vAlign w:val="center"/>
            <w:hideMark/>
          </w:tcPr>
          <w:p w14:paraId="6BAC0BE0"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Effective # of Parameters</w:t>
            </w:r>
          </w:p>
        </w:tc>
      </w:tr>
      <w:tr w:rsidR="009F65C0" w:rsidRPr="009F65C0" w14:paraId="69BC05EE" w14:textId="77777777" w:rsidTr="00594EB8">
        <w:trPr>
          <w:trHeight w:val="207"/>
        </w:trPr>
        <w:tc>
          <w:tcPr>
            <w:tcW w:w="1170" w:type="dxa"/>
            <w:tcBorders>
              <w:top w:val="nil"/>
              <w:left w:val="nil"/>
              <w:bottom w:val="nil"/>
              <w:right w:val="nil"/>
            </w:tcBorders>
            <w:shd w:val="clear" w:color="auto" w:fill="auto"/>
            <w:noWrap/>
            <w:vAlign w:val="center"/>
            <w:hideMark/>
          </w:tcPr>
          <w:p w14:paraId="2700F85D" w14:textId="77777777" w:rsidR="009F65C0" w:rsidRPr="009F65C0" w:rsidRDefault="009F65C0" w:rsidP="009F65C0">
            <w:pPr>
              <w:spacing w:line="240" w:lineRule="auto"/>
              <w:jc w:val="center"/>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6B44CA9E" w14:textId="77777777" w:rsidR="009F65C0" w:rsidRPr="009F65C0" w:rsidRDefault="009F65C0" w:rsidP="009F65C0">
            <w:pPr>
              <w:spacing w:line="240" w:lineRule="auto"/>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W/Fire + Temporal + Spatial Effect</w:t>
            </w:r>
          </w:p>
        </w:tc>
        <w:tc>
          <w:tcPr>
            <w:tcW w:w="1066" w:type="dxa"/>
            <w:tcBorders>
              <w:top w:val="nil"/>
              <w:left w:val="nil"/>
              <w:bottom w:val="nil"/>
              <w:right w:val="nil"/>
            </w:tcBorders>
            <w:shd w:val="clear" w:color="auto" w:fill="auto"/>
            <w:noWrap/>
            <w:vAlign w:val="center"/>
            <w:hideMark/>
          </w:tcPr>
          <w:p w14:paraId="491E1080"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261898.96</w:t>
            </w:r>
          </w:p>
        </w:tc>
        <w:tc>
          <w:tcPr>
            <w:tcW w:w="734" w:type="dxa"/>
            <w:tcBorders>
              <w:top w:val="nil"/>
              <w:left w:val="nil"/>
              <w:bottom w:val="nil"/>
              <w:right w:val="nil"/>
            </w:tcBorders>
            <w:shd w:val="clear" w:color="auto" w:fill="auto"/>
            <w:noWrap/>
            <w:vAlign w:val="center"/>
            <w:hideMark/>
          </w:tcPr>
          <w:p w14:paraId="216BD724"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0.34</w:t>
            </w:r>
          </w:p>
        </w:tc>
        <w:tc>
          <w:tcPr>
            <w:tcW w:w="2610" w:type="dxa"/>
            <w:tcBorders>
              <w:top w:val="nil"/>
              <w:left w:val="nil"/>
              <w:bottom w:val="nil"/>
              <w:right w:val="nil"/>
            </w:tcBorders>
            <w:shd w:val="clear" w:color="auto" w:fill="auto"/>
            <w:noWrap/>
            <w:vAlign w:val="center"/>
            <w:hideMark/>
          </w:tcPr>
          <w:p w14:paraId="41295559"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4700.02</w:t>
            </w:r>
          </w:p>
        </w:tc>
      </w:tr>
      <w:tr w:rsidR="009F65C0" w:rsidRPr="009F65C0" w14:paraId="2E242E94" w14:textId="77777777" w:rsidTr="00594EB8">
        <w:trPr>
          <w:trHeight w:val="270"/>
        </w:trPr>
        <w:tc>
          <w:tcPr>
            <w:tcW w:w="1170" w:type="dxa"/>
            <w:tcBorders>
              <w:top w:val="nil"/>
              <w:left w:val="nil"/>
              <w:bottom w:val="nil"/>
              <w:right w:val="nil"/>
            </w:tcBorders>
            <w:shd w:val="clear" w:color="auto" w:fill="auto"/>
            <w:noWrap/>
            <w:vAlign w:val="center"/>
            <w:hideMark/>
          </w:tcPr>
          <w:p w14:paraId="6D3C6A0D"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41BD78D2"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 Temporal Effect</w:t>
            </w:r>
          </w:p>
        </w:tc>
        <w:tc>
          <w:tcPr>
            <w:tcW w:w="1066" w:type="dxa"/>
            <w:tcBorders>
              <w:top w:val="nil"/>
              <w:left w:val="nil"/>
              <w:bottom w:val="nil"/>
              <w:right w:val="nil"/>
            </w:tcBorders>
            <w:shd w:val="clear" w:color="auto" w:fill="auto"/>
            <w:noWrap/>
            <w:vAlign w:val="center"/>
            <w:hideMark/>
          </w:tcPr>
          <w:p w14:paraId="1CD0F31F"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82012.54</w:t>
            </w:r>
          </w:p>
        </w:tc>
        <w:tc>
          <w:tcPr>
            <w:tcW w:w="734" w:type="dxa"/>
            <w:tcBorders>
              <w:top w:val="nil"/>
              <w:left w:val="nil"/>
              <w:bottom w:val="nil"/>
              <w:right w:val="nil"/>
            </w:tcBorders>
            <w:shd w:val="clear" w:color="auto" w:fill="auto"/>
            <w:noWrap/>
            <w:vAlign w:val="center"/>
            <w:hideMark/>
          </w:tcPr>
          <w:p w14:paraId="170BB625"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1</w:t>
            </w:r>
          </w:p>
        </w:tc>
        <w:tc>
          <w:tcPr>
            <w:tcW w:w="2610" w:type="dxa"/>
            <w:tcBorders>
              <w:top w:val="nil"/>
              <w:left w:val="nil"/>
              <w:bottom w:val="nil"/>
              <w:right w:val="nil"/>
            </w:tcBorders>
            <w:shd w:val="clear" w:color="auto" w:fill="auto"/>
            <w:noWrap/>
            <w:vAlign w:val="center"/>
            <w:hideMark/>
          </w:tcPr>
          <w:p w14:paraId="375760AA"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06.49</w:t>
            </w:r>
          </w:p>
        </w:tc>
      </w:tr>
      <w:tr w:rsidR="009F65C0" w:rsidRPr="009F65C0" w14:paraId="1B5717D7" w14:textId="77777777" w:rsidTr="00594EB8">
        <w:trPr>
          <w:trHeight w:val="270"/>
        </w:trPr>
        <w:tc>
          <w:tcPr>
            <w:tcW w:w="1170" w:type="dxa"/>
            <w:tcBorders>
              <w:top w:val="nil"/>
              <w:left w:val="nil"/>
              <w:bottom w:val="nil"/>
              <w:right w:val="nil"/>
            </w:tcBorders>
            <w:shd w:val="clear" w:color="auto" w:fill="auto"/>
            <w:noWrap/>
            <w:vAlign w:val="center"/>
            <w:hideMark/>
          </w:tcPr>
          <w:p w14:paraId="3D1BAEEB"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6A124E53"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Random Effect</w:t>
            </w:r>
          </w:p>
        </w:tc>
        <w:tc>
          <w:tcPr>
            <w:tcW w:w="1066" w:type="dxa"/>
            <w:tcBorders>
              <w:top w:val="nil"/>
              <w:left w:val="nil"/>
              <w:bottom w:val="nil"/>
              <w:right w:val="nil"/>
            </w:tcBorders>
            <w:shd w:val="clear" w:color="auto" w:fill="auto"/>
            <w:noWrap/>
            <w:vAlign w:val="center"/>
            <w:hideMark/>
          </w:tcPr>
          <w:p w14:paraId="5B53C800"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88571.70</w:t>
            </w:r>
          </w:p>
        </w:tc>
        <w:tc>
          <w:tcPr>
            <w:tcW w:w="734" w:type="dxa"/>
            <w:tcBorders>
              <w:top w:val="nil"/>
              <w:left w:val="nil"/>
              <w:bottom w:val="nil"/>
              <w:right w:val="nil"/>
            </w:tcBorders>
            <w:shd w:val="clear" w:color="auto" w:fill="auto"/>
            <w:noWrap/>
            <w:vAlign w:val="center"/>
            <w:hideMark/>
          </w:tcPr>
          <w:p w14:paraId="382C9FE3"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0</w:t>
            </w:r>
          </w:p>
        </w:tc>
        <w:tc>
          <w:tcPr>
            <w:tcW w:w="2610" w:type="dxa"/>
            <w:tcBorders>
              <w:top w:val="nil"/>
              <w:left w:val="nil"/>
              <w:bottom w:val="nil"/>
              <w:right w:val="nil"/>
            </w:tcBorders>
            <w:shd w:val="clear" w:color="auto" w:fill="auto"/>
            <w:noWrap/>
            <w:vAlign w:val="center"/>
            <w:hideMark/>
          </w:tcPr>
          <w:p w14:paraId="22FE92EB"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145.79</w:t>
            </w:r>
          </w:p>
        </w:tc>
      </w:tr>
      <w:tr w:rsidR="009F65C0" w:rsidRPr="009F65C0" w14:paraId="25D8C992" w14:textId="77777777" w:rsidTr="00594EB8">
        <w:trPr>
          <w:trHeight w:val="234"/>
        </w:trPr>
        <w:tc>
          <w:tcPr>
            <w:tcW w:w="1170" w:type="dxa"/>
            <w:tcBorders>
              <w:top w:val="nil"/>
              <w:left w:val="nil"/>
              <w:bottom w:val="nil"/>
              <w:right w:val="nil"/>
            </w:tcBorders>
            <w:shd w:val="clear" w:color="auto" w:fill="auto"/>
            <w:noWrap/>
            <w:vAlign w:val="center"/>
            <w:hideMark/>
          </w:tcPr>
          <w:p w14:paraId="773A5E1B"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15392B32"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Baseline</w:t>
            </w:r>
          </w:p>
        </w:tc>
        <w:tc>
          <w:tcPr>
            <w:tcW w:w="1066" w:type="dxa"/>
            <w:tcBorders>
              <w:top w:val="nil"/>
              <w:left w:val="nil"/>
              <w:bottom w:val="nil"/>
              <w:right w:val="nil"/>
            </w:tcBorders>
            <w:shd w:val="clear" w:color="auto" w:fill="auto"/>
            <w:noWrap/>
            <w:vAlign w:val="center"/>
            <w:hideMark/>
          </w:tcPr>
          <w:p w14:paraId="4D3ADA88"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95284.82</w:t>
            </w:r>
          </w:p>
        </w:tc>
        <w:tc>
          <w:tcPr>
            <w:tcW w:w="734" w:type="dxa"/>
            <w:tcBorders>
              <w:top w:val="nil"/>
              <w:left w:val="nil"/>
              <w:bottom w:val="nil"/>
              <w:right w:val="nil"/>
            </w:tcBorders>
            <w:shd w:val="clear" w:color="auto" w:fill="auto"/>
            <w:noWrap/>
            <w:vAlign w:val="center"/>
            <w:hideMark/>
          </w:tcPr>
          <w:p w14:paraId="65DE642D"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29</w:t>
            </w:r>
          </w:p>
        </w:tc>
        <w:tc>
          <w:tcPr>
            <w:tcW w:w="2610" w:type="dxa"/>
            <w:tcBorders>
              <w:top w:val="nil"/>
              <w:left w:val="nil"/>
              <w:bottom w:val="nil"/>
              <w:right w:val="nil"/>
            </w:tcBorders>
            <w:shd w:val="clear" w:color="auto" w:fill="auto"/>
            <w:noWrap/>
            <w:vAlign w:val="center"/>
            <w:hideMark/>
          </w:tcPr>
          <w:p w14:paraId="1FB60B36"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3.99</w:t>
            </w:r>
          </w:p>
        </w:tc>
      </w:tr>
      <w:tr w:rsidR="009F65C0" w:rsidRPr="009F65C0" w14:paraId="43190382" w14:textId="77777777" w:rsidTr="00594EB8">
        <w:trPr>
          <w:trHeight w:val="260"/>
        </w:trPr>
        <w:tc>
          <w:tcPr>
            <w:tcW w:w="1170" w:type="dxa"/>
            <w:tcBorders>
              <w:top w:val="single" w:sz="4" w:space="0" w:color="auto"/>
              <w:left w:val="nil"/>
              <w:bottom w:val="nil"/>
              <w:right w:val="nil"/>
            </w:tcBorders>
            <w:shd w:val="clear" w:color="auto" w:fill="auto"/>
            <w:noWrap/>
            <w:vAlign w:val="center"/>
            <w:hideMark/>
          </w:tcPr>
          <w:p w14:paraId="08B9AD4D" w14:textId="77777777" w:rsidR="009F65C0" w:rsidRPr="009F65C0" w:rsidRDefault="009F65C0" w:rsidP="009F65C0">
            <w:pPr>
              <w:spacing w:line="240" w:lineRule="auto"/>
              <w:jc w:val="center"/>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CBI</w:t>
            </w:r>
          </w:p>
        </w:tc>
        <w:tc>
          <w:tcPr>
            <w:tcW w:w="3420" w:type="dxa"/>
            <w:tcBorders>
              <w:top w:val="single" w:sz="4" w:space="0" w:color="auto"/>
              <w:left w:val="nil"/>
              <w:bottom w:val="nil"/>
              <w:right w:val="nil"/>
            </w:tcBorders>
            <w:shd w:val="clear" w:color="auto" w:fill="auto"/>
            <w:noWrap/>
            <w:vAlign w:val="center"/>
            <w:hideMark/>
          </w:tcPr>
          <w:p w14:paraId="563A0C7B" w14:textId="77777777" w:rsidR="009F65C0" w:rsidRPr="009F65C0" w:rsidRDefault="009F65C0" w:rsidP="009F65C0">
            <w:pPr>
              <w:spacing w:line="240" w:lineRule="auto"/>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W/Fire + Temporal + Spatial Effect</w:t>
            </w:r>
          </w:p>
        </w:tc>
        <w:tc>
          <w:tcPr>
            <w:tcW w:w="1066" w:type="dxa"/>
            <w:tcBorders>
              <w:top w:val="single" w:sz="4" w:space="0" w:color="auto"/>
              <w:left w:val="nil"/>
              <w:bottom w:val="nil"/>
              <w:right w:val="nil"/>
            </w:tcBorders>
            <w:shd w:val="clear" w:color="auto" w:fill="auto"/>
            <w:noWrap/>
            <w:vAlign w:val="center"/>
            <w:hideMark/>
          </w:tcPr>
          <w:p w14:paraId="0BFDBCA7"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264356.09</w:t>
            </w:r>
          </w:p>
        </w:tc>
        <w:tc>
          <w:tcPr>
            <w:tcW w:w="734" w:type="dxa"/>
            <w:tcBorders>
              <w:top w:val="single" w:sz="4" w:space="0" w:color="auto"/>
              <w:left w:val="nil"/>
              <w:bottom w:val="nil"/>
              <w:right w:val="nil"/>
            </w:tcBorders>
            <w:shd w:val="clear" w:color="auto" w:fill="auto"/>
            <w:noWrap/>
            <w:vAlign w:val="center"/>
            <w:hideMark/>
          </w:tcPr>
          <w:p w14:paraId="203B10B6"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0.36</w:t>
            </w:r>
          </w:p>
        </w:tc>
        <w:tc>
          <w:tcPr>
            <w:tcW w:w="2610" w:type="dxa"/>
            <w:tcBorders>
              <w:top w:val="single" w:sz="4" w:space="0" w:color="auto"/>
              <w:left w:val="nil"/>
              <w:bottom w:val="nil"/>
              <w:right w:val="nil"/>
            </w:tcBorders>
            <w:shd w:val="clear" w:color="auto" w:fill="auto"/>
            <w:noWrap/>
            <w:vAlign w:val="center"/>
            <w:hideMark/>
          </w:tcPr>
          <w:p w14:paraId="14FCD8E2"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4159.85</w:t>
            </w:r>
          </w:p>
        </w:tc>
      </w:tr>
      <w:tr w:rsidR="009F65C0" w:rsidRPr="009F65C0" w14:paraId="09606B31" w14:textId="77777777" w:rsidTr="00594EB8">
        <w:trPr>
          <w:trHeight w:val="180"/>
        </w:trPr>
        <w:tc>
          <w:tcPr>
            <w:tcW w:w="1170" w:type="dxa"/>
            <w:tcBorders>
              <w:top w:val="nil"/>
              <w:left w:val="nil"/>
              <w:bottom w:val="nil"/>
              <w:right w:val="nil"/>
            </w:tcBorders>
            <w:shd w:val="clear" w:color="auto" w:fill="auto"/>
            <w:noWrap/>
            <w:vAlign w:val="center"/>
            <w:hideMark/>
          </w:tcPr>
          <w:p w14:paraId="31A86EEA"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CBI</w:t>
            </w:r>
          </w:p>
        </w:tc>
        <w:tc>
          <w:tcPr>
            <w:tcW w:w="3420" w:type="dxa"/>
            <w:tcBorders>
              <w:top w:val="nil"/>
              <w:left w:val="nil"/>
              <w:bottom w:val="nil"/>
              <w:right w:val="nil"/>
            </w:tcBorders>
            <w:shd w:val="clear" w:color="auto" w:fill="auto"/>
            <w:noWrap/>
            <w:vAlign w:val="center"/>
            <w:hideMark/>
          </w:tcPr>
          <w:p w14:paraId="25B3D4EF"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 Temporal Effect</w:t>
            </w:r>
          </w:p>
        </w:tc>
        <w:tc>
          <w:tcPr>
            <w:tcW w:w="1066" w:type="dxa"/>
            <w:tcBorders>
              <w:top w:val="nil"/>
              <w:left w:val="nil"/>
              <w:bottom w:val="nil"/>
              <w:right w:val="nil"/>
            </w:tcBorders>
            <w:shd w:val="clear" w:color="auto" w:fill="auto"/>
            <w:noWrap/>
            <w:vAlign w:val="center"/>
            <w:hideMark/>
          </w:tcPr>
          <w:p w14:paraId="7EFCAB10"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73861.08</w:t>
            </w:r>
          </w:p>
        </w:tc>
        <w:tc>
          <w:tcPr>
            <w:tcW w:w="734" w:type="dxa"/>
            <w:tcBorders>
              <w:top w:val="nil"/>
              <w:left w:val="nil"/>
              <w:bottom w:val="nil"/>
              <w:right w:val="nil"/>
            </w:tcBorders>
            <w:shd w:val="clear" w:color="auto" w:fill="auto"/>
            <w:noWrap/>
            <w:vAlign w:val="center"/>
            <w:hideMark/>
          </w:tcPr>
          <w:p w14:paraId="3E3B87A3"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4</w:t>
            </w:r>
          </w:p>
        </w:tc>
        <w:tc>
          <w:tcPr>
            <w:tcW w:w="2610" w:type="dxa"/>
            <w:tcBorders>
              <w:top w:val="nil"/>
              <w:left w:val="nil"/>
              <w:bottom w:val="nil"/>
              <w:right w:val="nil"/>
            </w:tcBorders>
            <w:shd w:val="clear" w:color="auto" w:fill="auto"/>
            <w:noWrap/>
            <w:vAlign w:val="center"/>
            <w:hideMark/>
          </w:tcPr>
          <w:p w14:paraId="0CCF579A"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01.89</w:t>
            </w:r>
          </w:p>
        </w:tc>
      </w:tr>
      <w:tr w:rsidR="009F65C0" w:rsidRPr="009F65C0" w14:paraId="58CC4DDE" w14:textId="77777777" w:rsidTr="00594EB8">
        <w:trPr>
          <w:trHeight w:val="360"/>
        </w:trPr>
        <w:tc>
          <w:tcPr>
            <w:tcW w:w="1170" w:type="dxa"/>
            <w:tcBorders>
              <w:top w:val="nil"/>
              <w:left w:val="nil"/>
              <w:bottom w:val="nil"/>
              <w:right w:val="nil"/>
            </w:tcBorders>
            <w:shd w:val="clear" w:color="auto" w:fill="auto"/>
            <w:noWrap/>
            <w:vAlign w:val="center"/>
            <w:hideMark/>
          </w:tcPr>
          <w:p w14:paraId="52FCEBC6"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CBI</w:t>
            </w:r>
          </w:p>
        </w:tc>
        <w:tc>
          <w:tcPr>
            <w:tcW w:w="3420" w:type="dxa"/>
            <w:tcBorders>
              <w:top w:val="nil"/>
              <w:left w:val="nil"/>
              <w:bottom w:val="nil"/>
              <w:right w:val="nil"/>
            </w:tcBorders>
            <w:shd w:val="clear" w:color="auto" w:fill="auto"/>
            <w:noWrap/>
            <w:vAlign w:val="center"/>
            <w:hideMark/>
          </w:tcPr>
          <w:p w14:paraId="4BEDF4E1"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Random Effect</w:t>
            </w:r>
          </w:p>
        </w:tc>
        <w:tc>
          <w:tcPr>
            <w:tcW w:w="1066" w:type="dxa"/>
            <w:tcBorders>
              <w:top w:val="nil"/>
              <w:left w:val="nil"/>
              <w:bottom w:val="nil"/>
              <w:right w:val="nil"/>
            </w:tcBorders>
            <w:shd w:val="clear" w:color="auto" w:fill="auto"/>
            <w:noWrap/>
            <w:vAlign w:val="center"/>
            <w:hideMark/>
          </w:tcPr>
          <w:p w14:paraId="02D82F70"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78836.15</w:t>
            </w:r>
          </w:p>
        </w:tc>
        <w:tc>
          <w:tcPr>
            <w:tcW w:w="734" w:type="dxa"/>
            <w:tcBorders>
              <w:top w:val="nil"/>
              <w:left w:val="nil"/>
              <w:bottom w:val="nil"/>
              <w:right w:val="nil"/>
            </w:tcBorders>
            <w:shd w:val="clear" w:color="auto" w:fill="auto"/>
            <w:noWrap/>
            <w:vAlign w:val="center"/>
            <w:hideMark/>
          </w:tcPr>
          <w:p w14:paraId="3AA08B0B"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3</w:t>
            </w:r>
          </w:p>
        </w:tc>
        <w:tc>
          <w:tcPr>
            <w:tcW w:w="2610" w:type="dxa"/>
            <w:tcBorders>
              <w:top w:val="nil"/>
              <w:left w:val="nil"/>
              <w:bottom w:val="nil"/>
              <w:right w:val="nil"/>
            </w:tcBorders>
            <w:shd w:val="clear" w:color="auto" w:fill="auto"/>
            <w:noWrap/>
            <w:vAlign w:val="center"/>
            <w:hideMark/>
          </w:tcPr>
          <w:p w14:paraId="3C02F70C"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495.64</w:t>
            </w:r>
          </w:p>
        </w:tc>
      </w:tr>
      <w:tr w:rsidR="009F65C0" w:rsidRPr="009F65C0" w14:paraId="7F5A2E3E" w14:textId="77777777" w:rsidTr="00594EB8">
        <w:trPr>
          <w:trHeight w:val="180"/>
        </w:trPr>
        <w:tc>
          <w:tcPr>
            <w:tcW w:w="1170" w:type="dxa"/>
            <w:tcBorders>
              <w:top w:val="nil"/>
              <w:left w:val="nil"/>
              <w:bottom w:val="single" w:sz="8" w:space="0" w:color="auto"/>
              <w:right w:val="nil"/>
            </w:tcBorders>
            <w:shd w:val="clear" w:color="auto" w:fill="auto"/>
            <w:noWrap/>
            <w:vAlign w:val="center"/>
            <w:hideMark/>
          </w:tcPr>
          <w:p w14:paraId="30D41491"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CBI</w:t>
            </w:r>
          </w:p>
        </w:tc>
        <w:tc>
          <w:tcPr>
            <w:tcW w:w="3420" w:type="dxa"/>
            <w:tcBorders>
              <w:top w:val="nil"/>
              <w:left w:val="nil"/>
              <w:bottom w:val="single" w:sz="8" w:space="0" w:color="auto"/>
              <w:right w:val="nil"/>
            </w:tcBorders>
            <w:shd w:val="clear" w:color="auto" w:fill="auto"/>
            <w:noWrap/>
            <w:vAlign w:val="center"/>
            <w:hideMark/>
          </w:tcPr>
          <w:p w14:paraId="5325CD20"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Baseline</w:t>
            </w:r>
          </w:p>
        </w:tc>
        <w:tc>
          <w:tcPr>
            <w:tcW w:w="1066" w:type="dxa"/>
            <w:tcBorders>
              <w:top w:val="nil"/>
              <w:left w:val="nil"/>
              <w:bottom w:val="single" w:sz="8" w:space="0" w:color="auto"/>
              <w:right w:val="nil"/>
            </w:tcBorders>
            <w:shd w:val="clear" w:color="auto" w:fill="auto"/>
            <w:noWrap/>
            <w:vAlign w:val="center"/>
            <w:hideMark/>
          </w:tcPr>
          <w:p w14:paraId="6C3B2548"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93617.54</w:t>
            </w:r>
          </w:p>
        </w:tc>
        <w:tc>
          <w:tcPr>
            <w:tcW w:w="734" w:type="dxa"/>
            <w:tcBorders>
              <w:top w:val="nil"/>
              <w:left w:val="nil"/>
              <w:bottom w:val="single" w:sz="8" w:space="0" w:color="auto"/>
              <w:right w:val="nil"/>
            </w:tcBorders>
            <w:shd w:val="clear" w:color="auto" w:fill="auto"/>
            <w:noWrap/>
            <w:vAlign w:val="center"/>
            <w:hideMark/>
          </w:tcPr>
          <w:p w14:paraId="34122122"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0</w:t>
            </w:r>
          </w:p>
        </w:tc>
        <w:tc>
          <w:tcPr>
            <w:tcW w:w="2610" w:type="dxa"/>
            <w:tcBorders>
              <w:top w:val="nil"/>
              <w:left w:val="nil"/>
              <w:bottom w:val="single" w:sz="8" w:space="0" w:color="auto"/>
              <w:right w:val="nil"/>
            </w:tcBorders>
            <w:shd w:val="clear" w:color="auto" w:fill="auto"/>
            <w:noWrap/>
            <w:vAlign w:val="center"/>
            <w:hideMark/>
          </w:tcPr>
          <w:p w14:paraId="368DF76F"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1.99</w:t>
            </w:r>
          </w:p>
        </w:tc>
      </w:tr>
    </w:tbl>
    <w:p w14:paraId="52F29C1C" w14:textId="3B19ACEB" w:rsidR="00006E52" w:rsidRDefault="003B4489" w:rsidP="00705960">
      <w:pPr>
        <w:pStyle w:val="NumberedSubsection0"/>
      </w:pPr>
      <w:bookmarkStart w:id="19" w:name="_j5sl6bikat9u" w:colFirst="0" w:colLast="0"/>
      <w:bookmarkEnd w:id="19"/>
      <w:r w:rsidRPr="00860874">
        <w:t>3.</w:t>
      </w:r>
      <w:r w:rsidR="00705960">
        <w:t>2.</w:t>
      </w:r>
      <w:r w:rsidRPr="00860874">
        <w:t xml:space="preserve"> Effect of </w:t>
      </w:r>
      <w:r w:rsidR="00947D89">
        <w:t xml:space="preserve">forest </w:t>
      </w:r>
      <w:r w:rsidRPr="00860874">
        <w:t>composition and structure</w:t>
      </w:r>
    </w:p>
    <w:p w14:paraId="7E677414" w14:textId="7261DA8C" w:rsidR="00A45C9F" w:rsidRDefault="00044D22" w:rsidP="00EF73B8">
      <w:pPr>
        <w:spacing w:before="120" w:after="240"/>
        <w:rPr>
          <w:rFonts w:ascii="Times New Roman" w:eastAsia="Times New Roman" w:hAnsi="Times New Roman" w:cs="Times New Roman"/>
        </w:rPr>
      </w:pPr>
      <w:r>
        <w:rPr>
          <w:rFonts w:ascii="Times New Roman" w:eastAsia="Times New Roman" w:hAnsi="Times New Roman" w:cs="Times New Roman"/>
        </w:rPr>
        <w:t>Forest</w:t>
      </w:r>
      <w:r w:rsidR="00984576">
        <w:rPr>
          <w:rFonts w:ascii="Times New Roman" w:eastAsia="Times New Roman" w:hAnsi="Times New Roman" w:cs="Times New Roman"/>
        </w:rPr>
        <w:t xml:space="preserve"> composition and structure</w:t>
      </w:r>
      <w:r w:rsidR="00E9232D">
        <w:rPr>
          <w:rFonts w:ascii="Times New Roman" w:eastAsia="Times New Roman" w:hAnsi="Times New Roman" w:cs="Times New Roman"/>
        </w:rPr>
        <w:t xml:space="preserve"> </w:t>
      </w:r>
      <w:r w:rsidR="00A13F6B">
        <w:rPr>
          <w:rFonts w:ascii="Times New Roman" w:eastAsia="Times New Roman" w:hAnsi="Times New Roman" w:cs="Times New Roman"/>
        </w:rPr>
        <w:t xml:space="preserve">influenced </w:t>
      </w:r>
      <w:r w:rsidR="0012524C">
        <w:rPr>
          <w:rFonts w:ascii="Times New Roman" w:eastAsia="Times New Roman" w:hAnsi="Times New Roman" w:cs="Times New Roman"/>
        </w:rPr>
        <w:t>FRPc</w:t>
      </w:r>
      <w:r w:rsidR="00407786">
        <w:rPr>
          <w:rFonts w:ascii="Times New Roman" w:eastAsia="Times New Roman" w:hAnsi="Times New Roman" w:cs="Times New Roman"/>
        </w:rPr>
        <w:t xml:space="preserve"> and </w:t>
      </w:r>
      <w:r w:rsidR="0012524C">
        <w:rPr>
          <w:rFonts w:ascii="Times New Roman" w:eastAsia="Times New Roman" w:hAnsi="Times New Roman" w:cs="Times New Roman"/>
        </w:rPr>
        <w:t>CBIbc</w:t>
      </w:r>
      <w:r w:rsidR="004555C8">
        <w:rPr>
          <w:rFonts w:ascii="Times New Roman" w:eastAsia="Times New Roman" w:hAnsi="Times New Roman" w:cs="Times New Roman"/>
        </w:rPr>
        <w:t>, with aspen clearly demonstrating a moderating effect</w:t>
      </w:r>
      <w:r w:rsidR="00084223">
        <w:rPr>
          <w:rFonts w:ascii="Times New Roman" w:eastAsia="Times New Roman" w:hAnsi="Times New Roman" w:cs="Times New Roman"/>
        </w:rPr>
        <w:t xml:space="preserve"> based on posterior distributions</w:t>
      </w:r>
      <w:r w:rsidR="002E0700">
        <w:rPr>
          <w:rFonts w:ascii="Times New Roman" w:eastAsia="Times New Roman" w:hAnsi="Times New Roman" w:cs="Times New Roman"/>
        </w:rPr>
        <w:t xml:space="preserve"> </w:t>
      </w:r>
      <w:r w:rsidR="00F24F0A">
        <w:rPr>
          <w:rFonts w:ascii="Times New Roman" w:eastAsia="Times New Roman" w:hAnsi="Times New Roman" w:cs="Times New Roman"/>
        </w:rPr>
        <w:t>(</w:t>
      </w:r>
      <w:r w:rsidR="00F24F0A" w:rsidRPr="00F24F0A">
        <w:rPr>
          <w:rFonts w:ascii="Times New Roman" w:eastAsia="Times New Roman" w:hAnsi="Times New Roman" w:cs="Times New Roman"/>
          <w:b/>
          <w:bCs/>
        </w:rPr>
        <w:t>Figure 3</w:t>
      </w:r>
      <w:r w:rsidR="00F24F0A">
        <w:rPr>
          <w:rFonts w:ascii="Times New Roman" w:eastAsia="Times New Roman" w:hAnsi="Times New Roman" w:cs="Times New Roman"/>
        </w:rPr>
        <w:t>).</w:t>
      </w:r>
      <w:r w:rsidR="00894C56">
        <w:rPr>
          <w:rFonts w:ascii="Times New Roman" w:eastAsia="Times New Roman" w:hAnsi="Times New Roman" w:cs="Times New Roman"/>
        </w:rPr>
        <w:t xml:space="preserve"> We characterized composition and structure </w:t>
      </w:r>
      <w:r w:rsidR="00894C56">
        <w:rPr>
          <w:rFonts w:ascii="Times New Roman" w:eastAsia="Times New Roman" w:hAnsi="Times New Roman" w:cs="Times New Roman"/>
        </w:rPr>
        <w:lastRenderedPageBreak/>
        <w:t xml:space="preserve">using the gridcell proportion of the </w:t>
      </w:r>
      <w:r w:rsidR="00962980">
        <w:rPr>
          <w:rFonts w:ascii="Times New Roman" w:eastAsia="Times New Roman" w:hAnsi="Times New Roman" w:cs="Times New Roman"/>
        </w:rPr>
        <w:t>majority</w:t>
      </w:r>
      <w:r w:rsidR="00894C56">
        <w:rPr>
          <w:rFonts w:ascii="Times New Roman" w:eastAsia="Times New Roman" w:hAnsi="Times New Roman" w:cs="Times New Roman"/>
        </w:rPr>
        <w:t xml:space="preserve"> forest type</w:t>
      </w:r>
      <w:r w:rsidR="002A3A76">
        <w:rPr>
          <w:rFonts w:ascii="Times New Roman" w:eastAsia="Times New Roman" w:hAnsi="Times New Roman" w:cs="Times New Roman"/>
        </w:rPr>
        <w:t xml:space="preserve"> (percent cover)</w:t>
      </w:r>
      <w:r w:rsidR="0034214E">
        <w:rPr>
          <w:rFonts w:ascii="Times New Roman" w:eastAsia="Times New Roman" w:hAnsi="Times New Roman" w:cs="Times New Roman"/>
        </w:rPr>
        <w:t>,</w:t>
      </w:r>
      <w:r w:rsidR="00894C56">
        <w:rPr>
          <w:rFonts w:ascii="Times New Roman" w:eastAsia="Times New Roman" w:hAnsi="Times New Roman" w:cs="Times New Roman"/>
        </w:rPr>
        <w:t xml:space="preserve"> </w:t>
      </w:r>
      <w:r w:rsidR="00A86083">
        <w:rPr>
          <w:rFonts w:ascii="Times New Roman" w:eastAsia="Times New Roman" w:hAnsi="Times New Roman" w:cs="Times New Roman"/>
        </w:rPr>
        <w:t>species-level</w:t>
      </w:r>
      <w:r w:rsidR="00292A74">
        <w:rPr>
          <w:rFonts w:ascii="Times New Roman" w:eastAsia="Times New Roman" w:hAnsi="Times New Roman" w:cs="Times New Roman"/>
        </w:rPr>
        <w:t xml:space="preserve"> </w:t>
      </w:r>
      <w:r w:rsidR="00A86083">
        <w:rPr>
          <w:rFonts w:ascii="Times New Roman" w:eastAsia="Times New Roman" w:hAnsi="Times New Roman" w:cs="Times New Roman"/>
        </w:rPr>
        <w:t>SDI</w:t>
      </w:r>
      <w:r w:rsidR="00894C56">
        <w:rPr>
          <w:rFonts w:ascii="Times New Roman" w:eastAsia="Times New Roman" w:hAnsi="Times New Roman" w:cs="Times New Roman"/>
        </w:rPr>
        <w:t xml:space="preserve">, </w:t>
      </w:r>
      <w:r w:rsidR="002A3A76">
        <w:rPr>
          <w:rFonts w:ascii="Times New Roman" w:eastAsia="Times New Roman" w:hAnsi="Times New Roman" w:cs="Times New Roman"/>
        </w:rPr>
        <w:t>HDR</w:t>
      </w:r>
      <w:r w:rsidR="00894C56">
        <w:rPr>
          <w:rFonts w:ascii="Times New Roman" w:eastAsia="Times New Roman" w:hAnsi="Times New Roman" w:cs="Times New Roman"/>
        </w:rPr>
        <w:t xml:space="preserve">, and </w:t>
      </w:r>
      <w:r w:rsidR="002A3A76">
        <w:rPr>
          <w:rFonts w:ascii="Times New Roman" w:eastAsia="Times New Roman" w:hAnsi="Times New Roman" w:cs="Times New Roman"/>
        </w:rPr>
        <w:t xml:space="preserve">average </w:t>
      </w:r>
      <w:r w:rsidR="00BC5C89">
        <w:rPr>
          <w:rFonts w:ascii="Times New Roman" w:eastAsia="Times New Roman" w:hAnsi="Times New Roman" w:cs="Times New Roman"/>
        </w:rPr>
        <w:t>live basal area</w:t>
      </w:r>
      <w:r w:rsidR="003B6CD6">
        <w:rPr>
          <w:rFonts w:ascii="Times New Roman" w:eastAsia="Times New Roman" w:hAnsi="Times New Roman" w:cs="Times New Roman"/>
        </w:rPr>
        <w:t>.</w:t>
      </w:r>
      <w:r w:rsidR="00E96512">
        <w:rPr>
          <w:rFonts w:ascii="Times New Roman" w:eastAsia="Times New Roman" w:hAnsi="Times New Roman" w:cs="Times New Roman"/>
        </w:rPr>
        <w:t xml:space="preserve"> </w:t>
      </w:r>
      <w:r w:rsidR="003B6CD6">
        <w:rPr>
          <w:rFonts w:ascii="Times New Roman" w:eastAsia="Times New Roman" w:hAnsi="Times New Roman" w:cs="Times New Roman"/>
        </w:rPr>
        <w:t>A</w:t>
      </w:r>
      <w:r w:rsidR="002E0627">
        <w:rPr>
          <w:rFonts w:ascii="Times New Roman" w:eastAsia="Times New Roman" w:hAnsi="Times New Roman" w:cs="Times New Roman"/>
        </w:rPr>
        <w:t>spen</w:t>
      </w:r>
      <w:r w:rsidR="003B6CD6">
        <w:rPr>
          <w:rFonts w:ascii="Times New Roman" w:eastAsia="Times New Roman" w:hAnsi="Times New Roman" w:cs="Times New Roman"/>
        </w:rPr>
        <w:t xml:space="preserve"> </w:t>
      </w:r>
      <w:r w:rsidR="00AE6EE2">
        <w:rPr>
          <w:rFonts w:ascii="Times New Roman" w:eastAsia="Times New Roman" w:hAnsi="Times New Roman" w:cs="Times New Roman"/>
        </w:rPr>
        <w:t>percent</w:t>
      </w:r>
      <w:r w:rsidR="003B6CD6">
        <w:rPr>
          <w:rFonts w:ascii="Times New Roman" w:eastAsia="Times New Roman" w:hAnsi="Times New Roman" w:cs="Times New Roman"/>
        </w:rPr>
        <w:t xml:space="preserve"> cover</w:t>
      </w:r>
      <w:r w:rsidR="002E0627">
        <w:rPr>
          <w:rFonts w:ascii="Times New Roman" w:eastAsia="Times New Roman" w:hAnsi="Times New Roman" w:cs="Times New Roman"/>
        </w:rPr>
        <w:t xml:space="preserve"> </w:t>
      </w:r>
      <w:r w:rsidR="00527EE8">
        <w:rPr>
          <w:rFonts w:ascii="Times New Roman" w:eastAsia="Times New Roman" w:hAnsi="Times New Roman" w:cs="Times New Roman"/>
        </w:rPr>
        <w:t>had a significant negative effect on both FRP</w:t>
      </w:r>
      <w:r w:rsidR="003E7F9A">
        <w:rPr>
          <w:rFonts w:ascii="Times New Roman" w:eastAsia="Times New Roman" w:hAnsi="Times New Roman" w:cs="Times New Roman"/>
        </w:rPr>
        <w:t>c</w:t>
      </w:r>
      <w:r w:rsidR="00527EE8">
        <w:rPr>
          <w:rFonts w:ascii="Times New Roman" w:eastAsia="Times New Roman" w:hAnsi="Times New Roman" w:cs="Times New Roman"/>
        </w:rPr>
        <w:t xml:space="preserve"> (</w:t>
      </w:r>
      <w:r w:rsidR="00527EE8" w:rsidRPr="00D731B4">
        <w:rPr>
          <w:rFonts w:ascii="Times New Roman" w:eastAsia="Times New Roman" w:hAnsi="Times New Roman" w:cs="Times New Roman"/>
          <w:b/>
          <w:bCs/>
        </w:rPr>
        <w:t>Figure 3A</w:t>
      </w:r>
      <w:r w:rsidR="00527EE8">
        <w:rPr>
          <w:rFonts w:ascii="Times New Roman" w:eastAsia="Times New Roman" w:hAnsi="Times New Roman" w:cs="Times New Roman"/>
        </w:rPr>
        <w:t>) and CBI</w:t>
      </w:r>
      <w:r w:rsidR="003E7F9A">
        <w:rPr>
          <w:rFonts w:ascii="Times New Roman" w:eastAsia="Times New Roman" w:hAnsi="Times New Roman" w:cs="Times New Roman"/>
        </w:rPr>
        <w:t>bc</w:t>
      </w:r>
      <w:r w:rsidR="00527EE8">
        <w:rPr>
          <w:rFonts w:ascii="Times New Roman" w:eastAsia="Times New Roman" w:hAnsi="Times New Roman" w:cs="Times New Roman"/>
        </w:rPr>
        <w:t xml:space="preserve"> (</w:t>
      </w:r>
      <w:r w:rsidR="00527EE8" w:rsidRPr="00D731B4">
        <w:rPr>
          <w:rFonts w:ascii="Times New Roman" w:eastAsia="Times New Roman" w:hAnsi="Times New Roman" w:cs="Times New Roman"/>
          <w:b/>
          <w:bCs/>
        </w:rPr>
        <w:t>Figure 3B</w:t>
      </w:r>
      <w:r w:rsidR="00527EE8">
        <w:rPr>
          <w:rFonts w:ascii="Times New Roman" w:eastAsia="Times New Roman" w:hAnsi="Times New Roman" w:cs="Times New Roman"/>
        </w:rPr>
        <w:t xml:space="preserve">). For every </w:t>
      </w:r>
      <w:r w:rsidR="00F8344A">
        <w:rPr>
          <w:rFonts w:ascii="Times New Roman" w:eastAsia="Times New Roman" w:hAnsi="Times New Roman" w:cs="Times New Roman"/>
        </w:rPr>
        <w:t>standard deviation</w:t>
      </w:r>
      <w:r w:rsidR="00527EE8">
        <w:rPr>
          <w:rFonts w:ascii="Times New Roman" w:eastAsia="Times New Roman" w:hAnsi="Times New Roman" w:cs="Times New Roman"/>
        </w:rPr>
        <w:t xml:space="preserve"> increase in aspen percent cover, there was a </w:t>
      </w:r>
      <w:r w:rsidR="00C64B4E">
        <w:rPr>
          <w:rFonts w:ascii="Times New Roman" w:eastAsia="Times New Roman" w:hAnsi="Times New Roman" w:cs="Times New Roman"/>
        </w:rPr>
        <w:t>-</w:t>
      </w:r>
      <w:r w:rsidR="00F8344A">
        <w:rPr>
          <w:rFonts w:ascii="Times New Roman" w:eastAsia="Times New Roman" w:hAnsi="Times New Roman" w:cs="Times New Roman"/>
        </w:rPr>
        <w:t>8.1</w:t>
      </w:r>
      <w:r w:rsidR="00527EE8">
        <w:rPr>
          <w:rFonts w:ascii="Times New Roman" w:eastAsia="Times New Roman" w:hAnsi="Times New Roman" w:cs="Times New Roman"/>
        </w:rPr>
        <w:t>%</w:t>
      </w:r>
      <w:r w:rsidR="00083D26">
        <w:rPr>
          <w:rFonts w:ascii="Times New Roman" w:eastAsia="Times New Roman" w:hAnsi="Times New Roman" w:cs="Times New Roman"/>
        </w:rPr>
        <w:t xml:space="preserve"> (</w:t>
      </w:r>
      <w:r w:rsidR="00083D26" w:rsidRPr="00AA447A">
        <w:rPr>
          <w:rFonts w:ascii="Times New Roman" w:eastAsia="Times New Roman" w:hAnsi="Times New Roman" w:cs="Times New Roman"/>
          <w:lang w:val="en-US"/>
        </w:rPr>
        <w:t xml:space="preserve">95% CI: </w:t>
      </w:r>
      <w:r w:rsidR="00083D26">
        <w:rPr>
          <w:rFonts w:ascii="Times New Roman" w:eastAsia="Times New Roman" w:hAnsi="Times New Roman" w:cs="Times New Roman"/>
          <w:lang w:val="en-US"/>
        </w:rPr>
        <w:t>-</w:t>
      </w:r>
      <w:r w:rsidR="00877646">
        <w:rPr>
          <w:rFonts w:ascii="Times New Roman" w:eastAsia="Times New Roman" w:hAnsi="Times New Roman" w:cs="Times New Roman"/>
          <w:lang w:val="en-US"/>
        </w:rPr>
        <w:t>9.4</w:t>
      </w:r>
      <w:r w:rsidR="00083D26" w:rsidRPr="00AA447A">
        <w:rPr>
          <w:rFonts w:ascii="Times New Roman" w:eastAsia="Times New Roman" w:hAnsi="Times New Roman" w:cs="Times New Roman"/>
          <w:lang w:val="en-US"/>
        </w:rPr>
        <w:t xml:space="preserve">%, </w:t>
      </w:r>
      <w:r w:rsidR="00083D26">
        <w:rPr>
          <w:rFonts w:ascii="Times New Roman" w:eastAsia="Times New Roman" w:hAnsi="Times New Roman" w:cs="Times New Roman"/>
          <w:lang w:val="en-US"/>
        </w:rPr>
        <w:t>-</w:t>
      </w:r>
      <w:r w:rsidR="00877646">
        <w:rPr>
          <w:rFonts w:ascii="Times New Roman" w:eastAsia="Times New Roman" w:hAnsi="Times New Roman" w:cs="Times New Roman"/>
          <w:lang w:val="en-US"/>
        </w:rPr>
        <w:t>6.6</w:t>
      </w:r>
      <w:r w:rsidR="00083D26">
        <w:rPr>
          <w:rFonts w:ascii="Times New Roman" w:eastAsia="Times New Roman" w:hAnsi="Times New Roman" w:cs="Times New Roman"/>
          <w:lang w:val="en-US"/>
        </w:rPr>
        <w:t>%)</w:t>
      </w:r>
      <w:r w:rsidR="00527EE8">
        <w:rPr>
          <w:rFonts w:ascii="Times New Roman" w:eastAsia="Times New Roman" w:hAnsi="Times New Roman" w:cs="Times New Roman"/>
        </w:rPr>
        <w:t xml:space="preserve"> reduction in FRP</w:t>
      </w:r>
      <w:r w:rsidR="009A1728">
        <w:rPr>
          <w:rFonts w:ascii="Times New Roman" w:eastAsia="Times New Roman" w:hAnsi="Times New Roman" w:cs="Times New Roman"/>
        </w:rPr>
        <w:t>c</w:t>
      </w:r>
      <w:r w:rsidR="00527EE8">
        <w:rPr>
          <w:rFonts w:ascii="Times New Roman" w:eastAsia="Times New Roman" w:hAnsi="Times New Roman" w:cs="Times New Roman"/>
        </w:rPr>
        <w:t xml:space="preserve"> and </w:t>
      </w:r>
      <w:r w:rsidR="00301505">
        <w:rPr>
          <w:rFonts w:ascii="Times New Roman" w:eastAsia="Times New Roman" w:hAnsi="Times New Roman" w:cs="Times New Roman"/>
        </w:rPr>
        <w:t>-</w:t>
      </w:r>
      <w:r w:rsidR="00CF1802">
        <w:rPr>
          <w:rFonts w:ascii="Times New Roman" w:eastAsia="Times New Roman" w:hAnsi="Times New Roman" w:cs="Times New Roman"/>
        </w:rPr>
        <w:t>13.1</w:t>
      </w:r>
      <w:r w:rsidR="00527EE8">
        <w:rPr>
          <w:rFonts w:ascii="Times New Roman" w:eastAsia="Times New Roman" w:hAnsi="Times New Roman" w:cs="Times New Roman"/>
        </w:rPr>
        <w:t>%</w:t>
      </w:r>
      <w:r w:rsidR="00EC65D9">
        <w:rPr>
          <w:rFonts w:ascii="Times New Roman" w:eastAsia="Times New Roman" w:hAnsi="Times New Roman" w:cs="Times New Roman"/>
        </w:rPr>
        <w:t xml:space="preserve"> (</w:t>
      </w:r>
      <w:r w:rsidR="00EC65D9" w:rsidRPr="00AA447A">
        <w:rPr>
          <w:rFonts w:ascii="Times New Roman" w:eastAsia="Times New Roman" w:hAnsi="Times New Roman" w:cs="Times New Roman"/>
          <w:lang w:val="en-US"/>
        </w:rPr>
        <w:t xml:space="preserve">95% CI: </w:t>
      </w:r>
      <w:r w:rsidR="00EC65D9">
        <w:rPr>
          <w:rFonts w:ascii="Times New Roman" w:eastAsia="Times New Roman" w:hAnsi="Times New Roman" w:cs="Times New Roman"/>
          <w:lang w:val="en-US"/>
        </w:rPr>
        <w:t>-</w:t>
      </w:r>
      <w:r w:rsidR="00F349E0">
        <w:rPr>
          <w:rFonts w:ascii="Times New Roman" w:eastAsia="Times New Roman" w:hAnsi="Times New Roman" w:cs="Times New Roman"/>
          <w:lang w:val="en-US"/>
        </w:rPr>
        <w:t>14.4</w:t>
      </w:r>
      <w:r w:rsidR="00EC65D9" w:rsidRPr="00AA447A">
        <w:rPr>
          <w:rFonts w:ascii="Times New Roman" w:eastAsia="Times New Roman" w:hAnsi="Times New Roman" w:cs="Times New Roman"/>
          <w:lang w:val="en-US"/>
        </w:rPr>
        <w:t xml:space="preserve">%, </w:t>
      </w:r>
      <w:r w:rsidR="00EC65D9">
        <w:rPr>
          <w:rFonts w:ascii="Times New Roman" w:eastAsia="Times New Roman" w:hAnsi="Times New Roman" w:cs="Times New Roman"/>
          <w:lang w:val="en-US"/>
        </w:rPr>
        <w:t>-</w:t>
      </w:r>
      <w:r w:rsidR="00541BEC">
        <w:rPr>
          <w:rFonts w:ascii="Times New Roman" w:eastAsia="Times New Roman" w:hAnsi="Times New Roman" w:cs="Times New Roman"/>
          <w:lang w:val="en-US"/>
        </w:rPr>
        <w:t>11.</w:t>
      </w:r>
      <w:r w:rsidR="00F349E0">
        <w:rPr>
          <w:rFonts w:ascii="Times New Roman" w:eastAsia="Times New Roman" w:hAnsi="Times New Roman" w:cs="Times New Roman"/>
          <w:lang w:val="en-US"/>
        </w:rPr>
        <w:t>8</w:t>
      </w:r>
      <w:r w:rsidR="00EC65D9">
        <w:rPr>
          <w:rFonts w:ascii="Times New Roman" w:eastAsia="Times New Roman" w:hAnsi="Times New Roman" w:cs="Times New Roman"/>
          <w:lang w:val="en-US"/>
        </w:rPr>
        <w:t>%)</w:t>
      </w:r>
      <w:r w:rsidR="00527EE8">
        <w:rPr>
          <w:rFonts w:ascii="Times New Roman" w:eastAsia="Times New Roman" w:hAnsi="Times New Roman" w:cs="Times New Roman"/>
        </w:rPr>
        <w:t xml:space="preserve"> reduction in CBI</w:t>
      </w:r>
      <w:r w:rsidR="009A1728">
        <w:rPr>
          <w:rFonts w:ascii="Times New Roman" w:eastAsia="Times New Roman" w:hAnsi="Times New Roman" w:cs="Times New Roman"/>
        </w:rPr>
        <w:t>bc</w:t>
      </w:r>
      <w:r w:rsidR="000268B6">
        <w:rPr>
          <w:rFonts w:ascii="Times New Roman" w:eastAsia="Times New Roman" w:hAnsi="Times New Roman" w:cs="Times New Roman"/>
        </w:rPr>
        <w:t xml:space="preserve"> (</w:t>
      </w:r>
      <w:r w:rsidR="000268B6" w:rsidRPr="000268B6">
        <w:rPr>
          <w:rFonts w:ascii="Times New Roman" w:eastAsia="Times New Roman" w:hAnsi="Times New Roman" w:cs="Times New Roman"/>
          <w:b/>
          <w:bCs/>
        </w:rPr>
        <w:t>Table SX</w:t>
      </w:r>
      <w:r w:rsidR="000268B6">
        <w:rPr>
          <w:rFonts w:ascii="Times New Roman" w:eastAsia="Times New Roman" w:hAnsi="Times New Roman" w:cs="Times New Roman"/>
        </w:rPr>
        <w:t>)</w:t>
      </w:r>
      <w:r w:rsidR="00527EE8">
        <w:rPr>
          <w:rFonts w:ascii="Times New Roman" w:eastAsia="Times New Roman" w:hAnsi="Times New Roman" w:cs="Times New Roman"/>
        </w:rPr>
        <w:t xml:space="preserve">. </w:t>
      </w:r>
      <w:r w:rsidR="00D731B4">
        <w:rPr>
          <w:rFonts w:ascii="Times New Roman" w:eastAsia="Times New Roman" w:hAnsi="Times New Roman" w:cs="Times New Roman"/>
        </w:rPr>
        <w:t>This effect was prominent for aspen compared to other forest types</w:t>
      </w:r>
      <w:r w:rsidR="005400B8">
        <w:rPr>
          <w:rFonts w:ascii="Times New Roman" w:eastAsia="Times New Roman" w:hAnsi="Times New Roman" w:cs="Times New Roman"/>
        </w:rPr>
        <w:t xml:space="preserve">, although increasing percent cover of </w:t>
      </w:r>
      <w:r w:rsidR="003E687A">
        <w:rPr>
          <w:rFonts w:ascii="Times New Roman" w:eastAsia="Times New Roman" w:hAnsi="Times New Roman" w:cs="Times New Roman"/>
        </w:rPr>
        <w:t xml:space="preserve">ponderosa, </w:t>
      </w:r>
      <w:r w:rsidR="00B67752">
        <w:rPr>
          <w:rFonts w:ascii="Times New Roman" w:eastAsia="Times New Roman" w:hAnsi="Times New Roman" w:cs="Times New Roman"/>
        </w:rPr>
        <w:t xml:space="preserve">Douglas-fir, and </w:t>
      </w:r>
      <w:r w:rsidR="005400B8">
        <w:rPr>
          <w:rFonts w:ascii="Times New Roman" w:eastAsia="Times New Roman" w:hAnsi="Times New Roman" w:cs="Times New Roman"/>
        </w:rPr>
        <w:t>lodgepole</w:t>
      </w:r>
      <w:r w:rsidR="00B67752">
        <w:rPr>
          <w:rFonts w:ascii="Times New Roman" w:eastAsia="Times New Roman" w:hAnsi="Times New Roman" w:cs="Times New Roman"/>
        </w:rPr>
        <w:t xml:space="preserve"> pine</w:t>
      </w:r>
      <w:r w:rsidR="005400B8">
        <w:rPr>
          <w:rFonts w:ascii="Times New Roman" w:eastAsia="Times New Roman" w:hAnsi="Times New Roman" w:cs="Times New Roman"/>
        </w:rPr>
        <w:t xml:space="preserve"> had significant positive effect</w:t>
      </w:r>
      <w:r w:rsidR="00B67752">
        <w:rPr>
          <w:rFonts w:ascii="Times New Roman" w:eastAsia="Times New Roman" w:hAnsi="Times New Roman" w:cs="Times New Roman"/>
        </w:rPr>
        <w:t xml:space="preserve">s </w:t>
      </w:r>
      <w:r w:rsidR="005400B8">
        <w:rPr>
          <w:rFonts w:ascii="Times New Roman" w:eastAsia="Times New Roman" w:hAnsi="Times New Roman" w:cs="Times New Roman"/>
        </w:rPr>
        <w:t>on FRPc</w:t>
      </w:r>
      <w:r w:rsidR="00C62CE9">
        <w:rPr>
          <w:rFonts w:ascii="Times New Roman" w:eastAsia="Times New Roman" w:hAnsi="Times New Roman" w:cs="Times New Roman"/>
        </w:rPr>
        <w:t xml:space="preserve">. </w:t>
      </w:r>
      <w:r w:rsidR="00DC3F8D">
        <w:rPr>
          <w:rFonts w:ascii="Times New Roman" w:eastAsia="Times New Roman" w:hAnsi="Times New Roman" w:cs="Times New Roman"/>
        </w:rPr>
        <w:t xml:space="preserve">Increasing percent cover of </w:t>
      </w:r>
      <w:r w:rsidR="00D5075A">
        <w:rPr>
          <w:rFonts w:ascii="Times New Roman" w:eastAsia="Times New Roman" w:hAnsi="Times New Roman" w:cs="Times New Roman"/>
        </w:rPr>
        <w:t xml:space="preserve">ponderosa and pinon-juniper had significant positive effects on CBIbc. </w:t>
      </w:r>
      <w:r w:rsidR="00B72C57">
        <w:rPr>
          <w:rFonts w:ascii="Times New Roman" w:eastAsia="Times New Roman" w:hAnsi="Times New Roman" w:cs="Times New Roman"/>
        </w:rPr>
        <w:t xml:space="preserve">The influence of </w:t>
      </w:r>
      <w:r w:rsidR="009C017D">
        <w:rPr>
          <w:rFonts w:ascii="Times New Roman" w:eastAsia="Times New Roman" w:hAnsi="Times New Roman" w:cs="Times New Roman"/>
        </w:rPr>
        <w:t>species-level SDI, HDR</w:t>
      </w:r>
      <w:r w:rsidR="00B72C57">
        <w:rPr>
          <w:rFonts w:ascii="Times New Roman" w:eastAsia="Times New Roman" w:hAnsi="Times New Roman" w:cs="Times New Roman"/>
        </w:rPr>
        <w:t xml:space="preserve">, </w:t>
      </w:r>
      <w:r w:rsidR="009C017D">
        <w:rPr>
          <w:rFonts w:ascii="Times New Roman" w:eastAsia="Times New Roman" w:hAnsi="Times New Roman" w:cs="Times New Roman"/>
        </w:rPr>
        <w:t xml:space="preserve">and average </w:t>
      </w:r>
      <w:r w:rsidR="00B1248A">
        <w:rPr>
          <w:rFonts w:ascii="Times New Roman" w:eastAsia="Times New Roman" w:hAnsi="Times New Roman" w:cs="Times New Roman"/>
        </w:rPr>
        <w:t>live basal area</w:t>
      </w:r>
      <w:r w:rsidR="00B72C57">
        <w:rPr>
          <w:rFonts w:ascii="Times New Roman" w:eastAsia="Times New Roman" w:hAnsi="Times New Roman" w:cs="Times New Roman"/>
        </w:rPr>
        <w:t xml:space="preserve"> were less pronounced</w:t>
      </w:r>
      <w:r w:rsidR="00E14918">
        <w:rPr>
          <w:rFonts w:ascii="Times New Roman" w:eastAsia="Times New Roman" w:hAnsi="Times New Roman" w:cs="Times New Roman"/>
        </w:rPr>
        <w:t xml:space="preserve"> for aspen</w:t>
      </w:r>
      <w:r w:rsidR="008F3F48">
        <w:rPr>
          <w:rFonts w:ascii="Times New Roman" w:eastAsia="Times New Roman" w:hAnsi="Times New Roman" w:cs="Times New Roman"/>
        </w:rPr>
        <w:t xml:space="preserve">, however, </w:t>
      </w:r>
      <w:r w:rsidR="009A1728">
        <w:rPr>
          <w:rFonts w:ascii="Times New Roman" w:eastAsia="Times New Roman" w:hAnsi="Times New Roman" w:cs="Times New Roman"/>
        </w:rPr>
        <w:t>significant effects did emerge</w:t>
      </w:r>
      <w:r w:rsidR="00B72C57">
        <w:rPr>
          <w:rFonts w:ascii="Times New Roman" w:eastAsia="Times New Roman" w:hAnsi="Times New Roman" w:cs="Times New Roman"/>
        </w:rPr>
        <w:t xml:space="preserve">. </w:t>
      </w:r>
      <w:r w:rsidR="00C91A59">
        <w:rPr>
          <w:rFonts w:ascii="Times New Roman" w:eastAsia="Times New Roman" w:hAnsi="Times New Roman" w:cs="Times New Roman"/>
        </w:rPr>
        <w:t>For</w:t>
      </w:r>
      <w:r w:rsidR="00AC4294">
        <w:rPr>
          <w:rFonts w:ascii="Times New Roman" w:eastAsia="Times New Roman" w:hAnsi="Times New Roman" w:cs="Times New Roman"/>
        </w:rPr>
        <w:t xml:space="preserve"> every unit increase in </w:t>
      </w:r>
      <w:r w:rsidR="007A1CB6">
        <w:rPr>
          <w:rFonts w:ascii="Times New Roman" w:eastAsia="Times New Roman" w:hAnsi="Times New Roman" w:cs="Times New Roman"/>
        </w:rPr>
        <w:t xml:space="preserve">aspen </w:t>
      </w:r>
      <w:r w:rsidR="00B1248A">
        <w:rPr>
          <w:rFonts w:ascii="Times New Roman" w:eastAsia="Times New Roman" w:hAnsi="Times New Roman" w:cs="Times New Roman"/>
        </w:rPr>
        <w:t>SDI</w:t>
      </w:r>
      <w:r w:rsidR="0060327D">
        <w:rPr>
          <w:rFonts w:ascii="Times New Roman" w:eastAsia="Times New Roman" w:hAnsi="Times New Roman" w:cs="Times New Roman"/>
        </w:rPr>
        <w:t>, FRP</w:t>
      </w:r>
      <w:r w:rsidR="00CA581A">
        <w:rPr>
          <w:rFonts w:ascii="Times New Roman" w:eastAsia="Times New Roman" w:hAnsi="Times New Roman" w:cs="Times New Roman"/>
        </w:rPr>
        <w:t>c</w:t>
      </w:r>
      <w:r w:rsidR="0060327D">
        <w:rPr>
          <w:rFonts w:ascii="Times New Roman" w:eastAsia="Times New Roman" w:hAnsi="Times New Roman" w:cs="Times New Roman"/>
        </w:rPr>
        <w:t xml:space="preserve"> </w:t>
      </w:r>
      <w:r w:rsidR="00AC4294">
        <w:rPr>
          <w:rFonts w:ascii="Times New Roman" w:eastAsia="Times New Roman" w:hAnsi="Times New Roman" w:cs="Times New Roman"/>
        </w:rPr>
        <w:t>was</w:t>
      </w:r>
      <w:r w:rsidR="0060327D">
        <w:rPr>
          <w:rFonts w:ascii="Times New Roman" w:eastAsia="Times New Roman" w:hAnsi="Times New Roman" w:cs="Times New Roman"/>
        </w:rPr>
        <w:t xml:space="preserve"> reduced </w:t>
      </w:r>
      <w:r w:rsidR="00115FE6">
        <w:rPr>
          <w:rFonts w:ascii="Times New Roman" w:eastAsia="Times New Roman" w:hAnsi="Times New Roman" w:cs="Times New Roman"/>
        </w:rPr>
        <w:t xml:space="preserve">by </w:t>
      </w:r>
      <w:r w:rsidR="00FA639A">
        <w:rPr>
          <w:rFonts w:ascii="Times New Roman" w:eastAsia="Times New Roman" w:hAnsi="Times New Roman" w:cs="Times New Roman"/>
        </w:rPr>
        <w:t xml:space="preserve">an average of </w:t>
      </w:r>
      <w:r w:rsidR="00C64B4E">
        <w:rPr>
          <w:rFonts w:ascii="Times New Roman" w:eastAsia="Times New Roman" w:hAnsi="Times New Roman" w:cs="Times New Roman"/>
        </w:rPr>
        <w:t>-</w:t>
      </w:r>
      <w:r w:rsidR="00A04EEE">
        <w:rPr>
          <w:rFonts w:ascii="Times New Roman" w:eastAsia="Times New Roman" w:hAnsi="Times New Roman" w:cs="Times New Roman"/>
        </w:rPr>
        <w:t>1.6</w:t>
      </w:r>
      <w:r w:rsidR="00BB41A2">
        <w:rPr>
          <w:rFonts w:ascii="Times New Roman" w:eastAsia="Times New Roman" w:hAnsi="Times New Roman" w:cs="Times New Roman"/>
        </w:rPr>
        <w:t>%</w:t>
      </w:r>
      <w:r w:rsidR="00AC4294">
        <w:rPr>
          <w:rFonts w:ascii="Times New Roman" w:eastAsia="Times New Roman" w:hAnsi="Times New Roman" w:cs="Times New Roman"/>
        </w:rPr>
        <w:t xml:space="preserve"> (</w:t>
      </w:r>
      <w:r w:rsidR="00AC4294" w:rsidRPr="00AA447A">
        <w:rPr>
          <w:rFonts w:ascii="Times New Roman" w:eastAsia="Times New Roman" w:hAnsi="Times New Roman" w:cs="Times New Roman"/>
          <w:lang w:val="en-US"/>
        </w:rPr>
        <w:t xml:space="preserve">95% CI: </w:t>
      </w:r>
      <w:r w:rsidR="001B737A">
        <w:rPr>
          <w:rFonts w:ascii="Times New Roman" w:eastAsia="Times New Roman" w:hAnsi="Times New Roman" w:cs="Times New Roman"/>
          <w:lang w:val="en-US"/>
        </w:rPr>
        <w:t>-</w:t>
      </w:r>
      <w:r w:rsidR="000307D9">
        <w:rPr>
          <w:rFonts w:ascii="Times New Roman" w:eastAsia="Times New Roman" w:hAnsi="Times New Roman" w:cs="Times New Roman"/>
          <w:lang w:val="en-US"/>
        </w:rPr>
        <w:t>3.0</w:t>
      </w:r>
      <w:r w:rsidR="00AC4294" w:rsidRPr="00AA447A">
        <w:rPr>
          <w:rFonts w:ascii="Times New Roman" w:eastAsia="Times New Roman" w:hAnsi="Times New Roman" w:cs="Times New Roman"/>
          <w:lang w:val="en-US"/>
        </w:rPr>
        <w:t xml:space="preserve">%, </w:t>
      </w:r>
      <w:r w:rsidR="00083D26">
        <w:rPr>
          <w:rFonts w:ascii="Times New Roman" w:eastAsia="Times New Roman" w:hAnsi="Times New Roman" w:cs="Times New Roman"/>
          <w:lang w:val="en-US"/>
        </w:rPr>
        <w:t>-0.0</w:t>
      </w:r>
      <w:r w:rsidR="000307D9">
        <w:rPr>
          <w:rFonts w:ascii="Times New Roman" w:eastAsia="Times New Roman" w:hAnsi="Times New Roman" w:cs="Times New Roman"/>
          <w:lang w:val="en-US"/>
        </w:rPr>
        <w:t>1</w:t>
      </w:r>
      <w:r w:rsidR="00083D26">
        <w:rPr>
          <w:rFonts w:ascii="Times New Roman" w:eastAsia="Times New Roman" w:hAnsi="Times New Roman" w:cs="Times New Roman"/>
          <w:lang w:val="en-US"/>
        </w:rPr>
        <w:t>%</w:t>
      </w:r>
      <w:r w:rsidR="00AC4294">
        <w:rPr>
          <w:rFonts w:ascii="Times New Roman" w:eastAsia="Times New Roman" w:hAnsi="Times New Roman" w:cs="Times New Roman"/>
          <w:lang w:val="en-US"/>
        </w:rPr>
        <w:t>)</w:t>
      </w:r>
      <w:r w:rsidR="0060327D">
        <w:rPr>
          <w:rFonts w:ascii="Times New Roman" w:eastAsia="Times New Roman" w:hAnsi="Times New Roman" w:cs="Times New Roman"/>
        </w:rPr>
        <w:t>.</w:t>
      </w:r>
      <w:r w:rsidR="00CA581A">
        <w:rPr>
          <w:rFonts w:ascii="Times New Roman" w:eastAsia="Times New Roman" w:hAnsi="Times New Roman" w:cs="Times New Roman"/>
        </w:rPr>
        <w:t xml:space="preserve"> </w:t>
      </w:r>
      <w:r w:rsidR="00CB09AA">
        <w:rPr>
          <w:rFonts w:ascii="Times New Roman" w:eastAsia="Times New Roman" w:hAnsi="Times New Roman" w:cs="Times New Roman"/>
        </w:rPr>
        <w:t xml:space="preserve">Increasing </w:t>
      </w:r>
      <w:r w:rsidR="00F75A62">
        <w:rPr>
          <w:rFonts w:ascii="Times New Roman" w:eastAsia="Times New Roman" w:hAnsi="Times New Roman" w:cs="Times New Roman"/>
        </w:rPr>
        <w:t>aspen</w:t>
      </w:r>
      <w:r w:rsidR="00CB09AA">
        <w:rPr>
          <w:rFonts w:ascii="Times New Roman" w:eastAsia="Times New Roman" w:hAnsi="Times New Roman" w:cs="Times New Roman"/>
        </w:rPr>
        <w:t xml:space="preserve"> HDR</w:t>
      </w:r>
      <w:r w:rsidR="00F75A62">
        <w:rPr>
          <w:rFonts w:ascii="Times New Roman" w:eastAsia="Times New Roman" w:hAnsi="Times New Roman" w:cs="Times New Roman"/>
        </w:rPr>
        <w:t xml:space="preserve"> also had a significant negative effect on both FRPc and CBIbc though no discernable effect of average stand diameter</w:t>
      </w:r>
      <w:r w:rsidR="00625F80">
        <w:rPr>
          <w:rFonts w:ascii="Times New Roman" w:eastAsia="Times New Roman" w:hAnsi="Times New Roman" w:cs="Times New Roman"/>
        </w:rPr>
        <w:t xml:space="preserve"> was found. In spruce-fir forests, the average stand diameter and HDR had significant negative effects</w:t>
      </w:r>
      <w:r w:rsidR="00287658">
        <w:rPr>
          <w:rFonts w:ascii="Times New Roman" w:eastAsia="Times New Roman" w:hAnsi="Times New Roman" w:cs="Times New Roman"/>
        </w:rPr>
        <w:t xml:space="preserve"> on FRP</w:t>
      </w:r>
      <w:r w:rsidR="000A34B0">
        <w:rPr>
          <w:rFonts w:ascii="Times New Roman" w:eastAsia="Times New Roman" w:hAnsi="Times New Roman" w:cs="Times New Roman"/>
        </w:rPr>
        <w:t>c</w:t>
      </w:r>
      <w:r w:rsidR="008F3F48">
        <w:rPr>
          <w:rFonts w:ascii="Times New Roman" w:eastAsia="Times New Roman" w:hAnsi="Times New Roman" w:cs="Times New Roman"/>
        </w:rPr>
        <w:t xml:space="preserve"> but had insignificant effects on CBIbc</w:t>
      </w:r>
      <w:r w:rsidR="000A34B0">
        <w:rPr>
          <w:rFonts w:ascii="Times New Roman" w:eastAsia="Times New Roman" w:hAnsi="Times New Roman" w:cs="Times New Roman"/>
        </w:rPr>
        <w:t>.</w:t>
      </w:r>
      <w:r w:rsidR="00577810">
        <w:rPr>
          <w:rFonts w:ascii="Times New Roman" w:eastAsia="Times New Roman" w:hAnsi="Times New Roman" w:cs="Times New Roman"/>
        </w:rPr>
        <w:t xml:space="preserve"> Ponderosa forests </w:t>
      </w:r>
      <w:r w:rsidR="0023402B">
        <w:rPr>
          <w:rFonts w:ascii="Times New Roman" w:eastAsia="Times New Roman" w:hAnsi="Times New Roman" w:cs="Times New Roman"/>
        </w:rPr>
        <w:t xml:space="preserve">showed a strong positive effect of HDR on both FRPc </w:t>
      </w:r>
      <w:r w:rsidR="00843AB2">
        <w:rPr>
          <w:rFonts w:ascii="Times New Roman" w:eastAsia="Times New Roman" w:hAnsi="Times New Roman" w:cs="Times New Roman"/>
        </w:rPr>
        <w:t xml:space="preserve">(mean effect 0.08) </w:t>
      </w:r>
      <w:r w:rsidR="0023402B">
        <w:rPr>
          <w:rFonts w:ascii="Times New Roman" w:eastAsia="Times New Roman" w:hAnsi="Times New Roman" w:cs="Times New Roman"/>
        </w:rPr>
        <w:t>and CBIbc</w:t>
      </w:r>
      <w:r w:rsidR="00843AB2">
        <w:rPr>
          <w:rFonts w:ascii="Times New Roman" w:eastAsia="Times New Roman" w:hAnsi="Times New Roman" w:cs="Times New Roman"/>
        </w:rPr>
        <w:t xml:space="preserve"> (mean effect 0.10).</w:t>
      </w:r>
    </w:p>
    <w:p w14:paraId="1F7EBFA4" w14:textId="3908375B" w:rsidR="00223AF3" w:rsidRDefault="004D775E" w:rsidP="00223AF3">
      <w:pPr>
        <w:spacing w:before="120" w:after="120"/>
        <w:jc w:val="center"/>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drawing>
          <wp:inline distT="0" distB="0" distL="0" distR="0" wp14:anchorId="0B40694A" wp14:editId="2F0E4792">
            <wp:extent cx="5726362" cy="4445000"/>
            <wp:effectExtent l="0" t="0" r="1905" b="0"/>
            <wp:docPr id="1462435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435347"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03206" cy="4504649"/>
                    </a:xfrm>
                    <a:prstGeom prst="rect">
                      <a:avLst/>
                    </a:prstGeom>
                  </pic:spPr>
                </pic:pic>
              </a:graphicData>
            </a:graphic>
          </wp:inline>
        </w:drawing>
      </w:r>
    </w:p>
    <w:p w14:paraId="641ED187" w14:textId="5D8C709F" w:rsidR="00F24F0A" w:rsidRPr="00223AF3" w:rsidRDefault="2C28A108" w:rsidP="2C28A108">
      <w:pPr>
        <w:spacing w:before="120" w:after="120"/>
        <w:rPr>
          <w:rFonts w:ascii="Times New Roman" w:eastAsia="Times New Roman" w:hAnsi="Times New Roman" w:cs="Times New Roman"/>
          <w:b/>
          <w:bCs/>
          <w:sz w:val="20"/>
          <w:szCs w:val="20"/>
          <w:lang w:val="en-US"/>
        </w:rPr>
      </w:pPr>
      <w:r w:rsidRPr="2C28A108">
        <w:rPr>
          <w:rFonts w:ascii="Times New Roman" w:eastAsia="Times New Roman" w:hAnsi="Times New Roman" w:cs="Times New Roman"/>
          <w:b/>
          <w:bCs/>
          <w:sz w:val="20"/>
          <w:szCs w:val="20"/>
          <w:lang w:val="en-US"/>
        </w:rPr>
        <w:t>Figure 3.</w:t>
      </w:r>
      <w:r w:rsidRPr="2C28A108">
        <w:rPr>
          <w:rFonts w:ascii="Times New Roman" w:eastAsia="Times New Roman" w:hAnsi="Times New Roman" w:cs="Times New Roman"/>
          <w:sz w:val="20"/>
          <w:szCs w:val="20"/>
          <w:lang w:val="en-US"/>
        </w:rPr>
        <w:t xml:space="preserve"> Posterior distribution of effects for forest composition and structure metrics on (</w:t>
      </w:r>
      <w:r w:rsidRPr="2C28A108">
        <w:rPr>
          <w:rFonts w:ascii="Times New Roman" w:eastAsia="Times New Roman" w:hAnsi="Times New Roman" w:cs="Times New Roman"/>
          <w:b/>
          <w:bCs/>
          <w:sz w:val="20"/>
          <w:szCs w:val="20"/>
          <w:lang w:val="en-US"/>
        </w:rPr>
        <w:t>A</w:t>
      </w:r>
      <w:r w:rsidRPr="2C28A108">
        <w:rPr>
          <w:rFonts w:ascii="Times New Roman" w:eastAsia="Times New Roman" w:hAnsi="Times New Roman" w:cs="Times New Roman"/>
          <w:sz w:val="20"/>
          <w:szCs w:val="20"/>
          <w:lang w:val="en-US"/>
        </w:rPr>
        <w:t xml:space="preserve">) </w:t>
      </w:r>
      <w:r w:rsidR="005D542F">
        <w:rPr>
          <w:rFonts w:ascii="Times New Roman" w:eastAsia="Times New Roman" w:hAnsi="Times New Roman" w:cs="Times New Roman"/>
          <w:sz w:val="20"/>
          <w:szCs w:val="20"/>
          <w:lang w:val="en-US"/>
        </w:rPr>
        <w:t>FRPc</w:t>
      </w:r>
      <w:r w:rsidRPr="2C28A108">
        <w:rPr>
          <w:rFonts w:ascii="Times New Roman" w:eastAsia="Times New Roman" w:hAnsi="Times New Roman" w:cs="Times New Roman"/>
          <w:sz w:val="20"/>
          <w:szCs w:val="20"/>
          <w:lang w:val="en-US"/>
        </w:rPr>
        <w:t>, and (</w:t>
      </w:r>
      <w:r w:rsidRPr="2C28A108">
        <w:rPr>
          <w:rFonts w:ascii="Times New Roman" w:eastAsia="Times New Roman" w:hAnsi="Times New Roman" w:cs="Times New Roman"/>
          <w:b/>
          <w:bCs/>
          <w:sz w:val="20"/>
          <w:szCs w:val="20"/>
          <w:lang w:val="en-US"/>
        </w:rPr>
        <w:t>B</w:t>
      </w:r>
      <w:r w:rsidRPr="2C28A108">
        <w:rPr>
          <w:rFonts w:ascii="Times New Roman" w:eastAsia="Times New Roman" w:hAnsi="Times New Roman" w:cs="Times New Roman"/>
          <w:sz w:val="20"/>
          <w:szCs w:val="20"/>
          <w:lang w:val="en-US"/>
        </w:rPr>
        <w:t>) 90</w:t>
      </w:r>
      <w:r w:rsidRPr="2C28A108">
        <w:rPr>
          <w:rFonts w:ascii="Times New Roman" w:eastAsia="Times New Roman" w:hAnsi="Times New Roman" w:cs="Times New Roman"/>
          <w:sz w:val="20"/>
          <w:szCs w:val="20"/>
          <w:vertAlign w:val="superscript"/>
          <w:lang w:val="en-US"/>
        </w:rPr>
        <w:t>th</w:t>
      </w:r>
      <w:r w:rsidRPr="2C28A108">
        <w:rPr>
          <w:rFonts w:ascii="Times New Roman" w:eastAsia="Times New Roman" w:hAnsi="Times New Roman" w:cs="Times New Roman"/>
          <w:sz w:val="20"/>
          <w:szCs w:val="20"/>
          <w:lang w:val="en-US"/>
        </w:rPr>
        <w:t xml:space="preserve"> percentile CBIbc.</w:t>
      </w:r>
    </w:p>
    <w:p w14:paraId="47FE07B9" w14:textId="766BE3F3" w:rsidR="005374B1" w:rsidRPr="00484A4C" w:rsidRDefault="005374B1" w:rsidP="005374B1">
      <w:pPr>
        <w:pStyle w:val="Numberedsubsection"/>
        <w:rPr>
          <w:b/>
          <w:bCs w:val="0"/>
        </w:rPr>
      </w:pPr>
      <w:r w:rsidRPr="00484A4C">
        <w:rPr>
          <w:b/>
          <w:bCs w:val="0"/>
        </w:rPr>
        <w:lastRenderedPageBreak/>
        <w:t>3.</w:t>
      </w:r>
      <w:r w:rsidR="00484A4C" w:rsidRPr="00484A4C">
        <w:rPr>
          <w:b/>
          <w:bCs w:val="0"/>
        </w:rPr>
        <w:t>3</w:t>
      </w:r>
      <w:r w:rsidRPr="00484A4C">
        <w:rPr>
          <w:b/>
          <w:bCs w:val="0"/>
        </w:rPr>
        <w:t>. Topography and fire weather</w:t>
      </w:r>
      <w:r w:rsidR="007E29D5">
        <w:rPr>
          <w:b/>
          <w:bCs w:val="0"/>
        </w:rPr>
        <w:t xml:space="preserve"> and other fixed effects</w:t>
      </w:r>
    </w:p>
    <w:p w14:paraId="59EFC2EA" w14:textId="1FF4477E" w:rsidR="00372D49" w:rsidRDefault="008043B2">
      <w:pPr>
        <w:spacing w:before="120" w:after="120"/>
        <w:rPr>
          <w:rFonts w:ascii="Times New Roman" w:eastAsia="Times New Roman" w:hAnsi="Times New Roman" w:cs="Times New Roman"/>
        </w:rPr>
      </w:pPr>
      <w:r>
        <w:rPr>
          <w:rFonts w:ascii="Times New Roman" w:eastAsia="Times New Roman" w:hAnsi="Times New Roman" w:cs="Times New Roman"/>
        </w:rPr>
        <w:t>Topography and fire weather influenced FRP</w:t>
      </w:r>
      <w:r w:rsidR="007A2967">
        <w:rPr>
          <w:rFonts w:ascii="Times New Roman" w:eastAsia="Times New Roman" w:hAnsi="Times New Roman" w:cs="Times New Roman"/>
        </w:rPr>
        <w:t>c</w:t>
      </w:r>
      <w:r>
        <w:rPr>
          <w:rFonts w:ascii="Times New Roman" w:eastAsia="Times New Roman" w:hAnsi="Times New Roman" w:cs="Times New Roman"/>
        </w:rPr>
        <w:t xml:space="preserve"> and </w:t>
      </w:r>
      <w:r w:rsidR="007A2967">
        <w:rPr>
          <w:rFonts w:ascii="Times New Roman" w:eastAsia="Times New Roman" w:hAnsi="Times New Roman" w:cs="Times New Roman"/>
        </w:rPr>
        <w:t>CBIbc</w:t>
      </w:r>
      <w:r w:rsidR="00460C63">
        <w:rPr>
          <w:rFonts w:ascii="Times New Roman" w:eastAsia="Times New Roman" w:hAnsi="Times New Roman" w:cs="Times New Roman"/>
        </w:rPr>
        <w:t xml:space="preserve"> alongside forest composition and structure</w:t>
      </w:r>
      <w:r w:rsidR="00372D49">
        <w:rPr>
          <w:rFonts w:ascii="Times New Roman" w:eastAsia="Times New Roman" w:hAnsi="Times New Roman" w:cs="Times New Roman"/>
        </w:rPr>
        <w:t xml:space="preserve">, with </w:t>
      </w:r>
      <w:r w:rsidR="007A2078">
        <w:rPr>
          <w:rFonts w:ascii="Times New Roman" w:eastAsia="Times New Roman" w:hAnsi="Times New Roman" w:cs="Times New Roman"/>
        </w:rPr>
        <w:t xml:space="preserve">some key </w:t>
      </w:r>
      <w:r w:rsidR="00372D49">
        <w:rPr>
          <w:rFonts w:ascii="Times New Roman" w:eastAsia="Times New Roman" w:hAnsi="Times New Roman" w:cs="Times New Roman"/>
        </w:rPr>
        <w:t>differences</w:t>
      </w:r>
      <w:r w:rsidR="00717DA2">
        <w:rPr>
          <w:rFonts w:ascii="Times New Roman" w:eastAsia="Times New Roman" w:hAnsi="Times New Roman" w:cs="Times New Roman"/>
        </w:rPr>
        <w:t xml:space="preserve"> </w:t>
      </w:r>
      <w:r w:rsidR="00717DA2" w:rsidRPr="00717DA2">
        <w:rPr>
          <w:rFonts w:ascii="Times New Roman" w:eastAsia="Times New Roman" w:hAnsi="Times New Roman" w:cs="Times New Roman"/>
        </w:rPr>
        <w:t>(</w:t>
      </w:r>
      <w:r w:rsidR="00717DA2" w:rsidRPr="00717DA2">
        <w:rPr>
          <w:rFonts w:ascii="Times New Roman" w:eastAsia="Times New Roman" w:hAnsi="Times New Roman" w:cs="Times New Roman"/>
          <w:b/>
          <w:bCs/>
        </w:rPr>
        <w:t>Table SX</w:t>
      </w:r>
      <w:r w:rsidR="00717DA2" w:rsidRPr="00717DA2">
        <w:rPr>
          <w:rFonts w:ascii="Times New Roman" w:eastAsia="Times New Roman" w:hAnsi="Times New Roman" w:cs="Times New Roman"/>
        </w:rPr>
        <w:t xml:space="preserve">, </w:t>
      </w:r>
      <w:r w:rsidR="00717DA2" w:rsidRPr="00717DA2">
        <w:rPr>
          <w:rFonts w:ascii="Times New Roman" w:eastAsia="Times New Roman" w:hAnsi="Times New Roman" w:cs="Times New Roman"/>
          <w:b/>
          <w:bCs/>
        </w:rPr>
        <w:t>Figure SX</w:t>
      </w:r>
      <w:r w:rsidR="00717DA2" w:rsidRPr="00717DA2">
        <w:rPr>
          <w:rFonts w:ascii="Times New Roman" w:eastAsia="Times New Roman" w:hAnsi="Times New Roman" w:cs="Times New Roman"/>
        </w:rPr>
        <w:t>)</w:t>
      </w:r>
      <w:r w:rsidR="00460C63">
        <w:rPr>
          <w:rFonts w:ascii="Times New Roman" w:eastAsia="Times New Roman" w:hAnsi="Times New Roman" w:cs="Times New Roman"/>
        </w:rPr>
        <w:t xml:space="preserve">. </w:t>
      </w:r>
      <w:r w:rsidR="00975487">
        <w:rPr>
          <w:rFonts w:ascii="Times New Roman" w:eastAsia="Times New Roman" w:hAnsi="Times New Roman" w:cs="Times New Roman"/>
        </w:rPr>
        <w:t>E</w:t>
      </w:r>
      <w:r w:rsidR="00BB661D">
        <w:rPr>
          <w:rFonts w:ascii="Times New Roman" w:eastAsia="Times New Roman" w:hAnsi="Times New Roman" w:cs="Times New Roman"/>
        </w:rPr>
        <w:t>levation</w:t>
      </w:r>
      <w:r w:rsidR="00975487">
        <w:rPr>
          <w:rFonts w:ascii="Times New Roman" w:eastAsia="Times New Roman" w:hAnsi="Times New Roman" w:cs="Times New Roman"/>
        </w:rPr>
        <w:t>, for example,</w:t>
      </w:r>
      <w:r w:rsidR="00BB661D">
        <w:rPr>
          <w:rFonts w:ascii="Times New Roman" w:eastAsia="Times New Roman" w:hAnsi="Times New Roman" w:cs="Times New Roman"/>
        </w:rPr>
        <w:t xml:space="preserve"> had a significant negative effect on FRP</w:t>
      </w:r>
      <w:r w:rsidR="008E3E98">
        <w:rPr>
          <w:rFonts w:ascii="Times New Roman" w:eastAsia="Times New Roman" w:hAnsi="Times New Roman" w:cs="Times New Roman"/>
        </w:rPr>
        <w:t>c</w:t>
      </w:r>
      <w:r w:rsidR="00BB661D">
        <w:rPr>
          <w:rFonts w:ascii="Times New Roman" w:eastAsia="Times New Roman" w:hAnsi="Times New Roman" w:cs="Times New Roman"/>
        </w:rPr>
        <w:t>, but a non-significant effect on CBI</w:t>
      </w:r>
      <w:r w:rsidR="008E3E98">
        <w:rPr>
          <w:rFonts w:ascii="Times New Roman" w:eastAsia="Times New Roman" w:hAnsi="Times New Roman" w:cs="Times New Roman"/>
        </w:rPr>
        <w:t>bc</w:t>
      </w:r>
      <w:r w:rsidR="00BB661D">
        <w:rPr>
          <w:rFonts w:ascii="Times New Roman" w:eastAsia="Times New Roman" w:hAnsi="Times New Roman" w:cs="Times New Roman"/>
        </w:rPr>
        <w:t>.</w:t>
      </w:r>
      <w:r w:rsidR="007A2078">
        <w:rPr>
          <w:rFonts w:ascii="Times New Roman" w:eastAsia="Times New Roman" w:hAnsi="Times New Roman" w:cs="Times New Roman"/>
        </w:rPr>
        <w:t xml:space="preserve"> </w:t>
      </w:r>
      <w:r w:rsidR="00D200D9">
        <w:rPr>
          <w:rFonts w:ascii="Times New Roman" w:eastAsia="Times New Roman" w:hAnsi="Times New Roman" w:cs="Times New Roman"/>
        </w:rPr>
        <w:t>Topographic features such as ridges and hilltops</w:t>
      </w:r>
      <w:r w:rsidR="00E45E83">
        <w:rPr>
          <w:rFonts w:ascii="Times New Roman" w:eastAsia="Times New Roman" w:hAnsi="Times New Roman" w:cs="Times New Roman"/>
        </w:rPr>
        <w:t xml:space="preserve">, characterized by higher TPI, had significant positive effect on both responses. </w:t>
      </w:r>
      <w:r w:rsidR="0062004F">
        <w:rPr>
          <w:rFonts w:ascii="Times New Roman" w:eastAsia="Times New Roman" w:hAnsi="Times New Roman" w:cs="Times New Roman"/>
        </w:rPr>
        <w:t xml:space="preserve">Steeper slopes </w:t>
      </w:r>
      <w:r w:rsidR="00885AA6">
        <w:rPr>
          <w:rFonts w:ascii="Times New Roman" w:eastAsia="Times New Roman" w:hAnsi="Times New Roman" w:cs="Times New Roman"/>
        </w:rPr>
        <w:t xml:space="preserve">had a </w:t>
      </w:r>
      <w:r w:rsidR="00EC563B">
        <w:rPr>
          <w:rFonts w:ascii="Times New Roman" w:eastAsia="Times New Roman" w:hAnsi="Times New Roman" w:cs="Times New Roman"/>
        </w:rPr>
        <w:t>weak but significant positive effect on both responses</w:t>
      </w:r>
      <w:r w:rsidR="00220866">
        <w:rPr>
          <w:rFonts w:ascii="Times New Roman" w:eastAsia="Times New Roman" w:hAnsi="Times New Roman" w:cs="Times New Roman"/>
        </w:rPr>
        <w:t>.</w:t>
      </w:r>
      <w:r w:rsidR="00700917">
        <w:rPr>
          <w:rFonts w:ascii="Times New Roman" w:eastAsia="Times New Roman" w:hAnsi="Times New Roman" w:cs="Times New Roman"/>
        </w:rPr>
        <w:t xml:space="preserve"> </w:t>
      </w:r>
      <w:r w:rsidR="00220866">
        <w:rPr>
          <w:rFonts w:ascii="Times New Roman" w:eastAsia="Times New Roman" w:hAnsi="Times New Roman" w:cs="Times New Roman"/>
        </w:rPr>
        <w:t>N</w:t>
      </w:r>
      <w:r w:rsidR="00700917">
        <w:rPr>
          <w:rFonts w:ascii="Times New Roman" w:eastAsia="Times New Roman" w:hAnsi="Times New Roman" w:cs="Times New Roman"/>
        </w:rPr>
        <w:t>orth-facing slopes</w:t>
      </w:r>
      <w:r w:rsidR="00220866">
        <w:rPr>
          <w:rFonts w:ascii="Times New Roman" w:eastAsia="Times New Roman" w:hAnsi="Times New Roman" w:cs="Times New Roman"/>
        </w:rPr>
        <w:t xml:space="preserve"> </w:t>
      </w:r>
      <w:r w:rsidR="00AC5D26">
        <w:rPr>
          <w:rFonts w:ascii="Times New Roman" w:eastAsia="Times New Roman" w:hAnsi="Times New Roman" w:cs="Times New Roman"/>
        </w:rPr>
        <w:t>tend to</w:t>
      </w:r>
      <w:r w:rsidR="0080448E">
        <w:rPr>
          <w:rFonts w:ascii="Times New Roman" w:eastAsia="Times New Roman" w:hAnsi="Times New Roman" w:cs="Times New Roman"/>
        </w:rPr>
        <w:t xml:space="preserve"> weakly decreased FRPc</w:t>
      </w:r>
      <w:r w:rsidR="00AC5D26">
        <w:rPr>
          <w:rFonts w:ascii="Times New Roman" w:eastAsia="Times New Roman" w:hAnsi="Times New Roman" w:cs="Times New Roman"/>
        </w:rPr>
        <w:t xml:space="preserve"> but have little effect in our models on CBIbc</w:t>
      </w:r>
      <w:r w:rsidR="009B0D37">
        <w:rPr>
          <w:rFonts w:ascii="Times New Roman" w:eastAsia="Times New Roman" w:hAnsi="Times New Roman" w:cs="Times New Roman"/>
        </w:rPr>
        <w:t>.</w:t>
      </w:r>
      <w:r w:rsidR="00E56CF0">
        <w:rPr>
          <w:rFonts w:ascii="Times New Roman" w:eastAsia="Times New Roman" w:hAnsi="Times New Roman" w:cs="Times New Roman"/>
        </w:rPr>
        <w:t xml:space="preserve"> </w:t>
      </w:r>
      <w:r w:rsidR="00980D42">
        <w:rPr>
          <w:rFonts w:ascii="Times New Roman" w:eastAsia="Times New Roman" w:hAnsi="Times New Roman" w:cs="Times New Roman"/>
        </w:rPr>
        <w:t>Fire wea</w:t>
      </w:r>
      <w:r w:rsidR="00E100DF">
        <w:rPr>
          <w:rFonts w:ascii="Times New Roman" w:eastAsia="Times New Roman" w:hAnsi="Times New Roman" w:cs="Times New Roman"/>
        </w:rPr>
        <w:t xml:space="preserve">ther </w:t>
      </w:r>
      <w:r w:rsidR="0011788D">
        <w:rPr>
          <w:rFonts w:ascii="Times New Roman" w:eastAsia="Times New Roman" w:hAnsi="Times New Roman" w:cs="Times New Roman"/>
        </w:rPr>
        <w:t xml:space="preserve">generally </w:t>
      </w:r>
      <w:r w:rsidR="00E100DF">
        <w:rPr>
          <w:rFonts w:ascii="Times New Roman" w:eastAsia="Times New Roman" w:hAnsi="Times New Roman" w:cs="Times New Roman"/>
        </w:rPr>
        <w:t xml:space="preserve">had a stronger </w:t>
      </w:r>
      <w:r w:rsidR="00575F94">
        <w:rPr>
          <w:rFonts w:ascii="Times New Roman" w:eastAsia="Times New Roman" w:hAnsi="Times New Roman" w:cs="Times New Roman"/>
        </w:rPr>
        <w:t>positive effect</w:t>
      </w:r>
      <w:r w:rsidR="0011788D">
        <w:rPr>
          <w:rFonts w:ascii="Times New Roman" w:eastAsia="Times New Roman" w:hAnsi="Times New Roman" w:cs="Times New Roman"/>
        </w:rPr>
        <w:t xml:space="preserve"> </w:t>
      </w:r>
      <w:r w:rsidR="009716EA">
        <w:rPr>
          <w:rFonts w:ascii="Times New Roman" w:eastAsia="Times New Roman" w:hAnsi="Times New Roman" w:cs="Times New Roman"/>
        </w:rPr>
        <w:t xml:space="preserve">on </w:t>
      </w:r>
      <w:r w:rsidR="00EE2FCA">
        <w:rPr>
          <w:rFonts w:ascii="Times New Roman" w:eastAsia="Times New Roman" w:hAnsi="Times New Roman" w:cs="Times New Roman"/>
        </w:rPr>
        <w:t>FRPc</w:t>
      </w:r>
      <w:r w:rsidR="009716EA">
        <w:rPr>
          <w:rFonts w:ascii="Times New Roman" w:eastAsia="Times New Roman" w:hAnsi="Times New Roman" w:cs="Times New Roman"/>
        </w:rPr>
        <w:t xml:space="preserve"> than CBIbc in our models.</w:t>
      </w:r>
      <w:r w:rsidR="00575F94">
        <w:rPr>
          <w:rFonts w:ascii="Times New Roman" w:eastAsia="Times New Roman" w:hAnsi="Times New Roman" w:cs="Times New Roman"/>
        </w:rPr>
        <w:t xml:space="preserve"> For every unit increase in VPD, there was a </w:t>
      </w:r>
      <w:r w:rsidR="004462CA">
        <w:rPr>
          <w:rFonts w:ascii="Times New Roman" w:eastAsia="Times New Roman" w:hAnsi="Times New Roman" w:cs="Times New Roman"/>
        </w:rPr>
        <w:t>+</w:t>
      </w:r>
      <w:r w:rsidR="00AE1297">
        <w:rPr>
          <w:rFonts w:ascii="Times New Roman" w:eastAsia="Times New Roman" w:hAnsi="Times New Roman" w:cs="Times New Roman"/>
        </w:rPr>
        <w:t>15.1</w:t>
      </w:r>
      <w:r w:rsidR="000A2AAF">
        <w:rPr>
          <w:rFonts w:ascii="Times New Roman" w:eastAsia="Times New Roman" w:hAnsi="Times New Roman" w:cs="Times New Roman"/>
        </w:rPr>
        <w:t>% (</w:t>
      </w:r>
      <w:r w:rsidR="00AE0E8B">
        <w:rPr>
          <w:rFonts w:ascii="Times New Roman" w:eastAsia="Times New Roman" w:hAnsi="Times New Roman" w:cs="Times New Roman"/>
          <w:lang w:val="en-US"/>
        </w:rPr>
        <w:t>0.95</w:t>
      </w:r>
      <w:r w:rsidR="000A2AAF" w:rsidRPr="00AA447A">
        <w:rPr>
          <w:rFonts w:ascii="Times New Roman" w:eastAsia="Times New Roman" w:hAnsi="Times New Roman" w:cs="Times New Roman"/>
          <w:lang w:val="en-US"/>
        </w:rPr>
        <w:t xml:space="preserve"> CI: </w:t>
      </w:r>
      <w:r w:rsidR="00AE0E8B">
        <w:rPr>
          <w:rFonts w:ascii="Times New Roman" w:eastAsia="Times New Roman" w:hAnsi="Times New Roman" w:cs="Times New Roman"/>
          <w:lang w:val="en-US"/>
        </w:rPr>
        <w:t>+</w:t>
      </w:r>
      <w:r w:rsidR="000A2AAF">
        <w:rPr>
          <w:rFonts w:ascii="Times New Roman" w:eastAsia="Times New Roman" w:hAnsi="Times New Roman" w:cs="Times New Roman"/>
          <w:lang w:val="en-US"/>
        </w:rPr>
        <w:t>13.</w:t>
      </w:r>
      <w:r w:rsidR="00AE0E8B">
        <w:rPr>
          <w:rFonts w:ascii="Times New Roman" w:eastAsia="Times New Roman" w:hAnsi="Times New Roman" w:cs="Times New Roman"/>
          <w:lang w:val="en-US"/>
        </w:rPr>
        <w:t>8</w:t>
      </w:r>
      <w:r w:rsidR="000A2AAF" w:rsidRPr="00AA447A">
        <w:rPr>
          <w:rFonts w:ascii="Times New Roman" w:eastAsia="Times New Roman" w:hAnsi="Times New Roman" w:cs="Times New Roman"/>
          <w:lang w:val="en-US"/>
        </w:rPr>
        <w:t xml:space="preserve">%, </w:t>
      </w:r>
      <w:r w:rsidR="000A2AAF">
        <w:rPr>
          <w:rFonts w:ascii="Times New Roman" w:eastAsia="Times New Roman" w:hAnsi="Times New Roman" w:cs="Times New Roman"/>
          <w:lang w:val="en-US"/>
        </w:rPr>
        <w:t>-</w:t>
      </w:r>
      <w:r w:rsidR="00AE0E8B">
        <w:rPr>
          <w:rFonts w:ascii="Times New Roman" w:eastAsia="Times New Roman" w:hAnsi="Times New Roman" w:cs="Times New Roman"/>
          <w:lang w:val="en-US"/>
        </w:rPr>
        <w:t>16.5</w:t>
      </w:r>
      <w:r w:rsidR="000A2AAF">
        <w:rPr>
          <w:rFonts w:ascii="Times New Roman" w:eastAsia="Times New Roman" w:hAnsi="Times New Roman" w:cs="Times New Roman"/>
          <w:lang w:val="en-US"/>
        </w:rPr>
        <w:t>%) increase in FRPc</w:t>
      </w:r>
      <w:r w:rsidR="006A7BFE">
        <w:rPr>
          <w:rFonts w:ascii="Times New Roman" w:eastAsia="Times New Roman" w:hAnsi="Times New Roman" w:cs="Times New Roman"/>
          <w:lang w:val="en-US"/>
        </w:rPr>
        <w:t xml:space="preserve"> (</w:t>
      </w:r>
      <w:r w:rsidR="006A7BFE">
        <w:rPr>
          <w:rFonts w:ascii="Times New Roman" w:eastAsia="Times New Roman" w:hAnsi="Times New Roman" w:cs="Times New Roman"/>
          <w:b/>
          <w:bCs/>
          <w:lang w:val="en-US"/>
        </w:rPr>
        <w:t>Table SX</w:t>
      </w:r>
      <w:r w:rsidR="006A7BFE">
        <w:rPr>
          <w:rFonts w:ascii="Times New Roman" w:eastAsia="Times New Roman" w:hAnsi="Times New Roman" w:cs="Times New Roman"/>
          <w:lang w:val="en-US"/>
        </w:rPr>
        <w:t>)</w:t>
      </w:r>
      <w:r w:rsidR="000A2AAF">
        <w:rPr>
          <w:rFonts w:ascii="Times New Roman" w:eastAsia="Times New Roman" w:hAnsi="Times New Roman" w:cs="Times New Roman"/>
          <w:lang w:val="en-US"/>
        </w:rPr>
        <w:t>.</w:t>
      </w:r>
      <w:r w:rsidR="00A972FE">
        <w:rPr>
          <w:rFonts w:ascii="Times New Roman" w:eastAsia="Times New Roman" w:hAnsi="Times New Roman" w:cs="Times New Roman"/>
          <w:lang w:val="en-US"/>
        </w:rPr>
        <w:t xml:space="preserve"> </w:t>
      </w:r>
      <w:r w:rsidR="004D7AF5">
        <w:rPr>
          <w:rFonts w:ascii="Times New Roman" w:eastAsia="Times New Roman" w:hAnsi="Times New Roman" w:cs="Times New Roman"/>
          <w:lang w:val="en-US"/>
        </w:rPr>
        <w:t>ERCdv had a positive effect which was strongest</w:t>
      </w:r>
      <w:r w:rsidR="00362487">
        <w:rPr>
          <w:rFonts w:ascii="Times New Roman" w:eastAsia="Times New Roman" w:hAnsi="Times New Roman" w:cs="Times New Roman"/>
          <w:lang w:val="en-US"/>
        </w:rPr>
        <w:t xml:space="preserve"> for FRPc</w:t>
      </w:r>
      <w:r w:rsidR="00C3395D">
        <w:rPr>
          <w:rFonts w:ascii="Times New Roman" w:eastAsia="Times New Roman" w:hAnsi="Times New Roman" w:cs="Times New Roman"/>
          <w:lang w:val="en-US"/>
        </w:rPr>
        <w:t xml:space="preserve"> (+</w:t>
      </w:r>
      <w:r w:rsidR="00B601D9">
        <w:rPr>
          <w:rFonts w:ascii="Times New Roman" w:eastAsia="Times New Roman" w:hAnsi="Times New Roman" w:cs="Times New Roman"/>
          <w:lang w:val="en-US"/>
        </w:rPr>
        <w:t>11.5</w:t>
      </w:r>
      <w:r w:rsidR="00C3395D">
        <w:rPr>
          <w:rFonts w:ascii="Times New Roman" w:eastAsia="Times New Roman" w:hAnsi="Times New Roman" w:cs="Times New Roman"/>
          <w:lang w:val="en-US"/>
        </w:rPr>
        <w:t>% for every unit increase)</w:t>
      </w:r>
      <w:r w:rsidR="00362487">
        <w:rPr>
          <w:rFonts w:ascii="Times New Roman" w:eastAsia="Times New Roman" w:hAnsi="Times New Roman" w:cs="Times New Roman"/>
          <w:lang w:val="en-US"/>
        </w:rPr>
        <w:t>, though positive and significant for CBIbc as well</w:t>
      </w:r>
      <w:r w:rsidR="008020E3">
        <w:rPr>
          <w:rFonts w:ascii="Times New Roman" w:eastAsia="Times New Roman" w:hAnsi="Times New Roman" w:cs="Times New Roman"/>
          <w:lang w:val="en-US"/>
        </w:rPr>
        <w:t xml:space="preserve"> (</w:t>
      </w:r>
      <w:r w:rsidR="008020E3">
        <w:rPr>
          <w:rFonts w:ascii="Times New Roman" w:eastAsia="Times New Roman" w:hAnsi="Times New Roman" w:cs="Times New Roman"/>
          <w:b/>
          <w:bCs/>
          <w:lang w:val="en-US"/>
        </w:rPr>
        <w:t>Table SX</w:t>
      </w:r>
      <w:r w:rsidR="008020E3">
        <w:rPr>
          <w:rFonts w:ascii="Times New Roman" w:eastAsia="Times New Roman" w:hAnsi="Times New Roman" w:cs="Times New Roman"/>
          <w:lang w:val="en-US"/>
        </w:rPr>
        <w:t>).</w:t>
      </w:r>
      <w:r w:rsidR="007E29D5">
        <w:rPr>
          <w:rFonts w:ascii="Times New Roman" w:eastAsia="Times New Roman" w:hAnsi="Times New Roman" w:cs="Times New Roman"/>
          <w:lang w:val="en-US"/>
        </w:rPr>
        <w:t xml:space="preserve"> Unsurprisingly, the distance to fire perimeter had a strong positive effect on both FRPc and CBIbc and likely helps constrain model estimates where gridcells at the fire edge had significantly lower</w:t>
      </w:r>
      <w:r w:rsidR="00EE7522">
        <w:rPr>
          <w:rFonts w:ascii="Times New Roman" w:eastAsia="Times New Roman" w:hAnsi="Times New Roman" w:cs="Times New Roman"/>
          <w:lang w:val="en-US"/>
        </w:rPr>
        <w:t xml:space="preserve"> values.</w:t>
      </w:r>
    </w:p>
    <w:p w14:paraId="32A96E06" w14:textId="298A51E3" w:rsidR="00475F04" w:rsidRPr="00860874" w:rsidRDefault="003B4489" w:rsidP="007C26E4">
      <w:pPr>
        <w:pStyle w:val="Heading2"/>
      </w:pPr>
      <w:bookmarkStart w:id="20" w:name="_icol1k1mha75" w:colFirst="0" w:colLast="0"/>
      <w:bookmarkEnd w:id="20"/>
      <w:r w:rsidRPr="00860874">
        <w:t>3.</w:t>
      </w:r>
      <w:r w:rsidR="00484A4C">
        <w:t>4</w:t>
      </w:r>
      <w:r w:rsidR="009D2B4C">
        <w:t>.</w:t>
      </w:r>
      <w:r w:rsidRPr="00860874">
        <w:t xml:space="preserve"> </w:t>
      </w:r>
      <w:r w:rsidR="00E87CCC">
        <w:t xml:space="preserve">Aspen </w:t>
      </w:r>
      <w:r w:rsidR="00921BDC">
        <w:t>co-</w:t>
      </w:r>
      <w:r w:rsidR="00E87CCC">
        <w:t xml:space="preserve">dominance and </w:t>
      </w:r>
      <w:r w:rsidR="009D2B4C">
        <w:t>fire weather</w:t>
      </w:r>
      <w:r w:rsidR="008C267C">
        <w:t xml:space="preserve"> mediation</w:t>
      </w:r>
    </w:p>
    <w:p w14:paraId="32A96E07" w14:textId="37E4F8E7" w:rsidR="00475F04" w:rsidRPr="00860874"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 xml:space="preserve">Where aspen co-occurs with other major forest types, its proportional live basal area (i.e., </w:t>
      </w:r>
      <w:r w:rsidRPr="2C28A108">
        <w:rPr>
          <w:rFonts w:ascii="Times New Roman" w:eastAsia="Times New Roman" w:hAnsi="Times New Roman" w:cs="Times New Roman"/>
          <w:i/>
          <w:iCs/>
          <w:lang w:val="en-US"/>
        </w:rPr>
        <w:t>dominance</w:t>
      </w:r>
      <w:r w:rsidRPr="2C28A108">
        <w:rPr>
          <w:rFonts w:ascii="Times New Roman" w:eastAsia="Times New Roman" w:hAnsi="Times New Roman" w:cs="Times New Roman"/>
          <w:lang w:val="en-US"/>
        </w:rPr>
        <w:t>) influenced FRPc and CBIbc differently, and these effects were often mediated by VPD (</w:t>
      </w:r>
      <w:r w:rsidRPr="2C28A108">
        <w:rPr>
          <w:rFonts w:ascii="Times New Roman" w:eastAsia="Times New Roman" w:hAnsi="Times New Roman" w:cs="Times New Roman"/>
          <w:b/>
          <w:bCs/>
          <w:lang w:val="en-US"/>
        </w:rPr>
        <w:t>Figure 4, Table SX</w:t>
      </w:r>
      <w:r w:rsidRPr="2C28A108">
        <w:rPr>
          <w:rFonts w:ascii="Times New Roman" w:eastAsia="Times New Roman" w:hAnsi="Times New Roman" w:cs="Times New Roman"/>
          <w:lang w:val="en-US"/>
        </w:rPr>
        <w:t xml:space="preserve">). Where aspen was the majority, increasing dominance significantly decreased FRPc (-5.4% for every unit increase) and CBIbc (-8.7% for every unit increase). However, VPD-mediation had a pronounced influence, with the effect of aspen dominance either diminishing greatly (CBIbc, </w:t>
      </w:r>
      <w:r w:rsidRPr="2C28A108">
        <w:rPr>
          <w:rFonts w:ascii="Times New Roman" w:eastAsia="Times New Roman" w:hAnsi="Times New Roman" w:cs="Times New Roman"/>
          <w:b/>
          <w:bCs/>
          <w:lang w:val="en-US"/>
        </w:rPr>
        <w:t>Figure 4b</w:t>
      </w:r>
      <w:r w:rsidRPr="2C28A108">
        <w:rPr>
          <w:rFonts w:ascii="Times New Roman" w:eastAsia="Times New Roman" w:hAnsi="Times New Roman" w:cs="Times New Roman"/>
          <w:lang w:val="en-US"/>
        </w:rPr>
        <w:t xml:space="preserve">) or becomes slightly positive with a non-significant effect (FRPc, </w:t>
      </w:r>
      <w:r w:rsidRPr="2C28A108">
        <w:rPr>
          <w:rFonts w:ascii="Times New Roman" w:eastAsia="Times New Roman" w:hAnsi="Times New Roman" w:cs="Times New Roman"/>
          <w:b/>
          <w:bCs/>
          <w:lang w:val="en-US"/>
        </w:rPr>
        <w:t>Figure 4a</w:t>
      </w:r>
      <w:r w:rsidRPr="2C28A108">
        <w:rPr>
          <w:rFonts w:ascii="Times New Roman" w:eastAsia="Times New Roman" w:hAnsi="Times New Roman" w:cs="Times New Roman"/>
          <w:lang w:val="en-US"/>
        </w:rPr>
        <w:t xml:space="preserve">). In lodgepole forests, the effect of increasing aspen dominance on FRPc was significant and negative (-3.5% for every unit increase), with VPD-mediation further increasing the magnitude of this effect (-5.7%). The influence of aspen dominance was strongest in lodgepole forests for FRPc and weaker for CBIbc where only VPD-mediation showed a significant but weak signal for reducing burn severity in lodgepole forests. In spruce-fir, ponderosa, Douglas-fir, and pinyon-juniper, increasing aspen dominance showed either a positive or non-significant effect on FRPc </w:t>
      </w:r>
      <w:r w:rsidRPr="2C28A108">
        <w:rPr>
          <w:rFonts w:ascii="Times New Roman" w:eastAsia="Times New Roman" w:hAnsi="Times New Roman" w:cs="Times New Roman"/>
          <w:i/>
          <w:iCs/>
          <w:lang w:val="en-US"/>
        </w:rPr>
        <w:t>without</w:t>
      </w:r>
      <w:r w:rsidRPr="2C28A108">
        <w:rPr>
          <w:rFonts w:ascii="Times New Roman" w:eastAsia="Times New Roman" w:hAnsi="Times New Roman" w:cs="Times New Roman"/>
          <w:lang w:val="en-US"/>
        </w:rPr>
        <w:t xml:space="preserve"> VPD-mediation. However, this effect on FRPc became negative and significant for ponderosa, Douglas-fir and pinon-juniper when interacting with VPD, suggesting that as fire weather was more extreme aspen dominance had a larger effect on reducing fire activity in these forest types. This influence was pronounced, with -17.8% reduction in FRPc in ponderosa forests when interacting with VPD compared to a +6.8% increase in effect without VPD-mediation, for example (</w:t>
      </w:r>
      <w:r w:rsidRPr="2C28A108">
        <w:rPr>
          <w:rFonts w:ascii="Times New Roman" w:eastAsia="Times New Roman" w:hAnsi="Times New Roman" w:cs="Times New Roman"/>
          <w:b/>
          <w:bCs/>
          <w:lang w:val="en-US"/>
        </w:rPr>
        <w:t>Table SX</w:t>
      </w:r>
      <w:r w:rsidRPr="2C28A108">
        <w:rPr>
          <w:rFonts w:ascii="Times New Roman" w:eastAsia="Times New Roman" w:hAnsi="Times New Roman" w:cs="Times New Roman"/>
          <w:lang w:val="en-US"/>
        </w:rPr>
        <w:t>). In spruce-fir forests, VPD-mediation moved the influence of aspen dominance to a non-significant effect on FRPc, demonstrating a lack of evidence for aspen moderation in this forest type. In the case of CBIbc, spruce-fir forests did benefit from aspen dominance during more extreme fire weather, with a reduction by X% in burn severity for every unit increase in aspen dominance. For Gambel oak and white fir, which are relatively rare in the sample (</w:t>
      </w:r>
      <w:r w:rsidRPr="2C28A108">
        <w:rPr>
          <w:rFonts w:ascii="Times New Roman" w:eastAsia="Times New Roman" w:hAnsi="Times New Roman" w:cs="Times New Roman"/>
          <w:b/>
          <w:bCs/>
          <w:lang w:val="en-US"/>
        </w:rPr>
        <w:t>Figure S1</w:t>
      </w:r>
      <w:r w:rsidRPr="2C28A108">
        <w:rPr>
          <w:rFonts w:ascii="Times New Roman" w:eastAsia="Times New Roman" w:hAnsi="Times New Roman" w:cs="Times New Roman"/>
          <w:lang w:val="en-US"/>
        </w:rPr>
        <w:t>), the effects of aspen dominance exhibited extreme credible intervals for both models. These forest types rarely co-occur with aspen in great proportions (</w:t>
      </w:r>
      <w:r w:rsidRPr="2C28A108">
        <w:rPr>
          <w:rFonts w:ascii="Times New Roman" w:eastAsia="Times New Roman" w:hAnsi="Times New Roman" w:cs="Times New Roman"/>
          <w:b/>
          <w:bCs/>
          <w:lang w:val="en-US"/>
        </w:rPr>
        <w:t>Figure SX</w:t>
      </w:r>
      <w:r w:rsidRPr="2C28A108">
        <w:rPr>
          <w:rFonts w:ascii="Times New Roman" w:eastAsia="Times New Roman" w:hAnsi="Times New Roman" w:cs="Times New Roman"/>
          <w:lang w:val="en-US"/>
        </w:rPr>
        <w:t xml:space="preserve">), which helps explain the wide credible intervals and uncertain estimates. </w:t>
      </w:r>
    </w:p>
    <w:p w14:paraId="32A96E08" w14:textId="466611CE" w:rsidR="00475F04" w:rsidRPr="00860874" w:rsidRDefault="003B4489">
      <w:pPr>
        <w:spacing w:before="120" w:after="120"/>
        <w:jc w:val="center"/>
        <w:rPr>
          <w:rFonts w:ascii="Times New Roman" w:eastAsia="Times New Roman" w:hAnsi="Times New Roman" w:cs="Times New Roman"/>
        </w:rPr>
      </w:pPr>
      <w:r w:rsidRPr="00860874">
        <w:rPr>
          <w:rFonts w:ascii="Times New Roman" w:eastAsia="Times New Roman" w:hAnsi="Times New Roman" w:cs="Times New Roman"/>
        </w:rPr>
        <w:t xml:space="preserve"> </w:t>
      </w:r>
    </w:p>
    <w:p w14:paraId="1040BD57" w14:textId="3204464E" w:rsidR="00AE5818" w:rsidRDefault="00AE5818">
      <w:pPr>
        <w:spacing w:before="120" w:after="120"/>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lastRenderedPageBreak/>
        <w:drawing>
          <wp:inline distT="0" distB="0" distL="0" distR="0" wp14:anchorId="6909E930" wp14:editId="093F5F0F">
            <wp:extent cx="5774267" cy="4132676"/>
            <wp:effectExtent l="0" t="0" r="4445" b="0"/>
            <wp:docPr id="20442818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281835"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87921" cy="4142448"/>
                    </a:xfrm>
                    <a:prstGeom prst="rect">
                      <a:avLst/>
                    </a:prstGeom>
                  </pic:spPr>
                </pic:pic>
              </a:graphicData>
            </a:graphic>
          </wp:inline>
        </w:drawing>
      </w:r>
    </w:p>
    <w:p w14:paraId="32A96E09" w14:textId="157DA572" w:rsidR="00475F04" w:rsidRDefault="2C28A108" w:rsidP="2C28A108">
      <w:pPr>
        <w:spacing w:before="120" w:after="120"/>
        <w:rPr>
          <w:rFonts w:ascii="Times New Roman" w:eastAsia="Times New Roman" w:hAnsi="Times New Roman" w:cs="Times New Roman"/>
          <w:sz w:val="20"/>
          <w:szCs w:val="20"/>
          <w:lang w:val="en-US"/>
        </w:rPr>
      </w:pPr>
      <w:r w:rsidRPr="2C28A108">
        <w:rPr>
          <w:rFonts w:ascii="Times New Roman" w:eastAsia="Times New Roman" w:hAnsi="Times New Roman" w:cs="Times New Roman"/>
          <w:b/>
          <w:bCs/>
          <w:sz w:val="20"/>
          <w:szCs w:val="20"/>
          <w:lang w:val="en-US"/>
        </w:rPr>
        <w:t xml:space="preserve">Figure 5. </w:t>
      </w:r>
      <w:r w:rsidRPr="2C28A108">
        <w:rPr>
          <w:rFonts w:ascii="Times New Roman" w:eastAsia="Times New Roman" w:hAnsi="Times New Roman" w:cs="Times New Roman"/>
          <w:sz w:val="20"/>
          <w:szCs w:val="20"/>
          <w:lang w:val="en-US"/>
        </w:rPr>
        <w:t xml:space="preserve">Posterior distribution of effects of quaking aspen </w:t>
      </w:r>
      <w:r w:rsidRPr="2C28A108">
        <w:rPr>
          <w:rFonts w:ascii="Times New Roman" w:eastAsia="Times New Roman" w:hAnsi="Times New Roman" w:cs="Times New Roman"/>
          <w:i/>
          <w:iCs/>
          <w:sz w:val="20"/>
          <w:szCs w:val="20"/>
          <w:lang w:val="en-US"/>
        </w:rPr>
        <w:t>proportional live basal area</w:t>
      </w:r>
      <w:r w:rsidRPr="2C28A108">
        <w:rPr>
          <w:rFonts w:ascii="Times New Roman" w:eastAsia="Times New Roman" w:hAnsi="Times New Roman" w:cs="Times New Roman"/>
          <w:sz w:val="20"/>
          <w:szCs w:val="20"/>
          <w:lang w:val="en-US"/>
        </w:rPr>
        <w:t xml:space="preserve"> relative to co-occurring predominant forest types. Solid colors represent the effect of increasing proportional live basal area on FRPc and CBIbc and transparent shades represent the VPD-mediated effect which was modeled as an interaction term in R-INLA (</w:t>
      </w:r>
      <w:r w:rsidRPr="2C28A108">
        <w:rPr>
          <w:rFonts w:ascii="Times New Roman" w:eastAsia="Times New Roman" w:hAnsi="Times New Roman" w:cs="Times New Roman"/>
          <w:i/>
          <w:iCs/>
          <w:sz w:val="20"/>
          <w:szCs w:val="20"/>
          <w:lang w:val="en-US"/>
        </w:rPr>
        <w:t>e.g.</w:t>
      </w:r>
      <w:r w:rsidRPr="2C28A108">
        <w:rPr>
          <w:rFonts w:ascii="Times New Roman" w:eastAsia="Times New Roman" w:hAnsi="Times New Roman" w:cs="Times New Roman"/>
          <w:sz w:val="20"/>
          <w:szCs w:val="20"/>
          <w:lang w:val="en-US"/>
        </w:rPr>
        <w:t xml:space="preserve">, </w:t>
      </w:r>
      <w:r w:rsidRPr="2C28A108">
        <w:rPr>
          <w:rFonts w:ascii="Times New Roman" w:eastAsia="Times New Roman" w:hAnsi="Times New Roman" w:cs="Times New Roman"/>
          <w:i/>
          <w:iCs/>
          <w:sz w:val="20"/>
          <w:szCs w:val="20"/>
          <w:lang w:val="en-US"/>
        </w:rPr>
        <w:t xml:space="preserve">VPD * predominant forest </w:t>
      </w:r>
      <w:proofErr w:type="gramStart"/>
      <w:r w:rsidRPr="2C28A108">
        <w:rPr>
          <w:rFonts w:ascii="Times New Roman" w:eastAsia="Times New Roman" w:hAnsi="Times New Roman" w:cs="Times New Roman"/>
          <w:i/>
          <w:iCs/>
          <w:sz w:val="20"/>
          <w:szCs w:val="20"/>
          <w:lang w:val="en-US"/>
        </w:rPr>
        <w:t>type</w:t>
      </w:r>
      <w:r w:rsidRPr="2C28A108">
        <w:rPr>
          <w:rFonts w:ascii="Times New Roman" w:eastAsia="Times New Roman" w:hAnsi="Times New Roman" w:cs="Times New Roman"/>
          <w:b/>
          <w:bCs/>
          <w:i/>
          <w:iCs/>
          <w:sz w:val="20"/>
          <w:szCs w:val="20"/>
          <w:lang w:val="en-US"/>
        </w:rPr>
        <w:t>:</w:t>
      </w:r>
      <w:r w:rsidRPr="2C28A108">
        <w:rPr>
          <w:rFonts w:ascii="Times New Roman" w:eastAsia="Times New Roman" w:hAnsi="Times New Roman" w:cs="Times New Roman"/>
          <w:i/>
          <w:iCs/>
          <w:sz w:val="20"/>
          <w:szCs w:val="20"/>
          <w:lang w:val="en-US"/>
        </w:rPr>
        <w:t>aspen</w:t>
      </w:r>
      <w:proofErr w:type="gramEnd"/>
      <w:r w:rsidRPr="2C28A108">
        <w:rPr>
          <w:rFonts w:ascii="Times New Roman" w:eastAsia="Times New Roman" w:hAnsi="Times New Roman" w:cs="Times New Roman"/>
          <w:i/>
          <w:iCs/>
          <w:sz w:val="20"/>
          <w:szCs w:val="20"/>
          <w:lang w:val="en-US"/>
        </w:rPr>
        <w:t xml:space="preserve"> proportional live basal area</w:t>
      </w:r>
      <w:r w:rsidRPr="2C28A108">
        <w:rPr>
          <w:rFonts w:ascii="Times New Roman" w:eastAsia="Times New Roman" w:hAnsi="Times New Roman" w:cs="Times New Roman"/>
          <w:sz w:val="20"/>
          <w:szCs w:val="20"/>
          <w:lang w:val="en-US"/>
        </w:rPr>
        <w:t xml:space="preserve">). </w:t>
      </w:r>
    </w:p>
    <w:p w14:paraId="0D5C62B2" w14:textId="6688FF2E" w:rsidR="009A785E" w:rsidRPr="00860874" w:rsidRDefault="2C28A108" w:rsidP="009A785E">
      <w:pPr>
        <w:pStyle w:val="Heading3"/>
        <w:spacing w:before="240"/>
      </w:pPr>
      <w:r w:rsidRPr="2C28A108">
        <w:rPr>
          <w:lang w:val="en-US"/>
        </w:rPr>
        <w:t>3.1.4. Spatial patterns in FRPc and CBIbc</w:t>
      </w:r>
    </w:p>
    <w:p w14:paraId="2C42F6B2" w14:textId="3FF1FC46" w:rsidR="009A785E" w:rsidRPr="00860874" w:rsidRDefault="2C28A108" w:rsidP="2C28A108">
      <w:pPr>
        <w:spacing w:before="120" w:after="120"/>
        <w:rPr>
          <w:rFonts w:ascii="Times New Roman" w:eastAsia="Times New Roman" w:hAnsi="Times New Roman" w:cs="Times New Roman"/>
          <w:sz w:val="20"/>
          <w:szCs w:val="20"/>
          <w:lang w:val="en-US"/>
        </w:rPr>
      </w:pPr>
      <w:r w:rsidRPr="2C28A108">
        <w:rPr>
          <w:rFonts w:ascii="Times New Roman" w:eastAsia="Times New Roman" w:hAnsi="Times New Roman" w:cs="Times New Roman"/>
          <w:lang w:val="en-US"/>
        </w:rPr>
        <w:t xml:space="preserve">Substantial spatial structure emerged for both FRPc and CBIbc, defined by the SPDE structured random effects model implemented in </w:t>
      </w:r>
      <w:r w:rsidRPr="2C28A108">
        <w:rPr>
          <w:rFonts w:ascii="Times New Roman" w:eastAsia="Times New Roman" w:hAnsi="Times New Roman" w:cs="Times New Roman"/>
          <w:i/>
          <w:iCs/>
          <w:lang w:val="en-US"/>
        </w:rPr>
        <w:t>R-INLA</w:t>
      </w:r>
      <w:r w:rsidRPr="2C28A108">
        <w:rPr>
          <w:rFonts w:ascii="Times New Roman" w:eastAsia="Times New Roman" w:hAnsi="Times New Roman" w:cs="Times New Roman"/>
          <w:lang w:val="en-US"/>
        </w:rPr>
        <w:t xml:space="preserve"> (</w:t>
      </w:r>
      <w:r w:rsidRPr="2C28A108">
        <w:rPr>
          <w:rFonts w:ascii="Times New Roman" w:eastAsia="Times New Roman" w:hAnsi="Times New Roman" w:cs="Times New Roman"/>
          <w:b/>
          <w:bCs/>
          <w:lang w:val="en-US"/>
        </w:rPr>
        <w:t>Figure 5</w:t>
      </w:r>
      <w:r w:rsidRPr="2C28A108">
        <w:rPr>
          <w:rFonts w:ascii="Times New Roman" w:eastAsia="Times New Roman" w:hAnsi="Times New Roman" w:cs="Times New Roman"/>
          <w:lang w:val="en-US"/>
        </w:rPr>
        <w:t>). Semivariogram analysis provided an initial assessment of the expected spatial range (</w:t>
      </w:r>
      <w:r w:rsidRPr="2C28A108">
        <w:rPr>
          <w:rFonts w:ascii="Times New Roman" w:eastAsia="Times New Roman" w:hAnsi="Times New Roman" w:cs="Times New Roman"/>
          <w:b/>
          <w:bCs/>
          <w:lang w:val="en-US"/>
        </w:rPr>
        <w:t>Figure SX</w:t>
      </w:r>
      <w:r w:rsidRPr="2C28A108">
        <w:rPr>
          <w:rFonts w:ascii="Times New Roman" w:eastAsia="Times New Roman" w:hAnsi="Times New Roman" w:cs="Times New Roman"/>
          <w:lang w:val="en-US"/>
        </w:rPr>
        <w:t>), suggesting an expected mean range for FRPc of ~2.2 km and ~2.9 km for CBIbc. Results from the SPDE indicate alignment with these expectations alongside fixed and random effects, with slight differences. For FRPc, the mean effective range of spatial dependence was 0.017 degrees (~1.7 km), suggesting a fine-scale clustering and influence of localized conditions unexplained by fixed or random effects (</w:t>
      </w:r>
      <w:r w:rsidRPr="2C28A108">
        <w:rPr>
          <w:rFonts w:ascii="Times New Roman" w:eastAsia="Times New Roman" w:hAnsi="Times New Roman" w:cs="Times New Roman"/>
          <w:b/>
          <w:bCs/>
          <w:lang w:val="en-US"/>
        </w:rPr>
        <w:t>Figure 5C</w:t>
      </w:r>
      <w:r w:rsidRPr="2C28A108">
        <w:rPr>
          <w:rFonts w:ascii="Times New Roman" w:eastAsia="Times New Roman" w:hAnsi="Times New Roman" w:cs="Times New Roman"/>
          <w:lang w:val="en-US"/>
        </w:rPr>
        <w:t>). A relatively large standard deviation (mean 0.796) indicated moderately strong spatial variation in FRPc, and residual spatial effects left unexplained by the model. In the case of CBIbc (</w:t>
      </w:r>
      <w:r w:rsidRPr="2C28A108">
        <w:rPr>
          <w:rFonts w:ascii="Times New Roman" w:eastAsia="Times New Roman" w:hAnsi="Times New Roman" w:cs="Times New Roman"/>
          <w:b/>
          <w:bCs/>
          <w:lang w:val="en-US"/>
        </w:rPr>
        <w:t>Figure 5F</w:t>
      </w:r>
      <w:r w:rsidRPr="2C28A108">
        <w:rPr>
          <w:rFonts w:ascii="Times New Roman" w:eastAsia="Times New Roman" w:hAnsi="Times New Roman" w:cs="Times New Roman"/>
          <w:lang w:val="en-US"/>
        </w:rPr>
        <w:t xml:space="preserve">), the effective range of spatial dependence was 0.013 (~1.3 km), with a lower standard deviation (mean 0.326), suggesting that CBIbc may be better explained by the fixed and random effects such as forest composition and structure, fire weather and topography. </w:t>
      </w:r>
    </w:p>
    <w:p w14:paraId="1FFECEB4" w14:textId="7A0351E2" w:rsidR="009A785E" w:rsidRPr="00860874" w:rsidRDefault="00DE556C" w:rsidP="009A785E">
      <w:pPr>
        <w:jc w:val="center"/>
        <w:rPr>
          <w:rFonts w:ascii="Times New Roman" w:eastAsia="Times New Roman" w:hAnsi="Times New Roman" w:cs="Times New Roman"/>
          <w:sz w:val="20"/>
          <w:szCs w:val="20"/>
        </w:rPr>
      </w:pPr>
      <w:bookmarkStart w:id="21" w:name="_bpep2a8uok8t" w:colFirst="0" w:colLast="0"/>
      <w:bookmarkEnd w:id="21"/>
      <w:r>
        <w:rPr>
          <w:rFonts w:ascii="Times New Roman" w:eastAsia="Times New Roman" w:hAnsi="Times New Roman" w:cs="Times New Roman"/>
          <w:noProof/>
        </w:rPr>
        <w:lastRenderedPageBreak/>
        <w:drawing>
          <wp:inline distT="0" distB="0" distL="0" distR="0" wp14:anchorId="6C693652" wp14:editId="7E9E732E">
            <wp:extent cx="5850259" cy="3315146"/>
            <wp:effectExtent l="0" t="0" r="4445" b="0"/>
            <wp:docPr id="1179824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24825"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50259" cy="3315146"/>
                    </a:xfrm>
                    <a:prstGeom prst="rect">
                      <a:avLst/>
                    </a:prstGeom>
                  </pic:spPr>
                </pic:pic>
              </a:graphicData>
            </a:graphic>
          </wp:inline>
        </w:drawing>
      </w:r>
    </w:p>
    <w:p w14:paraId="38BEA4E2" w14:textId="3DA08380" w:rsidR="0044457F" w:rsidRPr="00DE556C" w:rsidRDefault="2C28A108" w:rsidP="2C28A108">
      <w:pPr>
        <w:rPr>
          <w:rFonts w:ascii="Times New Roman" w:eastAsia="Times New Roman" w:hAnsi="Times New Roman" w:cs="Times New Roman"/>
          <w:sz w:val="20"/>
          <w:szCs w:val="20"/>
          <w:lang w:val="en-US"/>
        </w:rPr>
      </w:pPr>
      <w:r w:rsidRPr="2C28A108">
        <w:rPr>
          <w:rFonts w:ascii="Times New Roman" w:eastAsia="Times New Roman" w:hAnsi="Times New Roman" w:cs="Times New Roman"/>
          <w:b/>
          <w:bCs/>
          <w:sz w:val="20"/>
          <w:szCs w:val="20"/>
          <w:lang w:val="en-US"/>
        </w:rPr>
        <w:t>Figure 3.</w:t>
      </w:r>
      <w:r w:rsidRPr="2C28A108">
        <w:rPr>
          <w:rFonts w:ascii="Times New Roman" w:eastAsia="Times New Roman" w:hAnsi="Times New Roman" w:cs="Times New Roman"/>
          <w:sz w:val="20"/>
          <w:szCs w:val="20"/>
          <w:lang w:val="en-US"/>
        </w:rPr>
        <w:t xml:space="preserve"> Southern Rockies spatial mesh grid for SPDE spatial model and example for the Williams Fork Fire, CO (2020). (</w:t>
      </w:r>
      <w:r w:rsidRPr="2C28A108">
        <w:rPr>
          <w:rFonts w:ascii="Times New Roman" w:eastAsia="Times New Roman" w:hAnsi="Times New Roman" w:cs="Times New Roman"/>
          <w:b/>
          <w:bCs/>
          <w:sz w:val="20"/>
          <w:szCs w:val="20"/>
          <w:lang w:val="en-US"/>
        </w:rPr>
        <w:t>A</w:t>
      </w:r>
      <w:r w:rsidRPr="2C28A108">
        <w:rPr>
          <w:rFonts w:ascii="Times New Roman" w:eastAsia="Times New Roman" w:hAnsi="Times New Roman" w:cs="Times New Roman"/>
          <w:sz w:val="20"/>
          <w:szCs w:val="20"/>
          <w:lang w:val="en-US"/>
        </w:rPr>
        <w:t xml:space="preserve">) Spatial mesh grid </w:t>
      </w:r>
      <w:r w:rsidR="008E09EB">
        <w:rPr>
          <w:rFonts w:ascii="Times New Roman" w:eastAsia="Times New Roman" w:hAnsi="Times New Roman" w:cs="Times New Roman"/>
          <w:sz w:val="20"/>
          <w:szCs w:val="20"/>
          <w:lang w:val="en-US"/>
        </w:rPr>
        <w:t xml:space="preserve">and fire census </w:t>
      </w:r>
      <w:r w:rsidRPr="2C28A108">
        <w:rPr>
          <w:rFonts w:ascii="Times New Roman" w:eastAsia="Times New Roman" w:hAnsi="Times New Roman" w:cs="Times New Roman"/>
          <w:sz w:val="20"/>
          <w:szCs w:val="20"/>
          <w:lang w:val="en-US"/>
        </w:rPr>
        <w:t>covering the Southern Rockies</w:t>
      </w:r>
      <w:r w:rsidR="008E09EB">
        <w:rPr>
          <w:rFonts w:ascii="Times New Roman" w:eastAsia="Times New Roman" w:hAnsi="Times New Roman" w:cs="Times New Roman"/>
          <w:sz w:val="20"/>
          <w:szCs w:val="20"/>
          <w:lang w:val="en-US"/>
        </w:rPr>
        <w:t xml:space="preserve"> (2017-2023)</w:t>
      </w:r>
      <w:r w:rsidRPr="2C28A108">
        <w:rPr>
          <w:rFonts w:ascii="Times New Roman" w:eastAsia="Times New Roman" w:hAnsi="Times New Roman" w:cs="Times New Roman"/>
          <w:sz w:val="20"/>
          <w:szCs w:val="20"/>
          <w:lang w:val="en-US"/>
        </w:rPr>
        <w:t>; (</w:t>
      </w:r>
      <w:r w:rsidRPr="2C28A108">
        <w:rPr>
          <w:rFonts w:ascii="Times New Roman" w:eastAsia="Times New Roman" w:hAnsi="Times New Roman" w:cs="Times New Roman"/>
          <w:b/>
          <w:bCs/>
          <w:sz w:val="20"/>
          <w:szCs w:val="20"/>
          <w:lang w:val="en-US"/>
        </w:rPr>
        <w:t>B</w:t>
      </w:r>
      <w:r w:rsidRPr="2C28A108">
        <w:rPr>
          <w:rFonts w:ascii="Times New Roman" w:eastAsia="Times New Roman" w:hAnsi="Times New Roman" w:cs="Times New Roman"/>
          <w:sz w:val="20"/>
          <w:szCs w:val="20"/>
          <w:lang w:val="en-US"/>
        </w:rPr>
        <w:t>) Cumulative FRP (FRPc); (</w:t>
      </w:r>
      <w:r w:rsidRPr="2C28A108">
        <w:rPr>
          <w:rFonts w:ascii="Times New Roman" w:eastAsia="Times New Roman" w:hAnsi="Times New Roman" w:cs="Times New Roman"/>
          <w:b/>
          <w:bCs/>
          <w:sz w:val="20"/>
          <w:szCs w:val="20"/>
          <w:lang w:val="en-US"/>
        </w:rPr>
        <w:t>C</w:t>
      </w:r>
      <w:r w:rsidRPr="2C28A108">
        <w:rPr>
          <w:rFonts w:ascii="Times New Roman" w:eastAsia="Times New Roman" w:hAnsi="Times New Roman" w:cs="Times New Roman"/>
          <w:sz w:val="20"/>
          <w:szCs w:val="20"/>
          <w:lang w:val="en-US"/>
        </w:rPr>
        <w:t>) Spatial effect of FRPc; (</w:t>
      </w:r>
      <w:r w:rsidRPr="2C28A108">
        <w:rPr>
          <w:rFonts w:ascii="Times New Roman" w:eastAsia="Times New Roman" w:hAnsi="Times New Roman" w:cs="Times New Roman"/>
          <w:b/>
          <w:bCs/>
          <w:sz w:val="20"/>
          <w:szCs w:val="20"/>
          <w:lang w:val="en-US"/>
        </w:rPr>
        <w:t>D</w:t>
      </w:r>
      <w:r w:rsidRPr="2C28A108">
        <w:rPr>
          <w:rFonts w:ascii="Times New Roman" w:eastAsia="Times New Roman" w:hAnsi="Times New Roman" w:cs="Times New Roman"/>
          <w:sz w:val="20"/>
          <w:szCs w:val="20"/>
          <w:lang w:val="en-US"/>
        </w:rPr>
        <w:t>) Uncertainty in the spatial effect of FRPc; (</w:t>
      </w:r>
      <w:r w:rsidRPr="2C28A108">
        <w:rPr>
          <w:rFonts w:ascii="Times New Roman" w:eastAsia="Times New Roman" w:hAnsi="Times New Roman" w:cs="Times New Roman"/>
          <w:b/>
          <w:bCs/>
          <w:sz w:val="20"/>
          <w:szCs w:val="20"/>
          <w:lang w:val="en-US"/>
        </w:rPr>
        <w:t>E</w:t>
      </w:r>
      <w:r w:rsidRPr="2C28A108">
        <w:rPr>
          <w:rFonts w:ascii="Times New Roman" w:eastAsia="Times New Roman" w:hAnsi="Times New Roman" w:cs="Times New Roman"/>
          <w:sz w:val="20"/>
          <w:szCs w:val="20"/>
          <w:lang w:val="en-US"/>
        </w:rPr>
        <w:t>) 90</w:t>
      </w:r>
      <w:r w:rsidRPr="2C28A108">
        <w:rPr>
          <w:rFonts w:ascii="Times New Roman" w:eastAsia="Times New Roman" w:hAnsi="Times New Roman" w:cs="Times New Roman"/>
          <w:sz w:val="20"/>
          <w:szCs w:val="20"/>
          <w:vertAlign w:val="superscript"/>
          <w:lang w:val="en-US"/>
        </w:rPr>
        <w:t>th</w:t>
      </w:r>
      <w:r w:rsidRPr="2C28A108">
        <w:rPr>
          <w:rFonts w:ascii="Times New Roman" w:eastAsia="Times New Roman" w:hAnsi="Times New Roman" w:cs="Times New Roman"/>
          <w:sz w:val="20"/>
          <w:szCs w:val="20"/>
          <w:lang w:val="en-US"/>
        </w:rPr>
        <w:t xml:space="preserve"> percentile CBIbc; (</w:t>
      </w:r>
      <w:r w:rsidRPr="2C28A108">
        <w:rPr>
          <w:rFonts w:ascii="Times New Roman" w:eastAsia="Times New Roman" w:hAnsi="Times New Roman" w:cs="Times New Roman"/>
          <w:b/>
          <w:bCs/>
          <w:sz w:val="20"/>
          <w:szCs w:val="20"/>
          <w:lang w:val="en-US"/>
        </w:rPr>
        <w:t>F</w:t>
      </w:r>
      <w:r w:rsidRPr="2C28A108">
        <w:rPr>
          <w:rFonts w:ascii="Times New Roman" w:eastAsia="Times New Roman" w:hAnsi="Times New Roman" w:cs="Times New Roman"/>
          <w:sz w:val="20"/>
          <w:szCs w:val="20"/>
          <w:lang w:val="en-US"/>
        </w:rPr>
        <w:t xml:space="preserve">) Spatial effect of CBIbc; and </w:t>
      </w:r>
      <w:r w:rsidRPr="2C28A108">
        <w:rPr>
          <w:rFonts w:ascii="Times New Roman" w:eastAsia="Times New Roman" w:hAnsi="Times New Roman" w:cs="Times New Roman"/>
          <w:b/>
          <w:bCs/>
          <w:sz w:val="20"/>
          <w:szCs w:val="20"/>
          <w:lang w:val="en-US"/>
        </w:rPr>
        <w:t>(G)</w:t>
      </w:r>
      <w:r w:rsidRPr="2C28A108">
        <w:rPr>
          <w:rFonts w:ascii="Times New Roman" w:eastAsia="Times New Roman" w:hAnsi="Times New Roman" w:cs="Times New Roman"/>
          <w:sz w:val="20"/>
          <w:szCs w:val="20"/>
          <w:lang w:val="en-US"/>
        </w:rPr>
        <w:t xml:space="preserve"> Uncertainty in the spatial effect of CBIbc. Tighter spatial clustering was observed for FRPc compared to CBIbc, and spatial dependence is strongest within ~1.4 km indicating finer-scale spatial patterns compared to ~X km for CBIbc. </w:t>
      </w:r>
    </w:p>
    <w:p w14:paraId="32A96E0A" w14:textId="77777777" w:rsidR="00475F04" w:rsidRPr="00860874" w:rsidRDefault="003B4489" w:rsidP="009400CC">
      <w:pPr>
        <w:pStyle w:val="Heading1"/>
        <w:numPr>
          <w:ilvl w:val="0"/>
          <w:numId w:val="2"/>
        </w:numPr>
        <w:spacing w:before="240" w:after="120"/>
        <w:ind w:left="360"/>
      </w:pPr>
      <w:bookmarkStart w:id="22" w:name="_xsfke6bnezin" w:colFirst="0" w:colLast="0"/>
      <w:bookmarkEnd w:id="22"/>
      <w:r w:rsidRPr="00860874">
        <w:t>Discussion</w:t>
      </w:r>
    </w:p>
    <w:p w14:paraId="32A96E0C" w14:textId="6A706971" w:rsidR="00475F04" w:rsidRPr="00860874"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 xml:space="preserve">Significant differences between FRPc and CBIbc relative to aspen emerged across forest types in the Southern Rockies during recent wildfires. </w:t>
      </w:r>
      <w:r w:rsidRPr="6A91EA05">
        <w:rPr>
          <w:rFonts w:ascii="Times New Roman" w:eastAsia="Times New Roman" w:hAnsi="Times New Roman" w:cs="Times New Roman"/>
          <w:lang w:val="en-US"/>
        </w:rPr>
        <w:t>Aspen forest composition and structure had significant moderating effects on fire intensity and severity compared to other forest types.</w:t>
      </w:r>
      <w:r w:rsidRPr="2C28A108">
        <w:rPr>
          <w:rFonts w:ascii="Times New Roman" w:eastAsia="Times New Roman" w:hAnsi="Times New Roman" w:cs="Times New Roman"/>
          <w:lang w:val="en-US"/>
        </w:rPr>
        <w:t xml:space="preserve"> For example, we found that compared to lodgepole pine, aspen averaged 20.9% lower FRPc and 10.0% lower CBIbc. In this forest type, and where lodgepole and aspen co-occur, every unit increase in proportional live basal area decreased FRPc by -3.5% and (-5.7% with VPD-mediation), highlighting the capacity for aspen to reduce fire intensity in lodgepole forests even under more extreme conditions. The results of this study have widespread implications for forest and fire management in the context of fire hazards, suppression and response, and fuels treatments. We introduce a novel index, FRPc, as a proxy for fire intensity and successfully harmonize this with satellite-derive burn severity, imputed wall-to-wall forest inventory data, and characteristics of topography and weather to elucidate the biotic and abiotic controls on fire intensity and post-fire ecosystem impacts. </w:t>
      </w:r>
    </w:p>
    <w:p w14:paraId="1AE27FAB" w14:textId="0F795384" w:rsidR="001E6DFA" w:rsidRDefault="003B4489">
      <w:pPr>
        <w:pStyle w:val="Heading2"/>
      </w:pPr>
      <w:bookmarkStart w:id="23" w:name="_lkkhuqna078q" w:colFirst="0" w:colLast="0"/>
      <w:bookmarkEnd w:id="23"/>
      <w:r w:rsidRPr="00860874">
        <w:t xml:space="preserve">4.1. </w:t>
      </w:r>
      <w:r w:rsidR="001E6DFA">
        <w:t>A</w:t>
      </w:r>
      <w:r w:rsidRPr="00860874">
        <w:t xml:space="preserve">spen </w:t>
      </w:r>
      <w:r w:rsidR="001E6DFA">
        <w:t>turns down the heat</w:t>
      </w:r>
      <w:r w:rsidR="00946FB5">
        <w:t xml:space="preserve"> during recent wildfires</w:t>
      </w:r>
    </w:p>
    <w:p w14:paraId="28D17F1B" w14:textId="460DFA74" w:rsidR="0071155B" w:rsidRPr="00367D06"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 xml:space="preserve">Aspen forests had a strong moderating effect on both FRPc and CBIbc, especially where it was the dominant forest cover. Lodgepole pine, Douglas-fir, white fir, ponderosa pine, and spruce-fir forests types all exhibited significantly higher FRPc and CBIbc </w:t>
      </w:r>
      <w:r w:rsidRPr="2C28A108">
        <w:rPr>
          <w:rFonts w:ascii="Times New Roman" w:eastAsia="Times New Roman" w:hAnsi="Times New Roman" w:cs="Times New Roman"/>
          <w:i/>
          <w:iCs/>
          <w:lang w:val="en-US"/>
        </w:rPr>
        <w:t>relative to aspen</w:t>
      </w:r>
      <w:r w:rsidRPr="2C28A108">
        <w:rPr>
          <w:rFonts w:ascii="Times New Roman" w:eastAsia="Times New Roman" w:hAnsi="Times New Roman" w:cs="Times New Roman"/>
          <w:lang w:val="en-US"/>
        </w:rPr>
        <w:t xml:space="preserve"> while holding landscape and climatic effects such as forest composition and structure, fire weather, and topography at their means. This result aligns with expectations of fire activity in aspen forests, which is generally considered to be lower than </w:t>
      </w:r>
      <w:r w:rsidRPr="2C28A108">
        <w:rPr>
          <w:rFonts w:ascii="Times New Roman" w:eastAsia="Times New Roman" w:hAnsi="Times New Roman" w:cs="Times New Roman"/>
          <w:lang w:val="en-US"/>
        </w:rPr>
        <w:lastRenderedPageBreak/>
        <w:t xml:space="preserve">adjacent conifer forest types </w:t>
      </w:r>
      <w:r w:rsidR="007512EC" w:rsidRPr="2C28A108">
        <w:rPr>
          <w:rFonts w:ascii="Times New Roman" w:eastAsia="Times New Roman" w:hAnsi="Times New Roman" w:cs="Times New Roman"/>
        </w:rPr>
        <w:fldChar w:fldCharType="begin"/>
      </w:r>
      <w:r w:rsidR="007512EC" w:rsidRPr="2C28A108">
        <w:rPr>
          <w:rFonts w:ascii="Times New Roman" w:eastAsia="Times New Roman" w:hAnsi="Times New Roman" w:cs="Times New Roman"/>
        </w:rPr>
        <w:instrText xml:space="preserve"> ADDIN ZOTERO_ITEM CSL_CITATION {"citationID":"0KxThqnZ","properties":{"formattedCitation":"(Nesbit et al., 2023)","plainCitation":"(Nesbit et al., 2023)","noteIndex":0},"citationItems":[{"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007512EC" w:rsidRPr="2C28A108">
        <w:rPr>
          <w:rFonts w:ascii="Times New Roman" w:eastAsia="Times New Roman" w:hAnsi="Times New Roman" w:cs="Times New Roman"/>
        </w:rPr>
        <w:fldChar w:fldCharType="separate"/>
      </w:r>
      <w:r w:rsidRPr="2C28A108">
        <w:rPr>
          <w:rFonts w:ascii="Times New Roman" w:eastAsia="Times New Roman" w:hAnsi="Times New Roman" w:cs="Times New Roman"/>
          <w:noProof/>
          <w:lang w:val="en-US"/>
        </w:rPr>
        <w:t>(Nesbit et al., 2023)</w:t>
      </w:r>
      <w:r w:rsidR="007512EC" w:rsidRPr="2C28A108">
        <w:rPr>
          <w:rFonts w:ascii="Times New Roman" w:eastAsia="Times New Roman" w:hAnsi="Times New Roman" w:cs="Times New Roman"/>
        </w:rPr>
        <w:fldChar w:fldCharType="end"/>
      </w:r>
      <w:r w:rsidRPr="2C28A108">
        <w:rPr>
          <w:rFonts w:ascii="Times New Roman" w:eastAsia="Times New Roman" w:hAnsi="Times New Roman" w:cs="Times New Roman"/>
          <w:lang w:val="en-US"/>
        </w:rPr>
        <w:t xml:space="preserve">. Previous studies have shown that fire activity is determined also by aspen stand structure and function type (e.g., seral or stable), where stable stands are less likely to burn than seral stands </w:t>
      </w:r>
      <w:r w:rsidR="007512EC" w:rsidRPr="2C28A108">
        <w:rPr>
          <w:rFonts w:ascii="Times New Roman" w:eastAsia="Times New Roman" w:hAnsi="Times New Roman" w:cs="Times New Roman"/>
        </w:rPr>
        <w:fldChar w:fldCharType="begin"/>
      </w:r>
      <w:r w:rsidR="007512EC" w:rsidRPr="2C28A108">
        <w:rPr>
          <w:rFonts w:ascii="Times New Roman" w:eastAsia="Times New Roman" w:hAnsi="Times New Roman" w:cs="Times New Roman"/>
        </w:rPr>
        <w:instrText xml:space="preserve"> ADDIN ZOTERO_ITEM CSL_CITATION {"citationID":"OHUnkIDC","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007512EC" w:rsidRPr="2C28A108">
        <w:rPr>
          <w:rFonts w:ascii="Times New Roman" w:eastAsia="Times New Roman" w:hAnsi="Times New Roman" w:cs="Times New Roman"/>
        </w:rPr>
        <w:fldChar w:fldCharType="separate"/>
      </w:r>
      <w:r w:rsidRPr="2C28A108">
        <w:rPr>
          <w:rFonts w:ascii="Times New Roman" w:eastAsia="Times New Roman" w:hAnsi="Times New Roman" w:cs="Times New Roman"/>
          <w:noProof/>
          <w:lang w:val="en-US"/>
        </w:rPr>
        <w:t>(Shinneman et al., 2013)</w:t>
      </w:r>
      <w:r w:rsidR="007512EC" w:rsidRPr="2C28A108">
        <w:rPr>
          <w:rFonts w:ascii="Times New Roman" w:eastAsia="Times New Roman" w:hAnsi="Times New Roman" w:cs="Times New Roman"/>
        </w:rPr>
        <w:fldChar w:fldCharType="end"/>
      </w:r>
      <w:r w:rsidRPr="2C28A108">
        <w:rPr>
          <w:rFonts w:ascii="Times New Roman" w:eastAsia="Times New Roman" w:hAnsi="Times New Roman" w:cs="Times New Roman"/>
          <w:lang w:val="en-US"/>
        </w:rPr>
        <w:t>. Our results support this during recent wildfires in the Southern Rockies, with a -8.1% reduction FRPc for every unit increase in aspen percent cover (</w:t>
      </w:r>
      <w:r w:rsidRPr="2C28A108">
        <w:rPr>
          <w:rFonts w:ascii="Times New Roman" w:eastAsia="Times New Roman" w:hAnsi="Times New Roman" w:cs="Times New Roman"/>
          <w:b/>
          <w:bCs/>
          <w:lang w:val="en-US"/>
        </w:rPr>
        <w:t>Figure 3A</w:t>
      </w:r>
      <w:r w:rsidRPr="2C28A108">
        <w:rPr>
          <w:rFonts w:ascii="Times New Roman" w:eastAsia="Times New Roman" w:hAnsi="Times New Roman" w:cs="Times New Roman"/>
          <w:lang w:val="en-US"/>
        </w:rPr>
        <w:t>) – indicating a more pronounced cooling effect of aspen forests when they make up a greater proportion of the landscape area. Where aspen co-occurs with other forest types, significant moderating effects emerged especially when interacting with VPD (</w:t>
      </w:r>
      <w:r w:rsidRPr="2C28A108">
        <w:rPr>
          <w:rFonts w:ascii="Times New Roman" w:eastAsia="Times New Roman" w:hAnsi="Times New Roman" w:cs="Times New Roman"/>
          <w:b/>
          <w:bCs/>
          <w:lang w:val="en-US"/>
        </w:rPr>
        <w:t>Figure 4</w:t>
      </w:r>
      <w:r w:rsidRPr="2C28A108">
        <w:rPr>
          <w:rFonts w:ascii="Times New Roman" w:eastAsia="Times New Roman" w:hAnsi="Times New Roman" w:cs="Times New Roman"/>
          <w:lang w:val="en-US"/>
        </w:rPr>
        <w:t>). In lodgepole, for every unit increase in aspen dominance (proportion of live basal area), there was -3.5% effect on FRPc and -5.8% in CBIbc, respectively (</w:t>
      </w:r>
      <w:r w:rsidRPr="2C28A108">
        <w:rPr>
          <w:rFonts w:ascii="Times New Roman" w:eastAsia="Times New Roman" w:hAnsi="Times New Roman" w:cs="Times New Roman"/>
          <w:b/>
          <w:bCs/>
          <w:lang w:val="en-US"/>
        </w:rPr>
        <w:t>Table SX</w:t>
      </w:r>
      <w:r w:rsidRPr="2C28A108">
        <w:rPr>
          <w:rFonts w:ascii="Times New Roman" w:eastAsia="Times New Roman" w:hAnsi="Times New Roman" w:cs="Times New Roman"/>
          <w:lang w:val="en-US"/>
        </w:rPr>
        <w:t xml:space="preserve">). Importantly, this moderating effect was more pronounced when interacting with VPD, suggesting that even under more extreme fire weather conditions aspen may reduce fire intensity and severity where it co-occurs with lodgepole. Conversely, the influence of aspen dominance in ponderosa, pinon-juniper, and Douglas-fir weakly increased fire intensity and severity in some cases </w:t>
      </w:r>
      <w:r w:rsidRPr="2C28A108">
        <w:rPr>
          <w:rFonts w:ascii="Times New Roman" w:eastAsia="Times New Roman" w:hAnsi="Times New Roman" w:cs="Times New Roman"/>
          <w:i/>
          <w:iCs/>
          <w:lang w:val="en-US"/>
        </w:rPr>
        <w:t>except</w:t>
      </w:r>
      <w:r w:rsidRPr="2C28A108">
        <w:rPr>
          <w:rFonts w:ascii="Times New Roman" w:eastAsia="Times New Roman" w:hAnsi="Times New Roman" w:cs="Times New Roman"/>
          <w:lang w:val="en-US"/>
        </w:rPr>
        <w:t xml:space="preserve"> when interacting with VPD. While this dynamic deserves more attention in subsequent studies, it indicates that under more extreme fire weather aspen may provide a buffer in these forest types. Given associations between increasing VPD and increasing fire activity in the western US </w:t>
      </w:r>
      <w:r w:rsidR="007512EC" w:rsidRPr="2C28A108">
        <w:rPr>
          <w:rFonts w:ascii="Times New Roman" w:eastAsia="Times New Roman" w:hAnsi="Times New Roman" w:cs="Times New Roman"/>
        </w:rPr>
        <w:fldChar w:fldCharType="begin"/>
      </w:r>
      <w:r w:rsidR="007512EC" w:rsidRPr="2C28A108">
        <w:rPr>
          <w:rFonts w:ascii="Times New Roman" w:eastAsia="Times New Roman" w:hAnsi="Times New Roman" w:cs="Times New Roman"/>
        </w:rPr>
        <w:instrText xml:space="preserve"> ADDIN ZOTERO_ITEM CSL_CITATION {"citationID":"c6hLerzr","properties":{"formattedCitation":"(Abatzoglou &amp; Williams, 2016)","plainCitation":"(Abatzoglou &amp; Williams, 2016)","noteIndex":0},"citationItems":[{"id":176,"uris":["http://zotero.org/users/5904228/items/VDK8YW59"],"itemData":{"id":176,"type":"article-journal","abstract":"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σ) fire-season fuel aridity and an average of nine additional days per year of high fire potential. Anthropogenic climate change accounted for </w:instrText>
      </w:r>
      <w:r w:rsidR="007512EC" w:rsidRPr="2C28A108">
        <w:rPr>
          <w:rFonts w:ascii="Cambria Math" w:eastAsia="Times New Roman" w:hAnsi="Cambria Math" w:cs="Cambria Math"/>
        </w:rPr>
        <w:instrText>∼</w:instrText>
      </w:r>
      <w:r w:rsidR="007512EC" w:rsidRPr="2C28A108">
        <w:rPr>
          <w:rFonts w:ascii="Times New Roman" w:eastAsia="Times New Roman" w:hAnsi="Times New Roman" w:cs="Times New Roman"/>
        </w:rPr>
        <w:instrText xml:space="preserve">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container-title":"Proceedings of the National Academy of Sciences","DOI":"10.1073/pnas.1607171113","ISSN":"0027-8424, 1091-6490","issue":"42","journalAbbreviation":"PNAS","language":"en","license":"©  . http://www.pnas.org/site/misc/userlicense.xhtml","note":"publisher: National Academy of Sciences\nsection: Physical Sciences\nPMID: 27791053","page":"11770-11775","source":"www.pnas.org","title":"Impact of anthropogenic climate change on wildfire across western US forests","volume":"113","author":[{"family":"Abatzoglou","given":"John T."},{"family":"Williams","given":"A. Park"}],"issued":{"date-parts":[["2016",10,18]]}}}],"schema":"https://github.com/citation-style-language/schema/raw/master/csl-citation.json"} </w:instrText>
      </w:r>
      <w:r w:rsidR="007512EC" w:rsidRPr="2C28A108">
        <w:rPr>
          <w:rFonts w:ascii="Times New Roman" w:eastAsia="Times New Roman" w:hAnsi="Times New Roman" w:cs="Times New Roman"/>
        </w:rPr>
        <w:fldChar w:fldCharType="separate"/>
      </w:r>
      <w:r w:rsidRPr="2C28A108">
        <w:rPr>
          <w:rFonts w:ascii="Times New Roman" w:eastAsia="Times New Roman" w:hAnsi="Times New Roman" w:cs="Times New Roman"/>
          <w:noProof/>
          <w:lang w:val="en-US"/>
        </w:rPr>
        <w:t>(Abatzoglou &amp; Williams, 2016)</w:t>
      </w:r>
      <w:r w:rsidR="007512EC" w:rsidRPr="2C28A108">
        <w:rPr>
          <w:rFonts w:ascii="Times New Roman" w:eastAsia="Times New Roman" w:hAnsi="Times New Roman" w:cs="Times New Roman"/>
        </w:rPr>
        <w:fldChar w:fldCharType="end"/>
      </w:r>
      <w:r w:rsidRPr="2C28A108">
        <w:rPr>
          <w:rFonts w:ascii="Times New Roman" w:eastAsia="Times New Roman" w:hAnsi="Times New Roman" w:cs="Times New Roman"/>
          <w:lang w:val="en-US"/>
        </w:rPr>
        <w:t xml:space="preserve">, this is potentially significant finding. However, These forest types often occupy low-elevation sites where the future habitat suitability of aspen is in question (Hart et al., </w:t>
      </w:r>
      <w:r w:rsidRPr="2C28A108">
        <w:rPr>
          <w:rFonts w:ascii="Times New Roman" w:eastAsia="Times New Roman" w:hAnsi="Times New Roman" w:cs="Times New Roman"/>
          <w:i/>
          <w:iCs/>
          <w:lang w:val="en-US"/>
        </w:rPr>
        <w:t>In review</w:t>
      </w:r>
      <w:r w:rsidRPr="2C28A108">
        <w:rPr>
          <w:rFonts w:ascii="Times New Roman" w:eastAsia="Times New Roman" w:hAnsi="Times New Roman" w:cs="Times New Roman"/>
          <w:lang w:val="en-US"/>
        </w:rPr>
        <w:t xml:space="preserve">). This VPD-mediation also highlights an important consideration in areas already dominated by aspen forests – the influence of increasing dominance becomes insignificant when fire weather is more extreme. This aligns with simulated studies of aspen fire behavior in northern Utah, where torching and crowning events were just as likely in aspen compared to conifer when fire weather was more extreme </w:t>
      </w:r>
      <w:r w:rsidR="007512EC" w:rsidRPr="2C28A108">
        <w:rPr>
          <w:rFonts w:ascii="Times New Roman" w:eastAsia="Times New Roman" w:hAnsi="Times New Roman" w:cs="Times New Roman"/>
        </w:rPr>
        <w:fldChar w:fldCharType="begin"/>
      </w:r>
      <w:r w:rsidR="007512EC" w:rsidRPr="2C28A108">
        <w:rPr>
          <w:rFonts w:ascii="Times New Roman" w:eastAsia="Times New Roman" w:hAnsi="Times New Roman" w:cs="Times New Roman"/>
        </w:rPr>
        <w:instrText xml:space="preserve"> ADDIN ZOTERO_ITEM CSL_CITATION {"citationID":"CmGYRHxZ","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007512EC" w:rsidRPr="2C28A108">
        <w:rPr>
          <w:rFonts w:ascii="Times New Roman" w:eastAsia="Times New Roman" w:hAnsi="Times New Roman" w:cs="Times New Roman"/>
        </w:rPr>
        <w:fldChar w:fldCharType="separate"/>
      </w:r>
      <w:r w:rsidRPr="2C28A108">
        <w:rPr>
          <w:rFonts w:ascii="Times New Roman" w:eastAsia="Times New Roman" w:hAnsi="Times New Roman" w:cs="Times New Roman"/>
          <w:noProof/>
          <w:lang w:val="en-US"/>
        </w:rPr>
        <w:t>(DeRose &amp; Leffler, 2014)</w:t>
      </w:r>
      <w:r w:rsidR="007512EC" w:rsidRPr="2C28A108">
        <w:rPr>
          <w:rFonts w:ascii="Times New Roman" w:eastAsia="Times New Roman" w:hAnsi="Times New Roman" w:cs="Times New Roman"/>
        </w:rPr>
        <w:fldChar w:fldCharType="end"/>
      </w:r>
      <w:r w:rsidRPr="2C28A108">
        <w:rPr>
          <w:rFonts w:ascii="Times New Roman" w:eastAsia="Times New Roman" w:hAnsi="Times New Roman" w:cs="Times New Roman"/>
          <w:lang w:val="en-US"/>
        </w:rPr>
        <w:t>. Still, both FRPc and CBIbc are lower in aspen forests relative to other types, this effect may just be diminished by extreme fire weather. Future efforts should focus on this dynamic to untangle the influence of fire weather on fire behavior in different forest types.</w:t>
      </w:r>
    </w:p>
    <w:p w14:paraId="32A96E0F" w14:textId="3F69F61D" w:rsidR="00475F04" w:rsidRPr="00860874" w:rsidRDefault="003B4489">
      <w:pPr>
        <w:pStyle w:val="Heading2"/>
      </w:pPr>
      <w:bookmarkStart w:id="24" w:name="_tygafaj059l6" w:colFirst="0" w:colLast="0"/>
      <w:bookmarkEnd w:id="24"/>
      <w:r w:rsidRPr="00860874">
        <w:t xml:space="preserve">4.2. Forest </w:t>
      </w:r>
      <w:r w:rsidR="006863E3">
        <w:t xml:space="preserve">composition and </w:t>
      </w:r>
      <w:r w:rsidRPr="00860874">
        <w:t>structure effects align with expected fire regime characteristics</w:t>
      </w:r>
    </w:p>
    <w:p w14:paraId="4B3CA9B6" w14:textId="58E9F8DE" w:rsidR="009F5036"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Forest-specific fire regime characteristics emerged when assessing the influence of structural metrics on fire heat and burn severity. For example, the interesting relationships between SDI and HDR corroborate expected fire regime characteristics in aspen, ponderosa pine and spruce-fir forests. The SDI relates the total number of trees per unit area to their average stem diameter where low values represent less dense stands and high values represent dense, high volume stands (</w:t>
      </w:r>
      <w:r w:rsidRPr="2C28A108">
        <w:rPr>
          <w:rFonts w:ascii="Times New Roman" w:eastAsia="Times New Roman" w:hAnsi="Times New Roman" w:cs="Times New Roman"/>
          <w:i/>
          <w:iCs/>
          <w:lang w:val="en-US"/>
        </w:rPr>
        <w:t>ref</w:t>
      </w:r>
      <w:r w:rsidRPr="2C28A108">
        <w:rPr>
          <w:rFonts w:ascii="Times New Roman" w:eastAsia="Times New Roman" w:hAnsi="Times New Roman" w:cs="Times New Roman"/>
          <w:lang w:val="en-US"/>
        </w:rPr>
        <w:t>). Significant effects of aspen SDI emerged showing that as SDI increases, FRPc and CBIbc decreases by -2.6% and -1.6%, respectively (</w:t>
      </w:r>
      <w:r w:rsidRPr="2C28A108">
        <w:rPr>
          <w:rFonts w:ascii="Times New Roman" w:eastAsia="Times New Roman" w:hAnsi="Times New Roman" w:cs="Times New Roman"/>
          <w:b/>
          <w:bCs/>
          <w:lang w:val="en-US"/>
        </w:rPr>
        <w:t>Figure 4</w:t>
      </w:r>
      <w:r w:rsidRPr="2C28A108">
        <w:rPr>
          <w:rFonts w:ascii="Times New Roman" w:eastAsia="Times New Roman" w:hAnsi="Times New Roman" w:cs="Times New Roman"/>
          <w:lang w:val="en-US"/>
        </w:rPr>
        <w:t>). This indicates that where aspen stands were more densely packed (</w:t>
      </w:r>
      <w:r w:rsidRPr="2C28A108">
        <w:rPr>
          <w:rFonts w:ascii="Times New Roman" w:eastAsia="Times New Roman" w:hAnsi="Times New Roman" w:cs="Times New Roman"/>
          <w:i/>
          <w:iCs/>
          <w:lang w:val="en-US"/>
        </w:rPr>
        <w:t>i.e.</w:t>
      </w:r>
      <w:r w:rsidRPr="2C28A108">
        <w:rPr>
          <w:rFonts w:ascii="Times New Roman" w:eastAsia="Times New Roman" w:hAnsi="Times New Roman" w:cs="Times New Roman"/>
          <w:lang w:val="en-US"/>
        </w:rPr>
        <w:t>, representative of a more stable functional type) they reduce both heat and severity of fire. Similarly, as aspen HDR increased, FRPc and CBIbc both decreased weakly but significantly. High HDR implies tall, slender trees which is more indicative of seral aspen forests with little understory regeneration and a few large individuals (</w:t>
      </w:r>
      <w:r w:rsidRPr="2C28A108">
        <w:rPr>
          <w:rFonts w:ascii="Times New Roman" w:eastAsia="Times New Roman" w:hAnsi="Times New Roman" w:cs="Times New Roman"/>
          <w:i/>
          <w:iCs/>
          <w:lang w:val="en-US"/>
        </w:rPr>
        <w:t>ref</w:t>
      </w:r>
      <w:r w:rsidRPr="2C28A108">
        <w:rPr>
          <w:rFonts w:ascii="Times New Roman" w:eastAsia="Times New Roman" w:hAnsi="Times New Roman" w:cs="Times New Roman"/>
          <w:lang w:val="en-US"/>
        </w:rPr>
        <w:t xml:space="preserve">). This aligns with expected fire regime characteristic in stable aspen types which generally experience lower intensity fire than seral types </w:t>
      </w:r>
      <w:r w:rsidR="003B4489" w:rsidRPr="2C28A108">
        <w:rPr>
          <w:rFonts w:ascii="Times New Roman" w:eastAsia="Times New Roman" w:hAnsi="Times New Roman" w:cs="Times New Roman"/>
        </w:rPr>
        <w:fldChar w:fldCharType="begin"/>
      </w:r>
      <w:r w:rsidR="003B4489" w:rsidRPr="2C28A108">
        <w:rPr>
          <w:rFonts w:ascii="Times New Roman" w:eastAsia="Times New Roman" w:hAnsi="Times New Roman" w:cs="Times New Roman"/>
        </w:rPr>
        <w:instrText xml:space="preserve"> ADDIN ZOTERO_ITEM CSL_CITATION {"citationID":"aNyfN7GL","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003B4489" w:rsidRPr="2C28A108">
        <w:rPr>
          <w:rFonts w:ascii="Times New Roman" w:eastAsia="Times New Roman" w:hAnsi="Times New Roman" w:cs="Times New Roman"/>
        </w:rPr>
        <w:fldChar w:fldCharType="separate"/>
      </w:r>
      <w:r w:rsidRPr="2C28A108">
        <w:rPr>
          <w:rFonts w:ascii="Times New Roman" w:eastAsia="Times New Roman" w:hAnsi="Times New Roman" w:cs="Times New Roman"/>
          <w:noProof/>
          <w:lang w:val="en-US"/>
        </w:rPr>
        <w:t>(Shinneman et al., 2013)</w:t>
      </w:r>
      <w:r w:rsidR="003B4489" w:rsidRPr="2C28A108">
        <w:rPr>
          <w:rFonts w:ascii="Times New Roman" w:eastAsia="Times New Roman" w:hAnsi="Times New Roman" w:cs="Times New Roman"/>
        </w:rPr>
        <w:fldChar w:fldCharType="end"/>
      </w:r>
      <w:r w:rsidRPr="2C28A108">
        <w:rPr>
          <w:rFonts w:ascii="Times New Roman" w:eastAsia="Times New Roman" w:hAnsi="Times New Roman" w:cs="Times New Roman"/>
          <w:lang w:val="en-US"/>
        </w:rPr>
        <w:t>. Similar interesting effects emerged in spruce-fir forests for FRPc but not for CBIbc. In these forest types, significant negative effects of SDI (weak but significant), average live basal area, HDR indicate that densely packed forests tend to have lower FRPc. High-elevation dense spruce-fir forests are characterized by relatively high surface fuel and soil moisture which is often retained later in the year than other forest types and can have significant limitations on fire intensity under most conditions (</w:t>
      </w:r>
      <w:r w:rsidRPr="2C28A108">
        <w:rPr>
          <w:rFonts w:ascii="Times New Roman" w:eastAsia="Times New Roman" w:hAnsi="Times New Roman" w:cs="Times New Roman"/>
          <w:i/>
          <w:iCs/>
          <w:lang w:val="en-US"/>
        </w:rPr>
        <w:t>ref</w:t>
      </w:r>
      <w:r w:rsidRPr="2C28A108">
        <w:rPr>
          <w:rFonts w:ascii="Times New Roman" w:eastAsia="Times New Roman" w:hAnsi="Times New Roman" w:cs="Times New Roman"/>
          <w:lang w:val="en-US"/>
        </w:rPr>
        <w:t>). Still, these forests readily burn at high severity when conditions align (</w:t>
      </w:r>
      <w:r w:rsidRPr="2C28A108">
        <w:rPr>
          <w:rFonts w:ascii="Times New Roman" w:eastAsia="Times New Roman" w:hAnsi="Times New Roman" w:cs="Times New Roman"/>
          <w:i/>
          <w:iCs/>
          <w:lang w:val="en-US"/>
        </w:rPr>
        <w:t>ref</w:t>
      </w:r>
      <w:r w:rsidRPr="2C28A108">
        <w:rPr>
          <w:rFonts w:ascii="Times New Roman" w:eastAsia="Times New Roman" w:hAnsi="Times New Roman" w:cs="Times New Roman"/>
          <w:lang w:val="en-US"/>
        </w:rPr>
        <w:t xml:space="preserve">), a possible explanation for the lack of significant effects on CBIbc. </w:t>
      </w:r>
      <w:r w:rsidRPr="2C28A108">
        <w:rPr>
          <w:rFonts w:ascii="Times New Roman" w:eastAsia="Times New Roman" w:hAnsi="Times New Roman" w:cs="Times New Roman"/>
          <w:lang w:val="en-US"/>
        </w:rPr>
        <w:lastRenderedPageBreak/>
        <w:t>Relative to aspen, spruce-fir forest types only demonstrated a weakly positive effect on FRPc (</w:t>
      </w:r>
      <w:r w:rsidRPr="2C28A108">
        <w:rPr>
          <w:rFonts w:ascii="Times New Roman" w:eastAsia="Times New Roman" w:hAnsi="Times New Roman" w:cs="Times New Roman"/>
          <w:b/>
          <w:bCs/>
          <w:lang w:val="en-US"/>
        </w:rPr>
        <w:t>Figure 2</w:t>
      </w:r>
      <w:r w:rsidRPr="2C28A108">
        <w:rPr>
          <w:rFonts w:ascii="Times New Roman" w:eastAsia="Times New Roman" w:hAnsi="Times New Roman" w:cs="Times New Roman"/>
          <w:lang w:val="en-US"/>
        </w:rPr>
        <w:t>) and the influence of aspen dominance on reducing fire heat was only uncovered when interacting the VPD (</w:t>
      </w:r>
      <w:r w:rsidRPr="2C28A108">
        <w:rPr>
          <w:rFonts w:ascii="Times New Roman" w:eastAsia="Times New Roman" w:hAnsi="Times New Roman" w:cs="Times New Roman"/>
          <w:b/>
          <w:bCs/>
          <w:lang w:val="en-US"/>
        </w:rPr>
        <w:t>Figure 4</w:t>
      </w:r>
      <w:r w:rsidRPr="2C28A108">
        <w:rPr>
          <w:rFonts w:ascii="Times New Roman" w:eastAsia="Times New Roman" w:hAnsi="Times New Roman" w:cs="Times New Roman"/>
          <w:lang w:val="en-US"/>
        </w:rPr>
        <w:t>), suggesting that specific fire weather conditions influence the flammability of spruce-fir relative to aspen, aligning with expectations that spruce-fir is more climate-limited than fuel-limited (</w:t>
      </w:r>
      <w:r w:rsidRPr="2C28A108">
        <w:rPr>
          <w:rFonts w:ascii="Times New Roman" w:eastAsia="Times New Roman" w:hAnsi="Times New Roman" w:cs="Times New Roman"/>
          <w:i/>
          <w:iCs/>
          <w:lang w:val="en-US"/>
        </w:rPr>
        <w:t>ref</w:t>
      </w:r>
      <w:r w:rsidRPr="2C28A108">
        <w:rPr>
          <w:rFonts w:ascii="Times New Roman" w:eastAsia="Times New Roman" w:hAnsi="Times New Roman" w:cs="Times New Roman"/>
          <w:lang w:val="en-US"/>
        </w:rPr>
        <w:t xml:space="preserve">). For ponderosa pine, which is a low-elevation dry conifer forest type historically evolved with high frequency, moderate to low severity/intensity wildfire </w:t>
      </w:r>
      <w:r w:rsidR="003B4489" w:rsidRPr="2C28A108">
        <w:rPr>
          <w:rFonts w:ascii="Times New Roman" w:eastAsia="Times New Roman" w:hAnsi="Times New Roman" w:cs="Times New Roman"/>
        </w:rPr>
        <w:fldChar w:fldCharType="begin"/>
      </w:r>
      <w:r w:rsidR="003B4489" w:rsidRPr="2C28A108">
        <w:rPr>
          <w:rFonts w:ascii="Times New Roman" w:eastAsia="Times New Roman" w:hAnsi="Times New Roman" w:cs="Times New Roman"/>
        </w:rPr>
        <w:instrText xml:space="preserve"> ADDIN ZOTERO_ITEM CSL_CITATION {"citationID":"CUPZB33i","properties":{"formattedCitation":"(Kaufmann et al., 2006)","plainCitation":"(Kaufmann et al., 2006)","noteIndex":0},"citationItems":[{"id":6487,"uris":["http://zotero.org/users/5904228/items/2YMXWPEF"],"itemData":{"id":6487,"type":"article-journal","container-title":"Front Range Fuels Treatment Partnership Roundtable, findings of the Ecology Workgroup.","note":"publisher: Front Range Fuels Treatment Partnership Roundtable","title":"Historical fire regimes in ponderosa pine forests of the Colorado Front Range, and recommendations for ecological restoration and fuels management","author":[{"family":"Kaufmann","given":"Merrill R"},{"family":"Veblen","given":"Thomas T"},{"family":"Romme","given":"William H"}],"issued":{"date-parts":[["2006"]]}}}],"schema":"https://github.com/citation-style-language/schema/raw/master/csl-citation.json"} </w:instrText>
      </w:r>
      <w:r w:rsidR="003B4489" w:rsidRPr="2C28A108">
        <w:rPr>
          <w:rFonts w:ascii="Times New Roman" w:eastAsia="Times New Roman" w:hAnsi="Times New Roman" w:cs="Times New Roman"/>
        </w:rPr>
        <w:fldChar w:fldCharType="separate"/>
      </w:r>
      <w:r w:rsidRPr="2C28A108">
        <w:rPr>
          <w:rFonts w:ascii="Times New Roman" w:eastAsia="Times New Roman" w:hAnsi="Times New Roman" w:cs="Times New Roman"/>
          <w:noProof/>
          <w:lang w:val="en-US"/>
        </w:rPr>
        <w:t>(Kaufmann et al., 2006)</w:t>
      </w:r>
      <w:r w:rsidR="003B4489" w:rsidRPr="2C28A108">
        <w:rPr>
          <w:rFonts w:ascii="Times New Roman" w:eastAsia="Times New Roman" w:hAnsi="Times New Roman" w:cs="Times New Roman"/>
        </w:rPr>
        <w:fldChar w:fldCharType="end"/>
      </w:r>
      <w:r w:rsidRPr="2C28A108">
        <w:rPr>
          <w:rFonts w:ascii="Times New Roman" w:eastAsia="Times New Roman" w:hAnsi="Times New Roman" w:cs="Times New Roman"/>
          <w:lang w:val="en-US"/>
        </w:rPr>
        <w:t xml:space="preserve">, opposite effects emerged. These forests have been particularly impacted by a century of fire-exclusion leading to a forest structure that is characterized by densely packed even-aged stands and resulting in changing fire behavior </w:t>
      </w:r>
      <w:r w:rsidR="003B4489" w:rsidRPr="2C28A108">
        <w:rPr>
          <w:rFonts w:ascii="Times New Roman" w:eastAsia="Times New Roman" w:hAnsi="Times New Roman" w:cs="Times New Roman"/>
        </w:rPr>
        <w:fldChar w:fldCharType="begin"/>
      </w:r>
      <w:r w:rsidR="003B4489" w:rsidRPr="2C28A108">
        <w:rPr>
          <w:rFonts w:ascii="Times New Roman" w:eastAsia="Times New Roman" w:hAnsi="Times New Roman" w:cs="Times New Roman"/>
        </w:rPr>
        <w:instrText xml:space="preserve"> ADDIN ZOTERO_ITEM CSL_CITATION {"citationID":"zeIek4Ch","properties":{"formattedCitation":"(Battaglia et al., 2018; Veblen et al., 2000)","plainCitation":"(Battaglia et al., 2018; Veblen et al., 2000)","noteIndex":0},"citationItems":[{"id":6347,"uris":["http://zotero.org/users/5904228/items/YFFJIE4J"],"itemData":{"id":6347,"type":"article-journal","abstract":"Management practices since the late 19th century, including fire exclusion and harvesting, have altered the structure of ponderosa pine (Pinus ponderosa Douglas ex P. Lawson &amp; C. Lawson) dominated forests across the western United States. These structural changes have the potential to contribute to uncharacteristic wildfire behavior and effects. Locally-relevant information on historical forest structure can improve efforts to restore more fire adapted conditions. We used a dendrochronological approach to reconstruct pre-settlement era (ca. 1860) structure for 170, 0.5-ha plots in montane ponderosa pine-dominated forests of the Colorado and Wyoming Front Range. Historical reconstructions were quantitatively compared with current conditions to highlight key departures. In lower montane forests, historical basal area averaged 6.3 m2 ha−1, density averaged 97 trees ha−1, and quadratic mean diameter (QMD) averaged 26.5 cm, while current basal area averaged 17.6 m2 ha−1, density averaged 438 trees ha−1, and QMD averaged 24.3 cm. Similar trends were observed in upper montane forests, where historical basal area averaged 9.5 m2 ha−1, historical density averaged 163 trees ha−1, and historical QMD averaged 29.4 cm, while current basal area averaged 17.2 m2 ha−1, current density averaged 389 trees ha−1, and current QMD averaged 25.2 cm. Most differences between historical and current conditions were significant. Across the montane zone, ponderosa pine dominated historical (88% and 83% of basal area in the lower and upper montane, respectively) and current forests (80% and 74% of basal area, respectively), but pine dominance decreased primarily due to infilling of Douglas-fir (Pseudotsuga menziesii (Mirb.) Franco). Much of this establishment occurred around the period of settlement (1861–1920) and continued throughout the 20th century. Results from this study help inform ecological restoration efforts that seek to integrate elements of historical forest structure and aim to increase the resilience of Front Range ponderosa pine forests to future wildfires and a warmer climate.","container-title":"Forest Ecology and Management","DOI":"10.1016/j.foreco.2018.04.010","ISSN":"0378-1127","journalAbbreviation":"Forest Ecology and Management","page":"147-160","source":"ScienceDirect","title":"Changes in forest structure since 1860 in ponderosa pine dominated forests in the Colorado and Wyoming Front Range, USA","volume":"422","author":[{"family":"Battaglia","given":"Mike A."},{"family":"Gannon","given":"Benjamin"},{"family":"Brown","given":"Peter M."},{"family":"Fornwalt","given":"Paula J."},{"family":"Cheng","given":"Antony S."},{"family":"Huckaby","given":"Laurie S."}],"issued":{"date-parts":[["2018",8,15]]}}},{"id":6485,"uris":["http://zotero.org/users/5904228/items/U89FLXMD"],"itemData":{"id":6485,"type":"article-journal","abstract":"In the northern Colorado Front Range, fire suppression during the 20th century is believed to have created a high hazard of catastrophic fire in ponderosa pine (Pinus ponderosa) forests. Since the early 1990s, resource managers have increased the use of prescribed fires to re-create fire regimes and forest structures similar to those of the pre-Euro-American settlement period in order both to reduce fire hazard and to improve forest health. To improve understanding of historical fire regimes, we conducted a study of fire history along an elevational gradient from </w:instrText>
      </w:r>
      <w:r w:rsidR="003B4489" w:rsidRPr="2C28A108">
        <w:rPr>
          <w:rFonts w:ascii="Cambria Math" w:eastAsia="Times New Roman" w:hAnsi="Cambria Math" w:cs="Cambria Math"/>
        </w:rPr>
        <w:instrText>∼</w:instrText>
      </w:r>
      <w:r w:rsidR="003B4489" w:rsidRPr="2C28A108">
        <w:rPr>
          <w:rFonts w:ascii="Times New Roman" w:eastAsia="Times New Roman" w:hAnsi="Times New Roman" w:cs="Times New Roman"/>
        </w:rPr>
        <w:instrText xml:space="preserve">1830 to 2800 m in ponderosa pine forests in the northern Front Range. Fire-scar dates were determined from 525 partial cross sections from living and dead trees at 41 sample sites. Fire frequencies and fire intervals were analyzed in relation to changes in human activities and interannual climatic variability as recorded in instrumental climatic records and tree-ring proxy records. Prior to modern fire suppression, the low elevation, open ponderosa pine forests of the northern Front Range were characterized by frequent surface fires, similar in frequency to many other ponderosa pine ecosystems in the West. In contrast, in higher elevation forests (above </w:instrText>
      </w:r>
      <w:r w:rsidR="003B4489" w:rsidRPr="2C28A108">
        <w:rPr>
          <w:rFonts w:ascii="Cambria Math" w:eastAsia="Times New Roman" w:hAnsi="Cambria Math" w:cs="Cambria Math"/>
        </w:rPr>
        <w:instrText>∼</w:instrText>
      </w:r>
      <w:r w:rsidR="003B4489" w:rsidRPr="2C28A108">
        <w:rPr>
          <w:rFonts w:ascii="Times New Roman" w:eastAsia="Times New Roman" w:hAnsi="Times New Roman" w:cs="Times New Roman"/>
        </w:rPr>
        <w:instrText xml:space="preserve">2400 m) where ponderosa pine is mixed with Douglas-fir (Pseudotsuga menziesii) and lodgepole pine (Pinus contorta), the fire regime was characterized by a much lower fire frequency and included extensive stand-replacing fires as well as surface fires. In the mid-1800s there was a marked increase in fire occurrence that can be related both to Euro-American settlement and increased climatic variability. This episode of increased fire left a legacy of dense, even-aged stands in higher elevation ponderosa pine forests, whereas increased stand densities in low elevation forests are attributed mainly to fire exclusion during the 20th century. Warmer and drier spring–summers, indicated in instrumental climatic records (1873–1995) and in tree-ring proxy records of climate (1600–1983), are strongly associated with years of widespread fire. Years of widespread fire also tend to be preceded two to four years by wetter than average springs that increase the production of fine fuels. Alternation of wet and dry periods over time periods of 2–5 years is conducive to fire spread and is strongly linked to El Niño–Southern Oscillation (ENSO) events. The warm (El Niño) phase of ENSO is associated with greater moisture availability during spring that results in a peak of fire occurrence several years following El Niño events. Conversely, dry springs associated with La Niña events were followed by more widespread fire during the same year. The 1600–1920 fire-scar record indicates that individual years during which high percentages of the 41 sample sites synchronously recorded fire have occurred at least several times per century. The association of these years of widespread fire with very strong ENSO events demonstrates the importance of ENSO-related climatic variabililty in creating extreme fire hazard at a landscape scale.","container-title":"Ecological Applications","DOI":"10.1890/1051-0761(2000)010[1178:CAHIOF]2.0.CO;2","ISSN":"1939-5582","issue":"4","language":"en","license":"© 2000 by the Ecological Society of America","note":"_eprint: https://esajournals.onlinelibrary.wiley.com/doi/pdf/10.1890/1051-0761%282000%29010%5B1178%3ACAHIOF%5D2.0.CO%3B2","page":"1178-1195","source":"Wiley Online Library","title":"Climatic and Human Influences on Fire Regimes in Ponderosa Pine Forests in the Colorado Front Range","volume":"10","author":[{"family":"Veblen","given":"Thomas T."},{"family":"Kitzberger","given":"Thomas"},{"family":"Donnegan","given":"Joseph"}],"issued":{"date-parts":[["2000"]]}}}],"schema":"https://github.com/citation-style-language/schema/raw/master/csl-citation.json"} </w:instrText>
      </w:r>
      <w:r w:rsidR="003B4489" w:rsidRPr="2C28A108">
        <w:rPr>
          <w:rFonts w:ascii="Times New Roman" w:eastAsia="Times New Roman" w:hAnsi="Times New Roman" w:cs="Times New Roman"/>
        </w:rPr>
        <w:fldChar w:fldCharType="separate"/>
      </w:r>
      <w:r w:rsidRPr="2C28A108">
        <w:rPr>
          <w:rFonts w:ascii="Times New Roman" w:eastAsia="Times New Roman" w:hAnsi="Times New Roman" w:cs="Times New Roman"/>
          <w:noProof/>
          <w:lang w:val="en-US"/>
        </w:rPr>
        <w:t>(Battaglia et al., 2018; Veblen et al., 2000)</w:t>
      </w:r>
      <w:r w:rsidR="003B4489" w:rsidRPr="2C28A108">
        <w:rPr>
          <w:rFonts w:ascii="Times New Roman" w:eastAsia="Times New Roman" w:hAnsi="Times New Roman" w:cs="Times New Roman"/>
        </w:rPr>
        <w:fldChar w:fldCharType="end"/>
      </w:r>
      <w:r w:rsidRPr="2C28A108">
        <w:rPr>
          <w:rFonts w:ascii="Times New Roman" w:eastAsia="Times New Roman" w:hAnsi="Times New Roman" w:cs="Times New Roman"/>
          <w:lang w:val="en-US"/>
        </w:rPr>
        <w:t>. We found significant positive effects on FRPc and CBIbc for ponderosa where average live basal area and HDR increases and a weak positive effect of SDI (</w:t>
      </w:r>
      <w:r w:rsidRPr="2C28A108">
        <w:rPr>
          <w:rFonts w:ascii="Times New Roman" w:eastAsia="Times New Roman" w:hAnsi="Times New Roman" w:cs="Times New Roman"/>
          <w:b/>
          <w:bCs/>
          <w:lang w:val="en-US"/>
        </w:rPr>
        <w:t>Figure 4</w:t>
      </w:r>
      <w:r w:rsidRPr="2C28A108">
        <w:rPr>
          <w:rFonts w:ascii="Times New Roman" w:eastAsia="Times New Roman" w:hAnsi="Times New Roman" w:cs="Times New Roman"/>
          <w:lang w:val="en-US"/>
        </w:rPr>
        <w:t>). This aligns with expectations, where smaller individual trees and dense forest structure results in higher fire intensity and severity compared to a more open park stand structure (</w:t>
      </w:r>
      <w:r w:rsidRPr="2C28A108">
        <w:rPr>
          <w:rFonts w:ascii="Times New Roman" w:eastAsia="Times New Roman" w:hAnsi="Times New Roman" w:cs="Times New Roman"/>
          <w:i/>
          <w:iCs/>
          <w:lang w:val="en-US"/>
        </w:rPr>
        <w:t>ref</w:t>
      </w:r>
      <w:r w:rsidRPr="2C28A108">
        <w:rPr>
          <w:rFonts w:ascii="Times New Roman" w:eastAsia="Times New Roman" w:hAnsi="Times New Roman" w:cs="Times New Roman"/>
          <w:lang w:val="en-US"/>
        </w:rPr>
        <w:t xml:space="preserve">). These findings are significant, as these methods provide an accurate way to assess the influence of forest composition and structure on </w:t>
      </w:r>
      <w:r w:rsidRPr="2C28A108">
        <w:rPr>
          <w:rFonts w:ascii="Times New Roman" w:eastAsia="Times New Roman" w:hAnsi="Times New Roman" w:cs="Times New Roman"/>
          <w:i/>
          <w:iCs/>
          <w:lang w:val="en-US"/>
        </w:rPr>
        <w:t>observed</w:t>
      </w:r>
      <w:r w:rsidRPr="2C28A108">
        <w:rPr>
          <w:rFonts w:ascii="Times New Roman" w:eastAsia="Times New Roman" w:hAnsi="Times New Roman" w:cs="Times New Roman"/>
          <w:lang w:val="en-US"/>
        </w:rPr>
        <w:t xml:space="preserve"> fire behavior; an important consideration when planning fuels treatments or assessing their effectiveness in different forest types and fire regimes.</w:t>
      </w:r>
      <w:bookmarkStart w:id="25" w:name="_180pfs5u0vdo"/>
      <w:bookmarkEnd w:id="25"/>
    </w:p>
    <w:p w14:paraId="7BDBAF91" w14:textId="400854C3" w:rsidR="005073B8" w:rsidRDefault="2C28A108" w:rsidP="00B47C38">
      <w:pPr>
        <w:pStyle w:val="Heading2"/>
      </w:pPr>
      <w:bookmarkStart w:id="26" w:name="_aml0uv4jgh2x"/>
      <w:bookmarkEnd w:id="26"/>
      <w:r w:rsidRPr="2C28A108">
        <w:rPr>
          <w:lang w:val="en-US"/>
        </w:rPr>
        <w:t>4.4. Opportunities, limitations and future directions</w:t>
      </w:r>
    </w:p>
    <w:p w14:paraId="32A96E14" w14:textId="4F019CC4" w:rsidR="00475F04" w:rsidRPr="00860874"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 xml:space="preserve">Broadly speaking, the methods of this study are widely applicable to other regions, forest types, and satellite-derived information. We demonstrate a novel application of satellite-derived FRP as a proxy for fire intensity and our results highlight the potential of these data to understand how landscape factors influence fire intensity, an important measure of how difficult a fire will be to control. These data could, for example, be leveraged to monitor fuel treatment effectiveness, the influence of beetle-kill on fire intensity, and understand the influence of more fine-scale measurements of live fuel moisture. The VIIRS data in particular offer an important source of </w:t>
      </w:r>
      <w:r w:rsidRPr="2C28A108">
        <w:rPr>
          <w:rFonts w:ascii="Times New Roman" w:eastAsia="Times New Roman" w:hAnsi="Times New Roman" w:cs="Times New Roman"/>
          <w:i/>
          <w:iCs/>
          <w:lang w:val="en-US"/>
        </w:rPr>
        <w:t xml:space="preserve">globally </w:t>
      </w:r>
      <w:r w:rsidRPr="2C28A108">
        <w:rPr>
          <w:rFonts w:ascii="Times New Roman" w:eastAsia="Times New Roman" w:hAnsi="Times New Roman" w:cs="Times New Roman"/>
          <w:lang w:val="en-US"/>
        </w:rPr>
        <w:t xml:space="preserve">available FRP information. The aggregation of active fire detections in the present study could also be used to integrate data across sensors, such as VIIRS, MODIS, and GOES, to fill the spatial and temporal gaps in detections. As new satellites come online, such as the FireSat constellation scheduled for 2026, these methods may become more applicable with higher temporal and spatial resolution imagery measuring fire activity and heat. </w:t>
      </w:r>
    </w:p>
    <w:p w14:paraId="32A96E15" w14:textId="4D80CE45" w:rsidR="00475F04" w:rsidRPr="00860874"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While we demonstrate a successful harmonization of satellite-derived FRP and CBI with imputed forest inventory data, there are some considerations for future work. These data still represent a sparse network of field sampling locations (one plot per 24.3 km</w:t>
      </w:r>
      <w:r w:rsidRPr="2C28A108">
        <w:rPr>
          <w:rFonts w:ascii="Times New Roman" w:eastAsia="Times New Roman" w:hAnsi="Times New Roman" w:cs="Times New Roman"/>
          <w:vertAlign w:val="superscript"/>
          <w:lang w:val="en-US"/>
        </w:rPr>
        <w:t>2</w:t>
      </w:r>
      <w:r w:rsidRPr="2C28A108">
        <w:rPr>
          <w:rFonts w:ascii="Times New Roman" w:eastAsia="Times New Roman" w:hAnsi="Times New Roman" w:cs="Times New Roman"/>
          <w:lang w:val="en-US"/>
        </w:rPr>
        <w:t xml:space="preserve">), introducing uncertainty into our estimates of forest structure. Future efforts will benefit from integrating this approach with other satellite-based or field measurements on forest composition and structure to better define these relationships. Despite this uncertainty, our results indicate agreement with expectations of fire intensity and severity in common forest types of the Southern Rockies, highlight important advancement in the integration of satellite-derived FRPc as a proxy for fire intensity with wall-to-wall forest metrics from TreeMap and the information provided in the </w:t>
      </w:r>
      <w:r w:rsidRPr="2C28A108">
        <w:rPr>
          <w:rFonts w:ascii="Times New Roman" w:eastAsia="Times New Roman" w:hAnsi="Times New Roman" w:cs="Times New Roman"/>
          <w:i/>
          <w:iCs/>
          <w:lang w:val="en-US"/>
        </w:rPr>
        <w:t>Tree Table</w:t>
      </w:r>
      <w:r w:rsidRPr="2C28A108">
        <w:rPr>
          <w:rFonts w:ascii="Times New Roman" w:eastAsia="Times New Roman" w:hAnsi="Times New Roman" w:cs="Times New Roman"/>
          <w:lang w:val="en-US"/>
        </w:rPr>
        <w:t xml:space="preserve"> provides unique estimates of understory and mixed-forest composition which have been understudied at landscape scales. </w:t>
      </w:r>
    </w:p>
    <w:p w14:paraId="32A96E16" w14:textId="77777777" w:rsidR="00475F04" w:rsidRPr="00860874" w:rsidRDefault="003B4489">
      <w:pPr>
        <w:pStyle w:val="Heading1"/>
        <w:numPr>
          <w:ilvl w:val="0"/>
          <w:numId w:val="2"/>
        </w:numPr>
        <w:spacing w:before="120" w:after="120"/>
        <w:ind w:left="360"/>
      </w:pPr>
      <w:bookmarkStart w:id="27" w:name="_cm1hvvvq83qc" w:colFirst="0" w:colLast="0"/>
      <w:bookmarkEnd w:id="27"/>
      <w:r w:rsidRPr="00860874">
        <w:t>Conclusion</w:t>
      </w:r>
    </w:p>
    <w:p w14:paraId="32A96E17" w14:textId="336E1479" w:rsidR="00475F04"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 xml:space="preserve">This study demonstrates the influence of forest composition and structure on fire intensity and severity and elucidates the potential moderating influences of quaking aspen forests in the Southern Rockies. From a management perspective, the expansion of aspen forests may reduce the risk of extreme fire behavior under certain conditions, although this influence is likely mediated by the specific forest </w:t>
      </w:r>
      <w:r w:rsidRPr="2C28A108">
        <w:rPr>
          <w:rFonts w:ascii="Times New Roman" w:eastAsia="Times New Roman" w:hAnsi="Times New Roman" w:cs="Times New Roman"/>
          <w:lang w:val="en-US"/>
        </w:rPr>
        <w:lastRenderedPageBreak/>
        <w:t>structure and the fire weather conditions. The moderating influence of aspen forests is more stable in lodgepole-dominated areas and targeted management of aspen in these forests is likely to provide a larger benefit of wildfire risk reduction. Given this information, aspen management in lodgepole forests can be targeted to provide a potential buffer in regions near communities where wildfire risk and suppression difficulty are high. This study provides important insights into the effects of not only aspen forests, but other predominant forest types and their structure, on observed fire intensity and severity in the Southern Rockies, with implications for wildfire risk reduction and forest management planning activities.</w:t>
      </w:r>
    </w:p>
    <w:p w14:paraId="6A931EE3" w14:textId="2EC528A5" w:rsidR="00F449D8" w:rsidRDefault="2C28A108" w:rsidP="2C28A108">
      <w:pPr>
        <w:spacing w:before="120" w:after="120"/>
        <w:rPr>
          <w:rFonts w:ascii="Times New Roman" w:eastAsia="Times New Roman" w:hAnsi="Times New Roman" w:cs="Times New Roman"/>
          <w:lang w:val="en-US"/>
        </w:rPr>
      </w:pPr>
      <w:r w:rsidRPr="2C28A108">
        <w:rPr>
          <w:rFonts w:ascii="Times New Roman" w:eastAsia="Times New Roman" w:hAnsi="Times New Roman" w:cs="Times New Roman"/>
          <w:lang w:val="en-US"/>
        </w:rPr>
        <w:t xml:space="preserve">Overall, this effort contributes a significant advancement in the use of satellite-derived FRP as a proxy for fire intensity and demonstrates successful harmonization of these data with burn severity, forest inventory data, fire weather, and topography. The results have widespread implications for management of aspen and other forest types in the context of fire hazards and fuels management in the Southern Rockies and the open-source methods (see </w:t>
      </w:r>
      <w:r w:rsidRPr="2C28A108">
        <w:rPr>
          <w:rFonts w:ascii="Times New Roman" w:eastAsia="Times New Roman" w:hAnsi="Times New Roman" w:cs="Times New Roman"/>
          <w:i/>
          <w:iCs/>
          <w:lang w:val="en-US"/>
        </w:rPr>
        <w:t>Code Availability</w:t>
      </w:r>
      <w:r w:rsidRPr="2C28A108">
        <w:rPr>
          <w:rFonts w:ascii="Times New Roman" w:eastAsia="Times New Roman" w:hAnsi="Times New Roman" w:cs="Times New Roman"/>
          <w:lang w:val="en-US"/>
        </w:rPr>
        <w:t>) provide a framework for future research using satellite-derived FRP.</w:t>
      </w:r>
    </w:p>
    <w:p w14:paraId="20128AAC" w14:textId="79629B99" w:rsidR="00D9172E" w:rsidRDefault="00D9172E" w:rsidP="00D9172E">
      <w:pPr>
        <w:pStyle w:val="Heading1"/>
      </w:pPr>
      <w:r>
        <w:t xml:space="preserve">Acknowledgements </w:t>
      </w:r>
    </w:p>
    <w:p w14:paraId="3FF1D684" w14:textId="58EA0ED7" w:rsidR="00D9172E" w:rsidRDefault="00D9172E" w:rsidP="00D9172E">
      <w:pPr>
        <w:pStyle w:val="Heading1"/>
      </w:pPr>
      <w:r>
        <w:t>Author Contributions</w:t>
      </w:r>
    </w:p>
    <w:p w14:paraId="25B47A89" w14:textId="2B07C8C5" w:rsidR="00D9172E" w:rsidRDefault="00D9172E" w:rsidP="00D9172E">
      <w:pPr>
        <w:pStyle w:val="Heading1"/>
      </w:pPr>
      <w:r>
        <w:t>Funding</w:t>
      </w:r>
    </w:p>
    <w:p w14:paraId="6D9966BE" w14:textId="706D2D03" w:rsidR="00D200C1" w:rsidRPr="00D200C1" w:rsidRDefault="00D200C1" w:rsidP="00D200C1">
      <w:pPr>
        <w:pStyle w:val="Heading1"/>
      </w:pPr>
      <w:r>
        <w:t>Code Availability</w:t>
      </w:r>
    </w:p>
    <w:p w14:paraId="32A96E1A" w14:textId="409950B2" w:rsidR="00475F04" w:rsidRPr="00D9172E" w:rsidRDefault="003B4489" w:rsidP="00D9172E">
      <w:pPr>
        <w:pStyle w:val="Heading1"/>
        <w:spacing w:before="120" w:after="120"/>
      </w:pPr>
      <w:bookmarkStart w:id="28" w:name="_8x24vpcpqqjc" w:colFirst="0" w:colLast="0"/>
      <w:bookmarkEnd w:id="28"/>
      <w:r w:rsidRPr="00860874">
        <w:t>References</w:t>
      </w:r>
      <w:bookmarkStart w:id="29" w:name="_q5stvjitoeub" w:colFirst="0" w:colLast="0"/>
      <w:bookmarkEnd w:id="29"/>
    </w:p>
    <w:p w14:paraId="29C2430B" w14:textId="77777777" w:rsidR="00252A85" w:rsidRPr="00252A85" w:rsidRDefault="00D9172E" w:rsidP="00252A85">
      <w:pPr>
        <w:pStyle w:val="Bibliography"/>
        <w:rPr>
          <w:lang w:val="en-US"/>
        </w:rPr>
      </w:pPr>
      <w:r w:rsidRPr="00D9172E">
        <w:fldChar w:fldCharType="begin"/>
      </w:r>
      <w:r w:rsidRPr="00D9172E">
        <w:instrText xml:space="preserve"> ADDIN ZOTERO_BIBL {"uncited":[],"omitted":[],"custom":[]} CSL_BIBLIOGRAPHY </w:instrText>
      </w:r>
      <w:r w:rsidRPr="00D9172E">
        <w:fldChar w:fldCharType="separate"/>
      </w:r>
      <w:r w:rsidR="00252A85" w:rsidRPr="00252A85">
        <w:rPr>
          <w:lang w:val="en-US"/>
        </w:rPr>
        <w:t xml:space="preserve">Abatzoglou, J. T. (2013). Development of gridded surface meteorological data for ecological applications and modelling. </w:t>
      </w:r>
      <w:r w:rsidR="00252A85" w:rsidRPr="00252A85">
        <w:rPr>
          <w:i/>
          <w:iCs/>
          <w:lang w:val="en-US"/>
        </w:rPr>
        <w:t>International Journal of Climatology</w:t>
      </w:r>
      <w:r w:rsidR="00252A85" w:rsidRPr="00252A85">
        <w:rPr>
          <w:lang w:val="en-US"/>
        </w:rPr>
        <w:t xml:space="preserve">, </w:t>
      </w:r>
      <w:r w:rsidR="00252A85" w:rsidRPr="00252A85">
        <w:rPr>
          <w:i/>
          <w:iCs/>
          <w:lang w:val="en-US"/>
        </w:rPr>
        <w:t>33</w:t>
      </w:r>
      <w:r w:rsidR="00252A85" w:rsidRPr="00252A85">
        <w:rPr>
          <w:lang w:val="en-US"/>
        </w:rPr>
        <w:t>(1), Article 1. https://doi.org/10.1002/joc.3413</w:t>
      </w:r>
    </w:p>
    <w:p w14:paraId="1C92D0FE" w14:textId="77777777" w:rsidR="00252A85" w:rsidRPr="00252A85" w:rsidRDefault="00252A85" w:rsidP="00252A85">
      <w:pPr>
        <w:pStyle w:val="Bibliography"/>
        <w:rPr>
          <w:lang w:val="en-US"/>
        </w:rPr>
      </w:pPr>
      <w:r w:rsidRPr="00252A85">
        <w:rPr>
          <w:lang w:val="en-US"/>
        </w:rPr>
        <w:t xml:space="preserve">Abatzoglou, J. T., &amp; Williams, A. P. (2016). Impact of anthropogenic climate change on wildfire across western US forests. </w:t>
      </w:r>
      <w:r w:rsidRPr="00252A85">
        <w:rPr>
          <w:i/>
          <w:iCs/>
          <w:lang w:val="en-US"/>
        </w:rPr>
        <w:t>Proceedings of the National Academy of Sciences</w:t>
      </w:r>
      <w:r w:rsidRPr="00252A85">
        <w:rPr>
          <w:lang w:val="en-US"/>
        </w:rPr>
        <w:t xml:space="preserve">, </w:t>
      </w:r>
      <w:r w:rsidRPr="00252A85">
        <w:rPr>
          <w:i/>
          <w:iCs/>
          <w:lang w:val="en-US"/>
        </w:rPr>
        <w:t>113</w:t>
      </w:r>
      <w:r w:rsidRPr="00252A85">
        <w:rPr>
          <w:lang w:val="en-US"/>
        </w:rPr>
        <w:t>(42), 11770–11775. https://doi.org/10.1073/pnas.1607171113</w:t>
      </w:r>
    </w:p>
    <w:p w14:paraId="47686B80" w14:textId="77777777" w:rsidR="00252A85" w:rsidRPr="00252A85" w:rsidRDefault="00252A85" w:rsidP="00252A85">
      <w:pPr>
        <w:pStyle w:val="Bibliography"/>
        <w:rPr>
          <w:lang w:val="en-US"/>
        </w:rPr>
      </w:pPr>
      <w:r w:rsidRPr="00252A85">
        <w:rPr>
          <w:lang w:val="en-US"/>
        </w:rPr>
        <w:t xml:space="preserve">Agee, J. K., &amp; Skinner, C. N. (2005). Basic principles of forest fuel reduction treatments. </w:t>
      </w:r>
      <w:r w:rsidRPr="00252A85">
        <w:rPr>
          <w:i/>
          <w:iCs/>
          <w:lang w:val="en-US"/>
        </w:rPr>
        <w:t>Forest Ecology and Management</w:t>
      </w:r>
      <w:r w:rsidRPr="00252A85">
        <w:rPr>
          <w:lang w:val="en-US"/>
        </w:rPr>
        <w:t xml:space="preserve">, </w:t>
      </w:r>
      <w:r w:rsidRPr="00252A85">
        <w:rPr>
          <w:i/>
          <w:iCs/>
          <w:lang w:val="en-US"/>
        </w:rPr>
        <w:t>211</w:t>
      </w:r>
      <w:r w:rsidRPr="00252A85">
        <w:rPr>
          <w:lang w:val="en-US"/>
        </w:rPr>
        <w:t>(1), Article 1. https://doi.org/10.1016/j.foreco.2005.01.034</w:t>
      </w:r>
    </w:p>
    <w:p w14:paraId="0BF0F56E" w14:textId="77777777" w:rsidR="00252A85" w:rsidRPr="00252A85" w:rsidRDefault="00252A85" w:rsidP="00252A85">
      <w:pPr>
        <w:pStyle w:val="Bibliography"/>
        <w:rPr>
          <w:lang w:val="en-US"/>
        </w:rPr>
      </w:pPr>
      <w:r w:rsidRPr="00252A85">
        <w:rPr>
          <w:lang w:val="en-US"/>
        </w:rPr>
        <w:t xml:space="preserve">Bakka, H., Rue, H., Fuglstad, G.-A., Riebler, A., Bolin, D., Illian, J., Krainski, E., Simpson, D., &amp; Lindgren, F. (2018). Spatial modeling with R-INLA: A review. </w:t>
      </w:r>
      <w:r w:rsidRPr="00252A85">
        <w:rPr>
          <w:i/>
          <w:iCs/>
          <w:lang w:val="en-US"/>
        </w:rPr>
        <w:t>WIREs Computational Statistics</w:t>
      </w:r>
      <w:r w:rsidRPr="00252A85">
        <w:rPr>
          <w:lang w:val="en-US"/>
        </w:rPr>
        <w:t xml:space="preserve">, </w:t>
      </w:r>
      <w:r w:rsidRPr="00252A85">
        <w:rPr>
          <w:i/>
          <w:iCs/>
          <w:lang w:val="en-US"/>
        </w:rPr>
        <w:t>10</w:t>
      </w:r>
      <w:r w:rsidRPr="00252A85">
        <w:rPr>
          <w:lang w:val="en-US"/>
        </w:rPr>
        <w:t>(6), e1443. https://doi.org/10.1002/wics.1443</w:t>
      </w:r>
    </w:p>
    <w:p w14:paraId="36042DF7" w14:textId="77777777" w:rsidR="00252A85" w:rsidRPr="00252A85" w:rsidRDefault="00252A85" w:rsidP="00252A85">
      <w:pPr>
        <w:pStyle w:val="Bibliography"/>
        <w:rPr>
          <w:lang w:val="en-US"/>
        </w:rPr>
      </w:pPr>
      <w:r w:rsidRPr="00252A85">
        <w:rPr>
          <w:lang w:val="en-US"/>
        </w:rPr>
        <w:t xml:space="preserve">Balch, J. K., St. Denis, L. A., Mahood, A. L., Mietkiewicz, N. P., Williams, T. M., McGlinchy, J., &amp; Cook, M. C. (2020). FIRED (Fire Events Delineation): An Open, Flexible Algorithm and </w:t>
      </w:r>
      <w:r w:rsidRPr="00252A85">
        <w:rPr>
          <w:lang w:val="en-US"/>
        </w:rPr>
        <w:lastRenderedPageBreak/>
        <w:t xml:space="preserve">Database of US Fire Events Derived from the MODIS Burned Area Product (2001–2019). </w:t>
      </w:r>
      <w:r w:rsidRPr="00252A85">
        <w:rPr>
          <w:i/>
          <w:iCs/>
          <w:lang w:val="en-US"/>
        </w:rPr>
        <w:t>Remote Sensing</w:t>
      </w:r>
      <w:r w:rsidRPr="00252A85">
        <w:rPr>
          <w:lang w:val="en-US"/>
        </w:rPr>
        <w:t xml:space="preserve">, </w:t>
      </w:r>
      <w:r w:rsidRPr="00252A85">
        <w:rPr>
          <w:i/>
          <w:iCs/>
          <w:lang w:val="en-US"/>
        </w:rPr>
        <w:t>12</w:t>
      </w:r>
      <w:r w:rsidRPr="00252A85">
        <w:rPr>
          <w:lang w:val="en-US"/>
        </w:rPr>
        <w:t>(21), Article 21. https://doi.org/10.3390/rs12213498</w:t>
      </w:r>
    </w:p>
    <w:p w14:paraId="59642EA0" w14:textId="77777777" w:rsidR="00252A85" w:rsidRPr="00252A85" w:rsidRDefault="00252A85" w:rsidP="00252A85">
      <w:pPr>
        <w:pStyle w:val="Bibliography"/>
        <w:rPr>
          <w:lang w:val="en-US"/>
        </w:rPr>
      </w:pPr>
      <w:r w:rsidRPr="00252A85">
        <w:rPr>
          <w:lang w:val="en-US"/>
        </w:rPr>
        <w:t xml:space="preserve">Barrett, A., Battisto, C., Bourbeau, J., Fisher, M., Kaufman, D., Kennedy, J., Lopez, L., Lowndes, J., Scheick, J., &amp; Steiker, A. (2024). </w:t>
      </w:r>
      <w:r w:rsidRPr="00252A85">
        <w:rPr>
          <w:i/>
          <w:iCs/>
          <w:lang w:val="en-US"/>
        </w:rPr>
        <w:t>Earthaccess</w:t>
      </w:r>
      <w:r w:rsidRPr="00252A85">
        <w:rPr>
          <w:lang w:val="en-US"/>
        </w:rPr>
        <w:t xml:space="preserve"> (Version v0.11.0) [Computer software]. Zenodo. https://doi.org/10.5281/zenodo.13871886</w:t>
      </w:r>
    </w:p>
    <w:p w14:paraId="735D9E6B" w14:textId="77777777" w:rsidR="00252A85" w:rsidRPr="00252A85" w:rsidRDefault="00252A85" w:rsidP="00252A85">
      <w:pPr>
        <w:pStyle w:val="Bibliography"/>
        <w:rPr>
          <w:lang w:val="en-US"/>
        </w:rPr>
      </w:pPr>
      <w:r w:rsidRPr="00252A85">
        <w:rPr>
          <w:lang w:val="en-US"/>
        </w:rPr>
        <w:t xml:space="preserve">Bartos, D. L. (2001). Landscape dynamics of aspen and conifer forests. </w:t>
      </w:r>
      <w:r w:rsidRPr="00252A85">
        <w:rPr>
          <w:i/>
          <w:iCs/>
          <w:lang w:val="en-US"/>
        </w:rPr>
        <w:t>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w:t>
      </w:r>
      <w:r w:rsidRPr="00252A85">
        <w:rPr>
          <w:lang w:val="en-US"/>
        </w:rPr>
        <w:t xml:space="preserve">, </w:t>
      </w:r>
      <w:r w:rsidRPr="00252A85">
        <w:rPr>
          <w:i/>
          <w:iCs/>
          <w:lang w:val="en-US"/>
        </w:rPr>
        <w:t>18</w:t>
      </w:r>
      <w:r w:rsidRPr="00252A85">
        <w:rPr>
          <w:lang w:val="en-US"/>
        </w:rPr>
        <w:t>, 5–14.</w:t>
      </w:r>
    </w:p>
    <w:p w14:paraId="69935718" w14:textId="77777777" w:rsidR="00252A85" w:rsidRPr="00252A85" w:rsidRDefault="00252A85" w:rsidP="00252A85">
      <w:pPr>
        <w:pStyle w:val="Bibliography"/>
        <w:rPr>
          <w:lang w:val="en-US"/>
        </w:rPr>
      </w:pPr>
      <w:r w:rsidRPr="00252A85">
        <w:rPr>
          <w:lang w:val="en-US"/>
        </w:rPr>
        <w:t xml:space="preserve">Battaglia, M. A., Gannon, B., Brown, P. M., Fornwalt, P. J., Cheng, A. S., &amp; Huckaby, L. S. (2018). Changes in forest structure since 1860 in ponderosa pine dominated forests in the Colorado and Wyoming Front Range, USA. </w:t>
      </w:r>
      <w:r w:rsidRPr="00252A85">
        <w:rPr>
          <w:i/>
          <w:iCs/>
          <w:lang w:val="en-US"/>
        </w:rPr>
        <w:t>Forest Ecology and Management</w:t>
      </w:r>
      <w:r w:rsidRPr="00252A85">
        <w:rPr>
          <w:lang w:val="en-US"/>
        </w:rPr>
        <w:t xml:space="preserve">, </w:t>
      </w:r>
      <w:r w:rsidRPr="00252A85">
        <w:rPr>
          <w:i/>
          <w:iCs/>
          <w:lang w:val="en-US"/>
        </w:rPr>
        <w:t>422</w:t>
      </w:r>
      <w:r w:rsidRPr="00252A85">
        <w:rPr>
          <w:lang w:val="en-US"/>
        </w:rPr>
        <w:t>, 147–160. https://doi.org/10.1016/j.foreco.2018.04.010</w:t>
      </w:r>
    </w:p>
    <w:p w14:paraId="54812708" w14:textId="77777777" w:rsidR="00252A85" w:rsidRPr="00252A85" w:rsidRDefault="00252A85" w:rsidP="00252A85">
      <w:pPr>
        <w:pStyle w:val="Bibliography"/>
        <w:rPr>
          <w:lang w:val="en-US"/>
        </w:rPr>
      </w:pPr>
      <w:r w:rsidRPr="00252A85">
        <w:rPr>
          <w:lang w:val="en-US"/>
        </w:rPr>
        <w:t xml:space="preserve">Beguin, J., Martino, S., Rue, H., &amp; Cumming, S. G. (2012). Hierarchical analysis of spatially autocorrelated ecological data using integrated nested Laplace approximation. </w:t>
      </w:r>
      <w:r w:rsidRPr="00252A85">
        <w:rPr>
          <w:i/>
          <w:iCs/>
          <w:lang w:val="en-US"/>
        </w:rPr>
        <w:t>Methods in Ecology and Evolution</w:t>
      </w:r>
      <w:r w:rsidRPr="00252A85">
        <w:rPr>
          <w:lang w:val="en-US"/>
        </w:rPr>
        <w:t xml:space="preserve">, </w:t>
      </w:r>
      <w:r w:rsidRPr="00252A85">
        <w:rPr>
          <w:i/>
          <w:iCs/>
          <w:lang w:val="en-US"/>
        </w:rPr>
        <w:t>3</w:t>
      </w:r>
      <w:r w:rsidRPr="00252A85">
        <w:rPr>
          <w:lang w:val="en-US"/>
        </w:rPr>
        <w:t>(5), 921–929. https://doi.org/10.1111/j.2041-210X.2012.00211.x</w:t>
      </w:r>
    </w:p>
    <w:p w14:paraId="79C34CA6" w14:textId="77777777" w:rsidR="00252A85" w:rsidRPr="00252A85" w:rsidRDefault="00252A85" w:rsidP="00252A85">
      <w:pPr>
        <w:pStyle w:val="Bibliography"/>
        <w:rPr>
          <w:lang w:val="en-US"/>
        </w:rPr>
      </w:pPr>
      <w:r w:rsidRPr="00252A85">
        <w:rPr>
          <w:lang w:val="en-US"/>
        </w:rPr>
        <w:t xml:space="preserve">Chapman, T. B., Schoennagel, T., Veblen, T. T., &amp; Rodman, K. C. (2020). Still standing: Recent patterns of post-fire conifer refugia in ponderosa pine-dominated forests of the Colorado Front Range. </w:t>
      </w:r>
      <w:r w:rsidRPr="00252A85">
        <w:rPr>
          <w:i/>
          <w:iCs/>
          <w:lang w:val="en-US"/>
        </w:rPr>
        <w:t>PLOS ONE</w:t>
      </w:r>
      <w:r w:rsidRPr="00252A85">
        <w:rPr>
          <w:lang w:val="en-US"/>
        </w:rPr>
        <w:t xml:space="preserve">, </w:t>
      </w:r>
      <w:r w:rsidRPr="00252A85">
        <w:rPr>
          <w:i/>
          <w:iCs/>
          <w:lang w:val="en-US"/>
        </w:rPr>
        <w:t>15</w:t>
      </w:r>
      <w:r w:rsidRPr="00252A85">
        <w:rPr>
          <w:lang w:val="en-US"/>
        </w:rPr>
        <w:t>(1), e0226926. https://doi.org/10.1371/journal.pone.0226926</w:t>
      </w:r>
    </w:p>
    <w:p w14:paraId="546067FA" w14:textId="77777777" w:rsidR="00252A85" w:rsidRPr="00252A85" w:rsidRDefault="00252A85" w:rsidP="00252A85">
      <w:pPr>
        <w:pStyle w:val="Bibliography"/>
        <w:rPr>
          <w:lang w:val="en-US"/>
        </w:rPr>
      </w:pPr>
      <w:r w:rsidRPr="00252A85">
        <w:rPr>
          <w:lang w:val="en-US"/>
        </w:rPr>
        <w:t xml:space="preserve">Cook, M., Chapman, T., Hart, S., Paudel, A., &amp; Balch, J. (2024). Mapping Quaking Aspen Using Seasonal Sentinel-1 and Sentinel-2 Composite Imagery across the Southern Rockies, USA. </w:t>
      </w:r>
      <w:r w:rsidRPr="00252A85">
        <w:rPr>
          <w:i/>
          <w:iCs/>
          <w:lang w:val="en-US"/>
        </w:rPr>
        <w:t>Remote Sensing</w:t>
      </w:r>
      <w:r w:rsidRPr="00252A85">
        <w:rPr>
          <w:lang w:val="en-US"/>
        </w:rPr>
        <w:t xml:space="preserve">, </w:t>
      </w:r>
      <w:r w:rsidRPr="00252A85">
        <w:rPr>
          <w:i/>
          <w:iCs/>
          <w:lang w:val="en-US"/>
        </w:rPr>
        <w:t>16</w:t>
      </w:r>
      <w:r w:rsidRPr="00252A85">
        <w:rPr>
          <w:lang w:val="en-US"/>
        </w:rPr>
        <w:t>(9), Article 9. https://doi.org/10.3390/rs16091619</w:t>
      </w:r>
    </w:p>
    <w:p w14:paraId="1181BC69" w14:textId="77777777" w:rsidR="00252A85" w:rsidRPr="00252A85" w:rsidRDefault="00252A85" w:rsidP="00252A85">
      <w:pPr>
        <w:pStyle w:val="Bibliography"/>
        <w:rPr>
          <w:lang w:val="en-US"/>
        </w:rPr>
      </w:pPr>
      <w:r w:rsidRPr="00252A85">
        <w:rPr>
          <w:lang w:val="en-US"/>
        </w:rPr>
        <w:lastRenderedPageBreak/>
        <w:t xml:space="preserve">DeByle, N. V., &amp; Winokur, R. P. (1985). </w:t>
      </w:r>
      <w:r w:rsidRPr="00252A85">
        <w:rPr>
          <w:i/>
          <w:iCs/>
          <w:lang w:val="en-US"/>
        </w:rPr>
        <w:t>Aspen: Ecology and management in the western United States</w:t>
      </w:r>
      <w:r w:rsidRPr="00252A85">
        <w:rPr>
          <w:lang w:val="en-US"/>
        </w:rPr>
        <w:t>. http://www.fs.usda.gov/treesearch/pubs/24942</w:t>
      </w:r>
    </w:p>
    <w:p w14:paraId="3925D2C6" w14:textId="77777777" w:rsidR="00252A85" w:rsidRPr="00252A85" w:rsidRDefault="00252A85" w:rsidP="00252A85">
      <w:pPr>
        <w:pStyle w:val="Bibliography"/>
        <w:rPr>
          <w:lang w:val="en-US"/>
        </w:rPr>
      </w:pPr>
      <w:r w:rsidRPr="00252A85">
        <w:rPr>
          <w:lang w:val="en-US"/>
        </w:rPr>
        <w:t xml:space="preserve">DeRose, R. J., &amp; Leffler, A. J. (2014). Simulation of Quaking Aspen Potential Fire Behavior in Northern Utah, USA. </w:t>
      </w:r>
      <w:r w:rsidRPr="00252A85">
        <w:rPr>
          <w:i/>
          <w:iCs/>
          <w:lang w:val="en-US"/>
        </w:rPr>
        <w:t>Forests</w:t>
      </w:r>
      <w:r w:rsidRPr="00252A85">
        <w:rPr>
          <w:lang w:val="en-US"/>
        </w:rPr>
        <w:t xml:space="preserve">, </w:t>
      </w:r>
      <w:r w:rsidRPr="00252A85">
        <w:rPr>
          <w:i/>
          <w:iCs/>
          <w:lang w:val="en-US"/>
        </w:rPr>
        <w:t>5</w:t>
      </w:r>
      <w:r w:rsidRPr="00252A85">
        <w:rPr>
          <w:lang w:val="en-US"/>
        </w:rPr>
        <w:t>(12), Article 12. https://doi.org/10.3390/f5123241</w:t>
      </w:r>
    </w:p>
    <w:p w14:paraId="7B13CC78" w14:textId="77777777" w:rsidR="00252A85" w:rsidRPr="00252A85" w:rsidRDefault="00252A85" w:rsidP="00252A85">
      <w:pPr>
        <w:pStyle w:val="Bibliography"/>
        <w:rPr>
          <w:lang w:val="en-US"/>
        </w:rPr>
      </w:pPr>
      <w:r w:rsidRPr="00252A85">
        <w:rPr>
          <w:lang w:val="en-US"/>
        </w:rPr>
        <w:t xml:space="preserve">Eidenshink, J., Schwind, B., Brewer, K., Zhu, Z.-L., Quayle, B., &amp; Howard, S. (2007). A Project for Monitoring Trends in Burn Severity. </w:t>
      </w:r>
      <w:r w:rsidRPr="00252A85">
        <w:rPr>
          <w:i/>
          <w:iCs/>
          <w:lang w:val="en-US"/>
        </w:rPr>
        <w:t>Fire Ecology</w:t>
      </w:r>
      <w:r w:rsidRPr="00252A85">
        <w:rPr>
          <w:lang w:val="en-US"/>
        </w:rPr>
        <w:t xml:space="preserve">, </w:t>
      </w:r>
      <w:r w:rsidRPr="00252A85">
        <w:rPr>
          <w:i/>
          <w:iCs/>
          <w:lang w:val="en-US"/>
        </w:rPr>
        <w:t>3</w:t>
      </w:r>
      <w:r w:rsidRPr="00252A85">
        <w:rPr>
          <w:lang w:val="en-US"/>
        </w:rPr>
        <w:t>(1), Article 1. https://doi.org/10.4996/fireecology.0301003</w:t>
      </w:r>
    </w:p>
    <w:p w14:paraId="41980FEE" w14:textId="77777777" w:rsidR="00252A85" w:rsidRPr="00252A85" w:rsidRDefault="00252A85" w:rsidP="00252A85">
      <w:pPr>
        <w:pStyle w:val="Bibliography"/>
        <w:rPr>
          <w:lang w:val="en-US"/>
        </w:rPr>
      </w:pPr>
      <w:r w:rsidRPr="00252A85">
        <w:rPr>
          <w:lang w:val="en-US"/>
        </w:rPr>
        <w:t xml:space="preserve">Engel, M., Mette, T., &amp; Falk, W. (2022). Spatial species distribution models: Using Bayes inference with INLA and SPDE to improve the tree species choice for important European tree species. </w:t>
      </w:r>
      <w:r w:rsidRPr="00252A85">
        <w:rPr>
          <w:i/>
          <w:iCs/>
          <w:lang w:val="en-US"/>
        </w:rPr>
        <w:t>Forest Ecology and Management</w:t>
      </w:r>
      <w:r w:rsidRPr="00252A85">
        <w:rPr>
          <w:lang w:val="en-US"/>
        </w:rPr>
        <w:t xml:space="preserve">, </w:t>
      </w:r>
      <w:r w:rsidRPr="00252A85">
        <w:rPr>
          <w:i/>
          <w:iCs/>
          <w:lang w:val="en-US"/>
        </w:rPr>
        <w:t>507</w:t>
      </w:r>
      <w:r w:rsidRPr="00252A85">
        <w:rPr>
          <w:lang w:val="en-US"/>
        </w:rPr>
        <w:t>, 119983. https://doi.org/10.1016/j.foreco.2021.119983</w:t>
      </w:r>
    </w:p>
    <w:p w14:paraId="01A7EC5D" w14:textId="77777777" w:rsidR="00252A85" w:rsidRPr="00252A85" w:rsidRDefault="00252A85" w:rsidP="00252A85">
      <w:pPr>
        <w:pStyle w:val="Bibliography"/>
        <w:rPr>
          <w:lang w:val="en-US"/>
        </w:rPr>
      </w:pPr>
      <w:r w:rsidRPr="00252A85">
        <w:rPr>
          <w:lang w:val="en-US"/>
        </w:rPr>
        <w:t xml:space="preserve">Fechner, G., &amp; Barrows, J. (1976). Aspen stands as wildfire fuel breaks. </w:t>
      </w:r>
      <w:r w:rsidRPr="00252A85">
        <w:rPr>
          <w:i/>
          <w:iCs/>
          <w:lang w:val="en-US"/>
        </w:rPr>
        <w:t>U.S Department of Agriculture. Forest Service, Rocky Mountain Forest and Range Experiment Station</w:t>
      </w:r>
      <w:r w:rsidRPr="00252A85">
        <w:rPr>
          <w:lang w:val="en-US"/>
        </w:rPr>
        <w:t xml:space="preserve">, </w:t>
      </w:r>
      <w:r w:rsidRPr="00252A85">
        <w:rPr>
          <w:i/>
          <w:iCs/>
          <w:lang w:val="en-US"/>
        </w:rPr>
        <w:t>Eisenhower Consortium Bulletin 4</w:t>
      </w:r>
      <w:r w:rsidRPr="00252A85">
        <w:rPr>
          <w:lang w:val="en-US"/>
        </w:rPr>
        <w:t>. https://digitalcommons.usu.edu/aspen_bib/5029</w:t>
      </w:r>
    </w:p>
    <w:p w14:paraId="22236987" w14:textId="77777777" w:rsidR="00252A85" w:rsidRPr="00252A85" w:rsidRDefault="00252A85" w:rsidP="00252A85">
      <w:pPr>
        <w:pStyle w:val="Bibliography"/>
        <w:rPr>
          <w:lang w:val="en-US"/>
        </w:rPr>
      </w:pPr>
      <w:r w:rsidRPr="00252A85">
        <w:rPr>
          <w:lang w:val="en-US"/>
        </w:rPr>
        <w:t xml:space="preserve">Girardin, M. P., &amp; Terrier, A. (2015). Mitigating risks of future wildfires by management of the forest composition: An analysis of the offsetting potential through boreal Canada. </w:t>
      </w:r>
      <w:r w:rsidRPr="00252A85">
        <w:rPr>
          <w:i/>
          <w:iCs/>
          <w:lang w:val="en-US"/>
        </w:rPr>
        <w:t>Climatic Change; Dordrecht</w:t>
      </w:r>
      <w:r w:rsidRPr="00252A85">
        <w:rPr>
          <w:lang w:val="en-US"/>
        </w:rPr>
        <w:t xml:space="preserve">, </w:t>
      </w:r>
      <w:r w:rsidRPr="00252A85">
        <w:rPr>
          <w:i/>
          <w:iCs/>
          <w:lang w:val="en-US"/>
        </w:rPr>
        <w:t>130</w:t>
      </w:r>
      <w:r w:rsidRPr="00252A85">
        <w:rPr>
          <w:lang w:val="en-US"/>
        </w:rPr>
        <w:t>(4), Article 4. http://dx.doi.org.colorado.idm.oclc.org/10.1007/s10584-015-1373-7</w:t>
      </w:r>
    </w:p>
    <w:p w14:paraId="43942D4C" w14:textId="77777777" w:rsidR="00252A85" w:rsidRPr="00252A85" w:rsidRDefault="00252A85" w:rsidP="00252A85">
      <w:pPr>
        <w:pStyle w:val="Bibliography"/>
        <w:rPr>
          <w:lang w:val="en-US"/>
        </w:rPr>
      </w:pPr>
      <w:r w:rsidRPr="00252A85">
        <w:rPr>
          <w:lang w:val="en-US"/>
        </w:rPr>
        <w:t xml:space="preserve">Gomez-Rubio, V. (2020). </w:t>
      </w:r>
      <w:r w:rsidRPr="00252A85">
        <w:rPr>
          <w:i/>
          <w:iCs/>
          <w:lang w:val="en-US"/>
        </w:rPr>
        <w:t>Bayesian inference with INLA</w:t>
      </w:r>
      <w:r w:rsidRPr="00252A85">
        <w:rPr>
          <w:lang w:val="en-US"/>
        </w:rPr>
        <w:t>. Chapman and Hall/CRC. https://doi.org/10.1201/9781315175584</w:t>
      </w:r>
    </w:p>
    <w:p w14:paraId="269A8601" w14:textId="77777777" w:rsidR="00252A85" w:rsidRPr="00252A85" w:rsidRDefault="00252A85" w:rsidP="00252A85">
      <w:pPr>
        <w:pStyle w:val="Bibliography"/>
        <w:rPr>
          <w:lang w:val="en-US"/>
        </w:rPr>
      </w:pPr>
      <w:r w:rsidRPr="00252A85">
        <w:rPr>
          <w:lang w:val="en-US"/>
        </w:rPr>
        <w:t xml:space="preserve">Gorelick, N., Hancher, M., Dixon, M., Ilyushchenko, S., Thau, D., &amp; Moore, R. (2017). Google Earth Engine: Planetary-scale geospatial analysis for everyone. </w:t>
      </w:r>
      <w:r w:rsidRPr="00252A85">
        <w:rPr>
          <w:i/>
          <w:iCs/>
          <w:lang w:val="en-US"/>
        </w:rPr>
        <w:t>Remote Sensing of Environment</w:t>
      </w:r>
      <w:r w:rsidRPr="00252A85">
        <w:rPr>
          <w:lang w:val="en-US"/>
        </w:rPr>
        <w:t xml:space="preserve">, </w:t>
      </w:r>
      <w:r w:rsidRPr="00252A85">
        <w:rPr>
          <w:i/>
          <w:iCs/>
          <w:lang w:val="en-US"/>
        </w:rPr>
        <w:t>202</w:t>
      </w:r>
      <w:r w:rsidRPr="00252A85">
        <w:rPr>
          <w:lang w:val="en-US"/>
        </w:rPr>
        <w:t>, 18–27. https://doi.org/10.1016/j.rse.2017.06.031</w:t>
      </w:r>
    </w:p>
    <w:p w14:paraId="111397E0" w14:textId="77777777" w:rsidR="00252A85" w:rsidRPr="00252A85" w:rsidRDefault="00252A85" w:rsidP="00252A85">
      <w:pPr>
        <w:pStyle w:val="Bibliography"/>
        <w:rPr>
          <w:lang w:val="en-US"/>
        </w:rPr>
      </w:pPr>
      <w:r w:rsidRPr="00252A85">
        <w:rPr>
          <w:lang w:val="en-US"/>
        </w:rPr>
        <w:t xml:space="preserve">Gräler, B., Pebesma, E., &amp; Heuvelink, G. (2016). Spatio-Temporal Interpolation using gstat. </w:t>
      </w:r>
      <w:r w:rsidRPr="00252A85">
        <w:rPr>
          <w:i/>
          <w:iCs/>
          <w:lang w:val="en-US"/>
        </w:rPr>
        <w:t>The R Journal</w:t>
      </w:r>
      <w:r w:rsidRPr="00252A85">
        <w:rPr>
          <w:lang w:val="en-US"/>
        </w:rPr>
        <w:t xml:space="preserve">, </w:t>
      </w:r>
      <w:r w:rsidRPr="00252A85">
        <w:rPr>
          <w:i/>
          <w:iCs/>
          <w:lang w:val="en-US"/>
        </w:rPr>
        <w:t>8</w:t>
      </w:r>
      <w:r w:rsidRPr="00252A85">
        <w:rPr>
          <w:lang w:val="en-US"/>
        </w:rPr>
        <w:t>(1), 204–218. https://doi.org/10.32614/RJ-2016-014</w:t>
      </w:r>
    </w:p>
    <w:p w14:paraId="37B6391A" w14:textId="77777777" w:rsidR="00252A85" w:rsidRPr="00252A85" w:rsidRDefault="00252A85" w:rsidP="00252A85">
      <w:pPr>
        <w:pStyle w:val="Bibliography"/>
        <w:rPr>
          <w:lang w:val="en-US"/>
        </w:rPr>
      </w:pPr>
      <w:r w:rsidRPr="00252A85">
        <w:rPr>
          <w:lang w:val="en-US"/>
        </w:rPr>
        <w:lastRenderedPageBreak/>
        <w:t xml:space="preserve">Gray, A., Brandeis, T., Shaw, J., McWilliams, W., &amp; Miles, P. (2012). Forest Inventory and Analysis Database of the United States of America (FIA). </w:t>
      </w:r>
      <w:r w:rsidRPr="00252A85">
        <w:rPr>
          <w:i/>
          <w:iCs/>
          <w:lang w:val="en-US"/>
        </w:rPr>
        <w:t>Biodiversity &amp; Ecology</w:t>
      </w:r>
      <w:r w:rsidRPr="00252A85">
        <w:rPr>
          <w:lang w:val="en-US"/>
        </w:rPr>
        <w:t xml:space="preserve">, </w:t>
      </w:r>
      <w:r w:rsidRPr="00252A85">
        <w:rPr>
          <w:i/>
          <w:iCs/>
          <w:lang w:val="en-US"/>
        </w:rPr>
        <w:t>4</w:t>
      </w:r>
      <w:r w:rsidRPr="00252A85">
        <w:rPr>
          <w:lang w:val="en-US"/>
        </w:rPr>
        <w:t>, 225–231. https://doi.org/10.7809/b-e.00079</w:t>
      </w:r>
    </w:p>
    <w:p w14:paraId="64B97448" w14:textId="77777777" w:rsidR="00252A85" w:rsidRPr="00252A85" w:rsidRDefault="00252A85" w:rsidP="00252A85">
      <w:pPr>
        <w:pStyle w:val="Bibliography"/>
        <w:rPr>
          <w:lang w:val="en-US"/>
        </w:rPr>
      </w:pPr>
      <w:r w:rsidRPr="00252A85">
        <w:rPr>
          <w:lang w:val="en-US"/>
        </w:rPr>
        <w:t xml:space="preserve">Hagmann, R. K., Hessburg, P. F., Prichard, S. J., Povak, N. A., Brown, P. M., Fulé, P. Z., Keane, R. E., Knapp, E. E., Lydersen, J. M., Metlen, K. L., Reilly, M. J., Sánchez Meador, A. J., Stephens, S. L., Stevens, J. T., Taylor, A. H., Yocom, L. L., Battaglia, M. A., Churchill, D. J., Daniels, L. D., … Waltz, A. E. M. (2021). Evidence for widespread changes in the structure, composition, and fire regimes of western North American forests. </w:t>
      </w:r>
      <w:r w:rsidRPr="00252A85">
        <w:rPr>
          <w:i/>
          <w:iCs/>
          <w:lang w:val="en-US"/>
        </w:rPr>
        <w:t>Ecological Applications</w:t>
      </w:r>
      <w:r w:rsidRPr="00252A85">
        <w:rPr>
          <w:lang w:val="en-US"/>
        </w:rPr>
        <w:t xml:space="preserve">, </w:t>
      </w:r>
      <w:r w:rsidRPr="00252A85">
        <w:rPr>
          <w:i/>
          <w:iCs/>
          <w:lang w:val="en-US"/>
        </w:rPr>
        <w:t>31</w:t>
      </w:r>
      <w:r w:rsidRPr="00252A85">
        <w:rPr>
          <w:lang w:val="en-US"/>
        </w:rPr>
        <w:t>(8), e02431. https://doi.org/10.1002/eap.2431</w:t>
      </w:r>
    </w:p>
    <w:p w14:paraId="39AEE631" w14:textId="77777777" w:rsidR="00252A85" w:rsidRPr="00252A85" w:rsidRDefault="00252A85" w:rsidP="00252A85">
      <w:pPr>
        <w:pStyle w:val="Bibliography"/>
        <w:rPr>
          <w:lang w:val="en-US"/>
        </w:rPr>
      </w:pPr>
      <w:r w:rsidRPr="00252A85">
        <w:rPr>
          <w:lang w:val="en-US"/>
        </w:rPr>
        <w:t xml:space="preserve">Hessburg, P. F., Prichard, S. J., Hagmann, R. K., Povak, N. A., &amp; Lake, F. K. (2021). Wildfire and climate change adaptation of western North American forests: A case for intentional management. </w:t>
      </w:r>
      <w:r w:rsidRPr="00252A85">
        <w:rPr>
          <w:i/>
          <w:iCs/>
          <w:lang w:val="en-US"/>
        </w:rPr>
        <w:t>Ecological Applications</w:t>
      </w:r>
      <w:r w:rsidRPr="00252A85">
        <w:rPr>
          <w:lang w:val="en-US"/>
        </w:rPr>
        <w:t xml:space="preserve">, </w:t>
      </w:r>
      <w:r w:rsidRPr="00252A85">
        <w:rPr>
          <w:i/>
          <w:iCs/>
          <w:lang w:val="en-US"/>
        </w:rPr>
        <w:t>31</w:t>
      </w:r>
      <w:r w:rsidRPr="00252A85">
        <w:rPr>
          <w:lang w:val="en-US"/>
        </w:rPr>
        <w:t>(8), e02432. https://doi.org/10.1002/eap.2432</w:t>
      </w:r>
    </w:p>
    <w:p w14:paraId="05C1BF32" w14:textId="77777777" w:rsidR="00252A85" w:rsidRPr="00252A85" w:rsidRDefault="00252A85" w:rsidP="00252A85">
      <w:pPr>
        <w:pStyle w:val="Bibliography"/>
        <w:rPr>
          <w:lang w:val="en-US"/>
        </w:rPr>
      </w:pPr>
      <w:r w:rsidRPr="00252A85">
        <w:rPr>
          <w:lang w:val="en-US"/>
        </w:rPr>
        <w:t xml:space="preserve">Kaufman, Y. J., Justice, C. O., Flynn, L. P., Kendall, J. D., Prins, E. M., Giglio, L., Ward, D. E., Menzel, W. P., &amp; Setzer, A. W. (1998). Potential global fire monitoring from EOS-MODIS. </w:t>
      </w:r>
      <w:r w:rsidRPr="00252A85">
        <w:rPr>
          <w:i/>
          <w:iCs/>
          <w:lang w:val="en-US"/>
        </w:rPr>
        <w:t>Journal of Geophysical Research: Atmospheres</w:t>
      </w:r>
      <w:r w:rsidRPr="00252A85">
        <w:rPr>
          <w:lang w:val="en-US"/>
        </w:rPr>
        <w:t xml:space="preserve">, </w:t>
      </w:r>
      <w:r w:rsidRPr="00252A85">
        <w:rPr>
          <w:i/>
          <w:iCs/>
          <w:lang w:val="en-US"/>
        </w:rPr>
        <w:t>103</w:t>
      </w:r>
      <w:r w:rsidRPr="00252A85">
        <w:rPr>
          <w:lang w:val="en-US"/>
        </w:rPr>
        <w:t>(D24), 32215–32238. https://doi.org/10.1029/98JD01644</w:t>
      </w:r>
    </w:p>
    <w:p w14:paraId="74D08906" w14:textId="77777777" w:rsidR="00252A85" w:rsidRPr="00252A85" w:rsidRDefault="00252A85" w:rsidP="00252A85">
      <w:pPr>
        <w:pStyle w:val="Bibliography"/>
        <w:rPr>
          <w:lang w:val="en-US"/>
        </w:rPr>
      </w:pPr>
      <w:r w:rsidRPr="00252A85">
        <w:rPr>
          <w:lang w:val="en-US"/>
        </w:rPr>
        <w:t xml:space="preserve">Kaufmann, M. R., Veblen, T. T., &amp; Romme, W. H. (2006). Historical fire regimes in ponderosa pine forests of the Colorado Front Range, and recommendations for ecological restoration and fuels management. </w:t>
      </w:r>
      <w:r w:rsidRPr="00252A85">
        <w:rPr>
          <w:i/>
          <w:iCs/>
          <w:lang w:val="en-US"/>
        </w:rPr>
        <w:t>Front Range Fuels Treatment Partnership Roundtable, Findings of the Ecology Workgroup.</w:t>
      </w:r>
    </w:p>
    <w:p w14:paraId="7F259D4B" w14:textId="77777777" w:rsidR="00252A85" w:rsidRPr="00252A85" w:rsidRDefault="00252A85" w:rsidP="00252A85">
      <w:pPr>
        <w:pStyle w:val="Bibliography"/>
        <w:rPr>
          <w:lang w:val="en-US"/>
        </w:rPr>
      </w:pPr>
      <w:r w:rsidRPr="00252A85">
        <w:rPr>
          <w:lang w:val="en-US"/>
        </w:rPr>
        <w:t xml:space="preserve">Keeley, J. E. (2009). Fire intensity, fire severity and burn severity: A brief review and suggested usage. </w:t>
      </w:r>
      <w:r w:rsidRPr="00252A85">
        <w:rPr>
          <w:i/>
          <w:iCs/>
          <w:lang w:val="en-US"/>
        </w:rPr>
        <w:t>International Journal of Wildland Fire</w:t>
      </w:r>
      <w:r w:rsidRPr="00252A85">
        <w:rPr>
          <w:lang w:val="en-US"/>
        </w:rPr>
        <w:t xml:space="preserve">, </w:t>
      </w:r>
      <w:r w:rsidRPr="00252A85">
        <w:rPr>
          <w:i/>
          <w:iCs/>
          <w:lang w:val="en-US"/>
        </w:rPr>
        <w:t>18</w:t>
      </w:r>
      <w:r w:rsidRPr="00252A85">
        <w:rPr>
          <w:lang w:val="en-US"/>
        </w:rPr>
        <w:t>(1), 116–126. https://doi.org/10.1071/WF07049</w:t>
      </w:r>
    </w:p>
    <w:p w14:paraId="611038A9" w14:textId="77777777" w:rsidR="00252A85" w:rsidRPr="00252A85" w:rsidRDefault="00252A85" w:rsidP="00252A85">
      <w:pPr>
        <w:pStyle w:val="Bibliography"/>
        <w:rPr>
          <w:lang w:val="en-US"/>
        </w:rPr>
      </w:pPr>
      <w:r w:rsidRPr="00252A85">
        <w:rPr>
          <w:lang w:val="en-US"/>
        </w:rPr>
        <w:t xml:space="preserve">Laurent, P., Mouillot, F., Moreno, M. V., Yue, C., &amp; Ciais, P. (2019). Varying relationships between fire radiative power and fire size at a global scale. </w:t>
      </w:r>
      <w:r w:rsidRPr="00252A85">
        <w:rPr>
          <w:i/>
          <w:iCs/>
          <w:lang w:val="en-US"/>
        </w:rPr>
        <w:t>Biogeosciences</w:t>
      </w:r>
      <w:r w:rsidRPr="00252A85">
        <w:rPr>
          <w:lang w:val="en-US"/>
        </w:rPr>
        <w:t xml:space="preserve">, </w:t>
      </w:r>
      <w:r w:rsidRPr="00252A85">
        <w:rPr>
          <w:i/>
          <w:iCs/>
          <w:lang w:val="en-US"/>
        </w:rPr>
        <w:t>16</w:t>
      </w:r>
      <w:r w:rsidRPr="00252A85">
        <w:rPr>
          <w:lang w:val="en-US"/>
        </w:rPr>
        <w:t>(2), 275–288. https://doi.org/10.5194/bg-16-275-2019</w:t>
      </w:r>
    </w:p>
    <w:p w14:paraId="465A9352" w14:textId="77777777" w:rsidR="00252A85" w:rsidRPr="00252A85" w:rsidRDefault="00252A85" w:rsidP="00252A85">
      <w:pPr>
        <w:pStyle w:val="Bibliography"/>
        <w:rPr>
          <w:lang w:val="en-US"/>
        </w:rPr>
      </w:pPr>
      <w:r w:rsidRPr="00252A85">
        <w:rPr>
          <w:lang w:val="en-US"/>
        </w:rPr>
        <w:lastRenderedPageBreak/>
        <w:t xml:space="preserve">Li, F., Zhang, X., &amp; Kondragunta, S. (2020). Biomass Burning in Africa: An Investigation of Fire Radiative Power Missed by MODIS Using the 375 m VIIRS Active Fire Product. </w:t>
      </w:r>
      <w:r w:rsidRPr="00252A85">
        <w:rPr>
          <w:i/>
          <w:iCs/>
          <w:lang w:val="en-US"/>
        </w:rPr>
        <w:t>Remote Sensing</w:t>
      </w:r>
      <w:r w:rsidRPr="00252A85">
        <w:rPr>
          <w:lang w:val="en-US"/>
        </w:rPr>
        <w:t xml:space="preserve">, </w:t>
      </w:r>
      <w:r w:rsidRPr="00252A85">
        <w:rPr>
          <w:i/>
          <w:iCs/>
          <w:lang w:val="en-US"/>
        </w:rPr>
        <w:t>12</w:t>
      </w:r>
      <w:r w:rsidRPr="00252A85">
        <w:rPr>
          <w:lang w:val="en-US"/>
        </w:rPr>
        <w:t>(10), Article 10. https://doi.org/10.3390/rs12101561</w:t>
      </w:r>
    </w:p>
    <w:p w14:paraId="1BD28828" w14:textId="77777777" w:rsidR="00252A85" w:rsidRPr="00252A85" w:rsidRDefault="00252A85" w:rsidP="00252A85">
      <w:pPr>
        <w:pStyle w:val="Bibliography"/>
        <w:rPr>
          <w:lang w:val="en-US"/>
        </w:rPr>
      </w:pPr>
      <w:r w:rsidRPr="00252A85">
        <w:rPr>
          <w:lang w:val="en-US"/>
        </w:rPr>
        <w:t xml:space="preserve">Li, F., Zhang, X., Kondragunta, S., &amp; Csiszar, I. (2018). Comparison of Fire Radiative Power Estimates From VIIRS and MODIS Observations. </w:t>
      </w:r>
      <w:r w:rsidRPr="00252A85">
        <w:rPr>
          <w:i/>
          <w:iCs/>
          <w:lang w:val="en-US"/>
        </w:rPr>
        <w:t>Journal of Geophysical Research: Atmospheres</w:t>
      </w:r>
      <w:r w:rsidRPr="00252A85">
        <w:rPr>
          <w:lang w:val="en-US"/>
        </w:rPr>
        <w:t xml:space="preserve">, </w:t>
      </w:r>
      <w:r w:rsidRPr="00252A85">
        <w:rPr>
          <w:i/>
          <w:iCs/>
          <w:lang w:val="en-US"/>
        </w:rPr>
        <w:t>123</w:t>
      </w:r>
      <w:r w:rsidRPr="00252A85">
        <w:rPr>
          <w:lang w:val="en-US"/>
        </w:rPr>
        <w:t>(9), 4545–4563. https://doi.org/10.1029/2017JD027823</w:t>
      </w:r>
    </w:p>
    <w:p w14:paraId="76BE386D" w14:textId="77777777" w:rsidR="00252A85" w:rsidRPr="00252A85" w:rsidRDefault="00252A85" w:rsidP="00252A85">
      <w:pPr>
        <w:pStyle w:val="Bibliography"/>
        <w:rPr>
          <w:lang w:val="en-US"/>
        </w:rPr>
      </w:pPr>
      <w:r w:rsidRPr="00252A85">
        <w:rPr>
          <w:lang w:val="en-US"/>
        </w:rPr>
        <w:t xml:space="preserve">Li, F., Zhang, X., Roy, D. P., &amp; Kondragunta, S. (2019). Estimation of biomass-burning emissions by fusing the fire radiative power retrievals from polar-orbiting and geostationary satellites across the conterminous United States. </w:t>
      </w:r>
      <w:r w:rsidRPr="00252A85">
        <w:rPr>
          <w:i/>
          <w:iCs/>
          <w:lang w:val="en-US"/>
        </w:rPr>
        <w:t>Atmospheric Environment</w:t>
      </w:r>
      <w:r w:rsidRPr="00252A85">
        <w:rPr>
          <w:lang w:val="en-US"/>
        </w:rPr>
        <w:t xml:space="preserve">, </w:t>
      </w:r>
      <w:r w:rsidRPr="00252A85">
        <w:rPr>
          <w:i/>
          <w:iCs/>
          <w:lang w:val="en-US"/>
        </w:rPr>
        <w:t>211</w:t>
      </w:r>
      <w:r w:rsidRPr="00252A85">
        <w:rPr>
          <w:lang w:val="en-US"/>
        </w:rPr>
        <w:t>, 274–287. https://doi.org/10.1016/j.atmosenv.2019.05.017</w:t>
      </w:r>
    </w:p>
    <w:p w14:paraId="7A879BE4" w14:textId="77777777" w:rsidR="00252A85" w:rsidRPr="00252A85" w:rsidRDefault="00252A85" w:rsidP="00252A85">
      <w:pPr>
        <w:pStyle w:val="Bibliography"/>
        <w:rPr>
          <w:lang w:val="en-US"/>
        </w:rPr>
      </w:pPr>
      <w:r w:rsidRPr="00252A85">
        <w:rPr>
          <w:lang w:val="en-US"/>
        </w:rPr>
        <w:t xml:space="preserve">Lindgren, F., Rue, H., &amp; Lindström, J. (2011). An explicit link between Gaussian fields and Gaussian Markov random fields: The stochastic partial differential equation approach. </w:t>
      </w:r>
      <w:r w:rsidRPr="00252A85">
        <w:rPr>
          <w:i/>
          <w:iCs/>
          <w:lang w:val="en-US"/>
        </w:rPr>
        <w:t>Journal of the Royal Statistical Society: Series B (Statistical Methodology)</w:t>
      </w:r>
      <w:r w:rsidRPr="00252A85">
        <w:rPr>
          <w:lang w:val="en-US"/>
        </w:rPr>
        <w:t xml:space="preserve">, </w:t>
      </w:r>
      <w:r w:rsidRPr="00252A85">
        <w:rPr>
          <w:i/>
          <w:iCs/>
          <w:lang w:val="en-US"/>
        </w:rPr>
        <w:t>73</w:t>
      </w:r>
      <w:r w:rsidRPr="00252A85">
        <w:rPr>
          <w:lang w:val="en-US"/>
        </w:rPr>
        <w:t>(4), 423–498. https://doi.org/10.1111/j.1467-9868.2011.00777.x</w:t>
      </w:r>
    </w:p>
    <w:p w14:paraId="3F74620E" w14:textId="77777777" w:rsidR="00252A85" w:rsidRPr="00252A85" w:rsidRDefault="00252A85" w:rsidP="00252A85">
      <w:pPr>
        <w:pStyle w:val="Bibliography"/>
        <w:rPr>
          <w:lang w:val="en-US"/>
        </w:rPr>
      </w:pPr>
      <w:r w:rsidRPr="00252A85">
        <w:rPr>
          <w:lang w:val="en-US"/>
        </w:rPr>
        <w:t xml:space="preserve">Meigs, G. W., &amp; Krawchuk, M. A. (2018). Composition and Structure of Forest Fire Refugia: What Are the Ecosystem Legacies across Burned Landscapes? </w:t>
      </w:r>
      <w:r w:rsidRPr="00252A85">
        <w:rPr>
          <w:i/>
          <w:iCs/>
          <w:lang w:val="en-US"/>
        </w:rPr>
        <w:t>Forests</w:t>
      </w:r>
      <w:r w:rsidRPr="00252A85">
        <w:rPr>
          <w:lang w:val="en-US"/>
        </w:rPr>
        <w:t xml:space="preserve">, </w:t>
      </w:r>
      <w:r w:rsidRPr="00252A85">
        <w:rPr>
          <w:i/>
          <w:iCs/>
          <w:lang w:val="en-US"/>
        </w:rPr>
        <w:t>9</w:t>
      </w:r>
      <w:r w:rsidRPr="00252A85">
        <w:rPr>
          <w:lang w:val="en-US"/>
        </w:rPr>
        <w:t>(5), Article 5. https://doi.org/10.3390/f9050243</w:t>
      </w:r>
    </w:p>
    <w:p w14:paraId="6EE28009" w14:textId="77777777" w:rsidR="00252A85" w:rsidRPr="00252A85" w:rsidRDefault="00252A85" w:rsidP="00252A85">
      <w:pPr>
        <w:pStyle w:val="Bibliography"/>
        <w:rPr>
          <w:lang w:val="en-US"/>
        </w:rPr>
      </w:pPr>
      <w:r w:rsidRPr="00252A85">
        <w:rPr>
          <w:lang w:val="en-US"/>
        </w:rPr>
        <w:t xml:space="preserve">Morris, J. L., DeRose, R. J., Brussel, T., Brewer, S., Brunelle, A., &amp; Long, J. N. (2019). Stable or seral? Fire-driven alternative states in aspen forests of western North America. </w:t>
      </w:r>
      <w:r w:rsidRPr="00252A85">
        <w:rPr>
          <w:i/>
          <w:iCs/>
          <w:lang w:val="en-US"/>
        </w:rPr>
        <w:t>Biology Letters</w:t>
      </w:r>
      <w:r w:rsidRPr="00252A85">
        <w:rPr>
          <w:lang w:val="en-US"/>
        </w:rPr>
        <w:t xml:space="preserve">, </w:t>
      </w:r>
      <w:r w:rsidRPr="00252A85">
        <w:rPr>
          <w:i/>
          <w:iCs/>
          <w:lang w:val="en-US"/>
        </w:rPr>
        <w:t>15</w:t>
      </w:r>
      <w:r w:rsidRPr="00252A85">
        <w:rPr>
          <w:lang w:val="en-US"/>
        </w:rPr>
        <w:t>(6), 20190011. https://doi.org/10.1098/rsbl.2019.0011</w:t>
      </w:r>
    </w:p>
    <w:p w14:paraId="0256C805" w14:textId="77777777" w:rsidR="00252A85" w:rsidRPr="00252A85" w:rsidRDefault="00252A85" w:rsidP="00252A85">
      <w:pPr>
        <w:pStyle w:val="Bibliography"/>
        <w:rPr>
          <w:lang w:val="en-US"/>
        </w:rPr>
      </w:pPr>
      <w:r w:rsidRPr="00252A85">
        <w:rPr>
          <w:lang w:val="en-US"/>
        </w:rPr>
        <w:t xml:space="preserve">Nesbit, K. A., Yocom, L. L., Trudgeon, A. M., DeRose, R. J., &amp; Rogers, P. C. (2023). Tamm review: Quaking aspen’s influence on fire occurrence, behavior, and severity. </w:t>
      </w:r>
      <w:r w:rsidRPr="00252A85">
        <w:rPr>
          <w:i/>
          <w:iCs/>
          <w:lang w:val="en-US"/>
        </w:rPr>
        <w:t>Forest Ecology and Management</w:t>
      </w:r>
      <w:r w:rsidRPr="00252A85">
        <w:rPr>
          <w:lang w:val="en-US"/>
        </w:rPr>
        <w:t xml:space="preserve">, </w:t>
      </w:r>
      <w:r w:rsidRPr="00252A85">
        <w:rPr>
          <w:i/>
          <w:iCs/>
          <w:lang w:val="en-US"/>
        </w:rPr>
        <w:t>531</w:t>
      </w:r>
      <w:r w:rsidRPr="00252A85">
        <w:rPr>
          <w:lang w:val="en-US"/>
        </w:rPr>
        <w:t>, 120752. https://doi.org/10.1016/j.foreco.2022.120752</w:t>
      </w:r>
    </w:p>
    <w:p w14:paraId="564406C3" w14:textId="77777777" w:rsidR="00252A85" w:rsidRPr="00252A85" w:rsidRDefault="00252A85" w:rsidP="00252A85">
      <w:pPr>
        <w:pStyle w:val="Bibliography"/>
        <w:rPr>
          <w:lang w:val="en-US"/>
        </w:rPr>
      </w:pPr>
      <w:r w:rsidRPr="00252A85">
        <w:rPr>
          <w:lang w:val="en-US"/>
        </w:rPr>
        <w:t xml:space="preserve">Niekerk, J. van, Bakka, H., Rue, H., &amp; Schenk, O. (2019). </w:t>
      </w:r>
      <w:r w:rsidRPr="00252A85">
        <w:rPr>
          <w:i/>
          <w:iCs/>
          <w:lang w:val="en-US"/>
        </w:rPr>
        <w:t>New frontiers in Bayesian modeling using the INLA package in R</w:t>
      </w:r>
      <w:r w:rsidRPr="00252A85">
        <w:rPr>
          <w:lang w:val="en-US"/>
        </w:rPr>
        <w:t xml:space="preserve"> (No. arXiv:1907.10426). arXiv. https://doi.org/10.48550/arXiv.1907.10426</w:t>
      </w:r>
    </w:p>
    <w:p w14:paraId="0AC4415C" w14:textId="77777777" w:rsidR="00252A85" w:rsidRPr="00252A85" w:rsidRDefault="00252A85" w:rsidP="00252A85">
      <w:pPr>
        <w:pStyle w:val="Bibliography"/>
        <w:rPr>
          <w:lang w:val="en-US"/>
        </w:rPr>
      </w:pPr>
      <w:r w:rsidRPr="00252A85">
        <w:rPr>
          <w:lang w:val="en-US"/>
        </w:rPr>
        <w:lastRenderedPageBreak/>
        <w:t xml:space="preserve">Parks, S. A., &amp; Abatzoglou, J. T. (2020). Warmer and Drier Fire Seasons Contribute to Increases in Area Burned at High Severity in Western US Forests From 1985 to 2017. </w:t>
      </w:r>
      <w:r w:rsidRPr="00252A85">
        <w:rPr>
          <w:i/>
          <w:iCs/>
          <w:lang w:val="en-US"/>
        </w:rPr>
        <w:t>Geophysical Research Letters</w:t>
      </w:r>
      <w:r w:rsidRPr="00252A85">
        <w:rPr>
          <w:lang w:val="en-US"/>
        </w:rPr>
        <w:t xml:space="preserve">, </w:t>
      </w:r>
      <w:r w:rsidRPr="00252A85">
        <w:rPr>
          <w:i/>
          <w:iCs/>
          <w:lang w:val="en-US"/>
        </w:rPr>
        <w:t>47</w:t>
      </w:r>
      <w:r w:rsidRPr="00252A85">
        <w:rPr>
          <w:lang w:val="en-US"/>
        </w:rPr>
        <w:t>(22), e2020GL089858. https://doi.org/10.1029/2020GL089858</w:t>
      </w:r>
    </w:p>
    <w:p w14:paraId="260C1AB9" w14:textId="77777777" w:rsidR="00252A85" w:rsidRPr="00252A85" w:rsidRDefault="00252A85" w:rsidP="00252A85">
      <w:pPr>
        <w:pStyle w:val="Bibliography"/>
        <w:rPr>
          <w:lang w:val="en-US"/>
        </w:rPr>
      </w:pPr>
      <w:r w:rsidRPr="00252A85">
        <w:rPr>
          <w:lang w:val="en-US"/>
        </w:rPr>
        <w:t xml:space="preserve">Parks, S. A., Guiterman, C. H., Margolis, E. Q., Lonergan, M., Whitman, E., Abatzoglou, J. T., Falk, D. A., Johnston, J. D., Daniels, L. D., Lafon, C. W., Loehman, R. A., Kipfmueller, K. F., Naficy, C. E., Parisien, M.-A., Portier, J., Stambaugh, M. C., Williams, A. P., Wion, A. P., &amp; Yocom, L. L. (2025). A fire deficit persists across diverse North American forests despite recent increases in area burned. </w:t>
      </w:r>
      <w:r w:rsidRPr="00252A85">
        <w:rPr>
          <w:i/>
          <w:iCs/>
          <w:lang w:val="en-US"/>
        </w:rPr>
        <w:t>Nature Communications</w:t>
      </w:r>
      <w:r w:rsidRPr="00252A85">
        <w:rPr>
          <w:lang w:val="en-US"/>
        </w:rPr>
        <w:t xml:space="preserve">, </w:t>
      </w:r>
      <w:r w:rsidRPr="00252A85">
        <w:rPr>
          <w:i/>
          <w:iCs/>
          <w:lang w:val="en-US"/>
        </w:rPr>
        <w:t>16</w:t>
      </w:r>
      <w:r w:rsidRPr="00252A85">
        <w:rPr>
          <w:lang w:val="en-US"/>
        </w:rPr>
        <w:t>(1), 1493. https://doi.org/10.1038/s41467-025-56333-8</w:t>
      </w:r>
    </w:p>
    <w:p w14:paraId="3969FCCE" w14:textId="77777777" w:rsidR="00252A85" w:rsidRPr="00252A85" w:rsidRDefault="00252A85" w:rsidP="00252A85">
      <w:pPr>
        <w:pStyle w:val="Bibliography"/>
        <w:rPr>
          <w:lang w:val="en-US"/>
        </w:rPr>
      </w:pPr>
      <w:r w:rsidRPr="00252A85">
        <w:rPr>
          <w:lang w:val="en-US"/>
        </w:rPr>
        <w:t xml:space="preserve">Parks, S. A., Holsinger, L. M., Koontz, M. J., Collins, L., Whitman, E., Parisien, M.-A., Loehman, R. A., Barnes, J. L., Bourdon, J.-F., Boucher, J., Boucher, Y., Caprio, A. C., Collingwood, A., Hall, R. J., Park, J., Saperstein, L. B., Smetanka, C., Smith, R. J., &amp; Soverel, N. (2019). Giving Ecological Meaning to Satellite-Derived Fire Severity Metrics across North American Forests. </w:t>
      </w:r>
      <w:r w:rsidRPr="00252A85">
        <w:rPr>
          <w:i/>
          <w:iCs/>
          <w:lang w:val="en-US"/>
        </w:rPr>
        <w:t>Remote Sensing</w:t>
      </w:r>
      <w:r w:rsidRPr="00252A85">
        <w:rPr>
          <w:lang w:val="en-US"/>
        </w:rPr>
        <w:t xml:space="preserve">, </w:t>
      </w:r>
      <w:r w:rsidRPr="00252A85">
        <w:rPr>
          <w:i/>
          <w:iCs/>
          <w:lang w:val="en-US"/>
        </w:rPr>
        <w:t>11</w:t>
      </w:r>
      <w:r w:rsidRPr="00252A85">
        <w:rPr>
          <w:lang w:val="en-US"/>
        </w:rPr>
        <w:t>(14), Article 14. https://doi.org/10.3390/rs11141735</w:t>
      </w:r>
    </w:p>
    <w:p w14:paraId="32143D42" w14:textId="77777777" w:rsidR="00252A85" w:rsidRPr="00252A85" w:rsidRDefault="00252A85" w:rsidP="00252A85">
      <w:pPr>
        <w:pStyle w:val="Bibliography"/>
        <w:rPr>
          <w:lang w:val="en-US"/>
        </w:rPr>
      </w:pPr>
      <w:r w:rsidRPr="00252A85">
        <w:rPr>
          <w:lang w:val="en-US"/>
        </w:rPr>
        <w:t xml:space="preserve">Penman, T. D., Collins, L., Syphard, A. D., Keeley, J. E., &amp; Bradstock, R. A. (2014). Influence of Fuels, Weather and the Built Environment on the Exposure of Property to Wildfire. </w:t>
      </w:r>
      <w:r w:rsidRPr="00252A85">
        <w:rPr>
          <w:i/>
          <w:iCs/>
          <w:lang w:val="en-US"/>
        </w:rPr>
        <w:t>PLOS ONE</w:t>
      </w:r>
      <w:r w:rsidRPr="00252A85">
        <w:rPr>
          <w:lang w:val="en-US"/>
        </w:rPr>
        <w:t xml:space="preserve">, </w:t>
      </w:r>
      <w:r w:rsidRPr="00252A85">
        <w:rPr>
          <w:i/>
          <w:iCs/>
          <w:lang w:val="en-US"/>
        </w:rPr>
        <w:t>9</w:t>
      </w:r>
      <w:r w:rsidRPr="00252A85">
        <w:rPr>
          <w:lang w:val="en-US"/>
        </w:rPr>
        <w:t>(10), e111414. https://doi.org/10.1371/journal.pone.0111414</w:t>
      </w:r>
    </w:p>
    <w:p w14:paraId="4D7EDF52" w14:textId="77777777" w:rsidR="00252A85" w:rsidRPr="00252A85" w:rsidRDefault="00252A85" w:rsidP="00252A85">
      <w:pPr>
        <w:pStyle w:val="Bibliography"/>
        <w:rPr>
          <w:lang w:val="en-US"/>
        </w:rPr>
      </w:pPr>
      <w:r w:rsidRPr="00252A85">
        <w:rPr>
          <w:lang w:val="en-US"/>
        </w:rPr>
        <w:t xml:space="preserve">Picotte, J. J., Dockter, D., Long, J., Tolk, B., Davidson, A., &amp; Peterson, B. (2019). LANDFIRE Remap Prototype Mapping Effort: Developing a New Framework for Mapping Vegetation Classification, Change, and Structure. </w:t>
      </w:r>
      <w:r w:rsidRPr="00252A85">
        <w:rPr>
          <w:i/>
          <w:iCs/>
          <w:lang w:val="en-US"/>
        </w:rPr>
        <w:t>Fire</w:t>
      </w:r>
      <w:r w:rsidRPr="00252A85">
        <w:rPr>
          <w:lang w:val="en-US"/>
        </w:rPr>
        <w:t xml:space="preserve">, </w:t>
      </w:r>
      <w:r w:rsidRPr="00252A85">
        <w:rPr>
          <w:i/>
          <w:iCs/>
          <w:lang w:val="en-US"/>
        </w:rPr>
        <w:t>2</w:t>
      </w:r>
      <w:r w:rsidRPr="00252A85">
        <w:rPr>
          <w:lang w:val="en-US"/>
        </w:rPr>
        <w:t>(2), 35. https://doi.org/10.3390/fire2020035</w:t>
      </w:r>
    </w:p>
    <w:p w14:paraId="174A3E88" w14:textId="77777777" w:rsidR="00252A85" w:rsidRPr="00252A85" w:rsidRDefault="00252A85" w:rsidP="00252A85">
      <w:pPr>
        <w:pStyle w:val="Bibliography"/>
        <w:rPr>
          <w:lang w:val="en-US"/>
        </w:rPr>
      </w:pPr>
      <w:r w:rsidRPr="00252A85">
        <w:rPr>
          <w:lang w:val="en-US"/>
        </w:rPr>
        <w:t xml:space="preserve">Prichard, S. J., Hessburg, P. F., Hagmann, R. K., Povak, N. A., Dobrowski, S. Z., Hurteau, M. D., Kane, V. R., Keane, R. E., Kobziar, L. N., Kolden, C. A., North, M., Parks, S. A., Safford, H. D., Stevens, J. T., Yocom, L. L., Churchill, D. J., Gray, R. W., Huffman, D. W., Lake, F. K., &amp; Khatri-Chhetri, P. (2021). Adapting western North American forests to </w:t>
      </w:r>
      <w:r w:rsidRPr="00252A85">
        <w:rPr>
          <w:lang w:val="en-US"/>
        </w:rPr>
        <w:lastRenderedPageBreak/>
        <w:t xml:space="preserve">climate change and wildfires: 10 common questions. </w:t>
      </w:r>
      <w:r w:rsidRPr="00252A85">
        <w:rPr>
          <w:i/>
          <w:iCs/>
          <w:lang w:val="en-US"/>
        </w:rPr>
        <w:t>Ecological Applications</w:t>
      </w:r>
      <w:r w:rsidRPr="00252A85">
        <w:rPr>
          <w:lang w:val="en-US"/>
        </w:rPr>
        <w:t xml:space="preserve">, </w:t>
      </w:r>
      <w:r w:rsidRPr="00252A85">
        <w:rPr>
          <w:i/>
          <w:iCs/>
          <w:lang w:val="en-US"/>
        </w:rPr>
        <w:t>31</w:t>
      </w:r>
      <w:r w:rsidRPr="00252A85">
        <w:rPr>
          <w:lang w:val="en-US"/>
        </w:rPr>
        <w:t>(8), e02433. https://doi.org/10.1002/eap.2433</w:t>
      </w:r>
    </w:p>
    <w:p w14:paraId="164DB6E8" w14:textId="77777777" w:rsidR="00252A85" w:rsidRPr="00252A85" w:rsidRDefault="00252A85" w:rsidP="00252A85">
      <w:pPr>
        <w:pStyle w:val="Bibliography"/>
        <w:rPr>
          <w:lang w:val="en-US"/>
        </w:rPr>
      </w:pPr>
      <w:r w:rsidRPr="00252A85">
        <w:rPr>
          <w:lang w:val="en-US"/>
        </w:rPr>
        <w:t xml:space="preserve">R Core Team. (2024). </w:t>
      </w:r>
      <w:r w:rsidRPr="00252A85">
        <w:rPr>
          <w:i/>
          <w:iCs/>
          <w:lang w:val="en-US"/>
        </w:rPr>
        <w:t>R: A Language and Environment for Statistical Computing</w:t>
      </w:r>
      <w:r w:rsidRPr="00252A85">
        <w:rPr>
          <w:lang w:val="en-US"/>
        </w:rPr>
        <w:t>. R Foundation for Statistical Computing. https://www.R-project.org/</w:t>
      </w:r>
    </w:p>
    <w:p w14:paraId="3E6EB168" w14:textId="77777777" w:rsidR="00252A85" w:rsidRPr="00252A85" w:rsidRDefault="00252A85" w:rsidP="00252A85">
      <w:pPr>
        <w:pStyle w:val="Bibliography"/>
        <w:rPr>
          <w:lang w:val="en-US"/>
        </w:rPr>
      </w:pPr>
      <w:r w:rsidRPr="00252A85">
        <w:rPr>
          <w:lang w:val="en-US"/>
        </w:rPr>
        <w:t xml:space="preserve">Riley, K. L., Grenfell, I. C., Finney, M. A., &amp; Wiener, J. M. (2021). TreeMap, a tree-level model of conterminous US forests circa 2014 produced by imputation of FIA plot data. </w:t>
      </w:r>
      <w:r w:rsidRPr="00252A85">
        <w:rPr>
          <w:i/>
          <w:iCs/>
          <w:lang w:val="en-US"/>
        </w:rPr>
        <w:t>Scientific Data</w:t>
      </w:r>
      <w:r w:rsidRPr="00252A85">
        <w:rPr>
          <w:lang w:val="en-US"/>
        </w:rPr>
        <w:t xml:space="preserve">, </w:t>
      </w:r>
      <w:r w:rsidRPr="00252A85">
        <w:rPr>
          <w:i/>
          <w:iCs/>
          <w:lang w:val="en-US"/>
        </w:rPr>
        <w:t>8</w:t>
      </w:r>
      <w:r w:rsidRPr="00252A85">
        <w:rPr>
          <w:lang w:val="en-US"/>
        </w:rPr>
        <w:t>(1), Article 1. https://doi.org/10.1038/s41597-020-00782-x</w:t>
      </w:r>
    </w:p>
    <w:p w14:paraId="3798B56E" w14:textId="77777777" w:rsidR="00252A85" w:rsidRPr="00252A85" w:rsidRDefault="00252A85" w:rsidP="00252A85">
      <w:pPr>
        <w:pStyle w:val="Bibliography"/>
        <w:rPr>
          <w:lang w:val="en-US"/>
        </w:rPr>
      </w:pPr>
      <w:r w:rsidRPr="00252A85">
        <w:rPr>
          <w:lang w:val="en-US"/>
        </w:rPr>
        <w:t xml:space="preserve">Riley, K. L., Grenfell, I. C., Shaw, J. D., &amp; Finney, M. A. (2022). TreeMap 2016 Dataset Generates CONUS-Wide Maps of Forest Characteristics Including Live Basal Area, Aboveground Carbon, and Number of Trees per Acre. </w:t>
      </w:r>
      <w:r w:rsidRPr="00252A85">
        <w:rPr>
          <w:i/>
          <w:iCs/>
          <w:lang w:val="en-US"/>
        </w:rPr>
        <w:t>JOURNAL OF FORESTRY</w:t>
      </w:r>
      <w:r w:rsidRPr="00252A85">
        <w:rPr>
          <w:lang w:val="en-US"/>
        </w:rPr>
        <w:t>. Science Citation Index Expanded. https://doi.org/10.1093/jofore/fvac022</w:t>
      </w:r>
    </w:p>
    <w:p w14:paraId="7874FDD9" w14:textId="77777777" w:rsidR="00252A85" w:rsidRPr="00252A85" w:rsidRDefault="00252A85" w:rsidP="00252A85">
      <w:pPr>
        <w:pStyle w:val="Bibliography"/>
        <w:rPr>
          <w:lang w:val="en-US"/>
        </w:rPr>
      </w:pPr>
      <w:r w:rsidRPr="00252A85">
        <w:rPr>
          <w:lang w:val="en-US"/>
        </w:rPr>
        <w:t xml:space="preserve">Roberts, G., Wooster, M. J., Lauret, N., Gastellu-Etchegorry, J.-P., Lynham, T., &amp; McRae, D. (2018). Investigating the impact of overlying vegetation canopy structures on fire radiative power (FRP) retrieval through simulation and measurement. </w:t>
      </w:r>
      <w:r w:rsidRPr="00252A85">
        <w:rPr>
          <w:i/>
          <w:iCs/>
          <w:lang w:val="en-US"/>
        </w:rPr>
        <w:t>Remote Sensing of Environment</w:t>
      </w:r>
      <w:r w:rsidRPr="00252A85">
        <w:rPr>
          <w:lang w:val="en-US"/>
        </w:rPr>
        <w:t xml:space="preserve">, </w:t>
      </w:r>
      <w:r w:rsidRPr="00252A85">
        <w:rPr>
          <w:i/>
          <w:iCs/>
          <w:lang w:val="en-US"/>
        </w:rPr>
        <w:t>217</w:t>
      </w:r>
      <w:r w:rsidRPr="00252A85">
        <w:rPr>
          <w:lang w:val="en-US"/>
        </w:rPr>
        <w:t>, 158–171. https://doi.org/10.1016/j.rse.2018.08.015</w:t>
      </w:r>
    </w:p>
    <w:p w14:paraId="3B3B5336" w14:textId="77777777" w:rsidR="00252A85" w:rsidRPr="00252A85" w:rsidRDefault="00252A85" w:rsidP="00252A85">
      <w:pPr>
        <w:pStyle w:val="Bibliography"/>
        <w:rPr>
          <w:lang w:val="en-US"/>
        </w:rPr>
      </w:pPr>
      <w:r w:rsidRPr="00252A85">
        <w:rPr>
          <w:lang w:val="en-US"/>
        </w:rPr>
        <w:t xml:space="preserve">Rogers, P. C., Landhäusser, S. M., Pinno, B. D., &amp; Ryel, R. J. (2014). A Functional Framework for Improved Management of Western North American Aspen (Populus tremuloides Michx.). </w:t>
      </w:r>
      <w:r w:rsidRPr="00252A85">
        <w:rPr>
          <w:i/>
          <w:iCs/>
          <w:lang w:val="en-US"/>
        </w:rPr>
        <w:t>Forest Science; Bethesda</w:t>
      </w:r>
      <w:r w:rsidRPr="00252A85">
        <w:rPr>
          <w:lang w:val="en-US"/>
        </w:rPr>
        <w:t xml:space="preserve">, </w:t>
      </w:r>
      <w:r w:rsidRPr="00252A85">
        <w:rPr>
          <w:i/>
          <w:iCs/>
          <w:lang w:val="en-US"/>
        </w:rPr>
        <w:t>60</w:t>
      </w:r>
      <w:r w:rsidRPr="00252A85">
        <w:rPr>
          <w:lang w:val="en-US"/>
        </w:rPr>
        <w:t>(2), Article 2.</w:t>
      </w:r>
    </w:p>
    <w:p w14:paraId="6DF40F50" w14:textId="77777777" w:rsidR="00252A85" w:rsidRPr="00252A85" w:rsidRDefault="00252A85" w:rsidP="00252A85">
      <w:pPr>
        <w:pStyle w:val="Bibliography"/>
        <w:rPr>
          <w:lang w:val="en-US"/>
        </w:rPr>
      </w:pPr>
      <w:r w:rsidRPr="00252A85">
        <w:rPr>
          <w:lang w:val="en-US"/>
        </w:rPr>
        <w:t xml:space="preserve">Rogers, P. C., Pinno, B. D., Šebesta, J., Albrectsen, B. R., Li, G., Ivanova, N., Kusbach, A., Kuuluvainen, T., Landhäusser, S. M., Liu, H., Myking, T., Pulkkinen, P., Wen, Z., &amp; Kulakowski, D. (2020). A global view of aspen: Conservation science for widespread keystone systems. </w:t>
      </w:r>
      <w:r w:rsidRPr="00252A85">
        <w:rPr>
          <w:i/>
          <w:iCs/>
          <w:lang w:val="en-US"/>
        </w:rPr>
        <w:t>Global Ecology and Conservation</w:t>
      </w:r>
      <w:r w:rsidRPr="00252A85">
        <w:rPr>
          <w:lang w:val="en-US"/>
        </w:rPr>
        <w:t xml:space="preserve">, </w:t>
      </w:r>
      <w:r w:rsidRPr="00252A85">
        <w:rPr>
          <w:i/>
          <w:iCs/>
          <w:lang w:val="en-US"/>
        </w:rPr>
        <w:t>21</w:t>
      </w:r>
      <w:r w:rsidRPr="00252A85">
        <w:rPr>
          <w:lang w:val="en-US"/>
        </w:rPr>
        <w:t>, e00828. https://doi.org/10.1016/j.gecco.2019.e00828</w:t>
      </w:r>
    </w:p>
    <w:p w14:paraId="46FC61F4" w14:textId="77777777" w:rsidR="00252A85" w:rsidRPr="00252A85" w:rsidRDefault="00252A85" w:rsidP="00252A85">
      <w:pPr>
        <w:pStyle w:val="Bibliography"/>
        <w:rPr>
          <w:lang w:val="en-US"/>
        </w:rPr>
      </w:pPr>
      <w:r w:rsidRPr="00252A85">
        <w:rPr>
          <w:lang w:val="en-US"/>
        </w:rPr>
        <w:t xml:space="preserve">Rue, H., Martino, S., &amp; Chopin, N. (2009). Approximate Bayesian Inference for Latent Gaussian Models by Using Integrated Nested Laplace Approximations. </w:t>
      </w:r>
      <w:r w:rsidRPr="00252A85">
        <w:rPr>
          <w:i/>
          <w:iCs/>
          <w:lang w:val="en-US"/>
        </w:rPr>
        <w:t>Journal of the Royal Statistical Society. Series B (Statistical Methodology)</w:t>
      </w:r>
      <w:r w:rsidRPr="00252A85">
        <w:rPr>
          <w:lang w:val="en-US"/>
        </w:rPr>
        <w:t xml:space="preserve">, </w:t>
      </w:r>
      <w:r w:rsidRPr="00252A85">
        <w:rPr>
          <w:i/>
          <w:iCs/>
          <w:lang w:val="en-US"/>
        </w:rPr>
        <w:t>71</w:t>
      </w:r>
      <w:r w:rsidRPr="00252A85">
        <w:rPr>
          <w:lang w:val="en-US"/>
        </w:rPr>
        <w:t>(2), 319–392.</w:t>
      </w:r>
    </w:p>
    <w:p w14:paraId="5B46AB13" w14:textId="77777777" w:rsidR="00252A85" w:rsidRPr="00252A85" w:rsidRDefault="00252A85" w:rsidP="00252A85">
      <w:pPr>
        <w:pStyle w:val="Bibliography"/>
        <w:rPr>
          <w:lang w:val="en-US"/>
        </w:rPr>
      </w:pPr>
      <w:r w:rsidRPr="00252A85">
        <w:rPr>
          <w:lang w:val="en-US"/>
        </w:rPr>
        <w:lastRenderedPageBreak/>
        <w:t xml:space="preserve">Sadykova, D., Scott, B. E., De Dominicis, M., Wakelin, S. L., Sadykov, A., &amp; Wolf, J. (2017). Bayesian joint models with INLA exploring marine mobile predator–prey and competitor species habitat overlap. </w:t>
      </w:r>
      <w:r w:rsidRPr="00252A85">
        <w:rPr>
          <w:i/>
          <w:iCs/>
          <w:lang w:val="en-US"/>
        </w:rPr>
        <w:t>Ecology and Evolution</w:t>
      </w:r>
      <w:r w:rsidRPr="00252A85">
        <w:rPr>
          <w:lang w:val="en-US"/>
        </w:rPr>
        <w:t xml:space="preserve">, </w:t>
      </w:r>
      <w:r w:rsidRPr="00252A85">
        <w:rPr>
          <w:i/>
          <w:iCs/>
          <w:lang w:val="en-US"/>
        </w:rPr>
        <w:t>7</w:t>
      </w:r>
      <w:r w:rsidRPr="00252A85">
        <w:rPr>
          <w:lang w:val="en-US"/>
        </w:rPr>
        <w:t>(14), 5212–5226. https://doi.org/10.1002/ece3.3081</w:t>
      </w:r>
    </w:p>
    <w:p w14:paraId="411DE526" w14:textId="77777777" w:rsidR="00252A85" w:rsidRPr="00252A85" w:rsidRDefault="00252A85" w:rsidP="00252A85">
      <w:pPr>
        <w:pStyle w:val="Bibliography"/>
        <w:rPr>
          <w:lang w:val="en-US"/>
        </w:rPr>
      </w:pPr>
      <w:r w:rsidRPr="00252A85">
        <w:rPr>
          <w:lang w:val="en-US"/>
        </w:rPr>
        <w:t xml:space="preserve">Schroeder, W., Csiszar, I., Giglio, L., &amp; Schmidt, C. C. (2010). On the use of fire radiative power, area, and temperature estimates to characterize biomass burning via moderate to coarse spatial resolution remote sensing data in the Brazilian Amazon. </w:t>
      </w:r>
      <w:r w:rsidRPr="00252A85">
        <w:rPr>
          <w:i/>
          <w:iCs/>
          <w:lang w:val="en-US"/>
        </w:rPr>
        <w:t>Journal of Geophysical Research: Atmospheres</w:t>
      </w:r>
      <w:r w:rsidRPr="00252A85">
        <w:rPr>
          <w:lang w:val="en-US"/>
        </w:rPr>
        <w:t xml:space="preserve">, </w:t>
      </w:r>
      <w:r w:rsidRPr="00252A85">
        <w:rPr>
          <w:i/>
          <w:iCs/>
          <w:lang w:val="en-US"/>
        </w:rPr>
        <w:t>115</w:t>
      </w:r>
      <w:r w:rsidRPr="00252A85">
        <w:rPr>
          <w:lang w:val="en-US"/>
        </w:rPr>
        <w:t>(D21). https://doi.org/10.1029/2009JD013769</w:t>
      </w:r>
    </w:p>
    <w:p w14:paraId="32ECB633" w14:textId="77777777" w:rsidR="00252A85" w:rsidRPr="00252A85" w:rsidRDefault="00252A85" w:rsidP="00252A85">
      <w:pPr>
        <w:pStyle w:val="Bibliography"/>
        <w:rPr>
          <w:lang w:val="en-US"/>
        </w:rPr>
      </w:pPr>
      <w:r w:rsidRPr="00252A85">
        <w:rPr>
          <w:lang w:val="en-US"/>
        </w:rPr>
        <w:t xml:space="preserve">Schroeder, W., Oliva, P., Giglio, L., &amp; Csiszar, I. A. (2014). The New VIIRS 375m active fire detection data product: Algorithm description and initial assessment. </w:t>
      </w:r>
      <w:r w:rsidRPr="00252A85">
        <w:rPr>
          <w:i/>
          <w:iCs/>
          <w:lang w:val="en-US"/>
        </w:rPr>
        <w:t>Remote Sensing of Environment</w:t>
      </w:r>
      <w:r w:rsidRPr="00252A85">
        <w:rPr>
          <w:lang w:val="en-US"/>
        </w:rPr>
        <w:t xml:space="preserve">, </w:t>
      </w:r>
      <w:r w:rsidRPr="00252A85">
        <w:rPr>
          <w:i/>
          <w:iCs/>
          <w:lang w:val="en-US"/>
        </w:rPr>
        <w:t>143</w:t>
      </w:r>
      <w:r w:rsidRPr="00252A85">
        <w:rPr>
          <w:lang w:val="en-US"/>
        </w:rPr>
        <w:t>, 85–96. https://doi.org/10.1016/j.rse.2013.12.008</w:t>
      </w:r>
    </w:p>
    <w:p w14:paraId="3E16A2BC" w14:textId="77777777" w:rsidR="00252A85" w:rsidRPr="00252A85" w:rsidRDefault="00252A85" w:rsidP="00252A85">
      <w:pPr>
        <w:pStyle w:val="Bibliography"/>
        <w:rPr>
          <w:lang w:val="en-US"/>
        </w:rPr>
      </w:pPr>
      <w:r w:rsidRPr="00252A85">
        <w:rPr>
          <w:lang w:val="en-US"/>
        </w:rPr>
        <w:t xml:space="preserve">Schultz, C. A., McCaffrey, S. M., &amp; Huber-Stearns, H. R. (2019). Policy barriers and opportunities for prescribed fire application in the western United States. </w:t>
      </w:r>
      <w:r w:rsidRPr="00252A85">
        <w:rPr>
          <w:i/>
          <w:iCs/>
          <w:lang w:val="en-US"/>
        </w:rPr>
        <w:t>International Journal of Wildland Fire</w:t>
      </w:r>
      <w:r w:rsidRPr="00252A85">
        <w:rPr>
          <w:lang w:val="en-US"/>
        </w:rPr>
        <w:t xml:space="preserve">, </w:t>
      </w:r>
      <w:r w:rsidRPr="00252A85">
        <w:rPr>
          <w:i/>
          <w:iCs/>
          <w:lang w:val="en-US"/>
        </w:rPr>
        <w:t>28</w:t>
      </w:r>
      <w:r w:rsidRPr="00252A85">
        <w:rPr>
          <w:lang w:val="en-US"/>
        </w:rPr>
        <w:t>(11), 874–884. https://doi.org/10.1071/WF19040</w:t>
      </w:r>
    </w:p>
    <w:p w14:paraId="056DE8D5" w14:textId="77777777" w:rsidR="00252A85" w:rsidRPr="00252A85" w:rsidRDefault="00252A85" w:rsidP="00252A85">
      <w:pPr>
        <w:pStyle w:val="Bibliography"/>
        <w:rPr>
          <w:lang w:val="en-US"/>
        </w:rPr>
      </w:pPr>
      <w:r w:rsidRPr="00252A85">
        <w:rPr>
          <w:lang w:val="en-US"/>
        </w:rPr>
        <w:t xml:space="preserve">Shepperd, W. (1990). A Classification of Quaking Aspen in the Central Rocky Mountains Based on Growth and Stand Characteristics. </w:t>
      </w:r>
      <w:r w:rsidRPr="00252A85">
        <w:rPr>
          <w:i/>
          <w:iCs/>
          <w:lang w:val="en-US"/>
        </w:rPr>
        <w:t>Western Journal of Applied Forestry</w:t>
      </w:r>
      <w:r w:rsidRPr="00252A85">
        <w:rPr>
          <w:lang w:val="en-US"/>
        </w:rPr>
        <w:t xml:space="preserve">, </w:t>
      </w:r>
      <w:r w:rsidRPr="00252A85">
        <w:rPr>
          <w:i/>
          <w:iCs/>
          <w:lang w:val="en-US"/>
        </w:rPr>
        <w:t>5</w:t>
      </w:r>
      <w:r w:rsidRPr="00252A85">
        <w:rPr>
          <w:lang w:val="en-US"/>
        </w:rPr>
        <w:t>, 69–75. https://doi.org/10.1093/wjaf/5.3.69</w:t>
      </w:r>
    </w:p>
    <w:p w14:paraId="6489E162" w14:textId="77777777" w:rsidR="00252A85" w:rsidRPr="00252A85" w:rsidRDefault="00252A85" w:rsidP="00252A85">
      <w:pPr>
        <w:pStyle w:val="Bibliography"/>
        <w:rPr>
          <w:lang w:val="en-US"/>
        </w:rPr>
      </w:pPr>
      <w:r w:rsidRPr="00252A85">
        <w:rPr>
          <w:lang w:val="en-US"/>
        </w:rPr>
        <w:t xml:space="preserve">Shinneman, D. J., Baker, W. L., Rogers, P. C., &amp; Kulakowski, D. (2013). Fire regimes of quaking aspen in the Mountain West. </w:t>
      </w:r>
      <w:r w:rsidRPr="00252A85">
        <w:rPr>
          <w:i/>
          <w:iCs/>
          <w:lang w:val="en-US"/>
        </w:rPr>
        <w:t>Forest Ecology and Management</w:t>
      </w:r>
      <w:r w:rsidRPr="00252A85">
        <w:rPr>
          <w:lang w:val="en-US"/>
        </w:rPr>
        <w:t xml:space="preserve">, </w:t>
      </w:r>
      <w:r w:rsidRPr="00252A85">
        <w:rPr>
          <w:i/>
          <w:iCs/>
          <w:lang w:val="en-US"/>
        </w:rPr>
        <w:t>299</w:t>
      </w:r>
      <w:r w:rsidRPr="00252A85">
        <w:rPr>
          <w:lang w:val="en-US"/>
        </w:rPr>
        <w:t>, 22–34. https://doi.org/10.1016/j.foreco.2012.11.032</w:t>
      </w:r>
    </w:p>
    <w:p w14:paraId="18985AAD" w14:textId="77777777" w:rsidR="00252A85" w:rsidRPr="00252A85" w:rsidRDefault="00252A85" w:rsidP="00252A85">
      <w:pPr>
        <w:pStyle w:val="Bibliography"/>
        <w:rPr>
          <w:lang w:val="en-US"/>
        </w:rPr>
      </w:pPr>
      <w:r w:rsidRPr="00252A85">
        <w:rPr>
          <w:lang w:val="en-US"/>
        </w:rPr>
        <w:t xml:space="preserve">St. Denis, L. A., Short, K. C., McConnell, K., Cook, M. C., Mietkiewicz, N. P., Buckland, M., &amp; Balch, J. K. (2023). All-hazards dataset mined from the US National Incident Management System 1999–2020. </w:t>
      </w:r>
      <w:r w:rsidRPr="00252A85">
        <w:rPr>
          <w:i/>
          <w:iCs/>
          <w:lang w:val="en-US"/>
        </w:rPr>
        <w:t>Scientific Data</w:t>
      </w:r>
      <w:r w:rsidRPr="00252A85">
        <w:rPr>
          <w:lang w:val="en-US"/>
        </w:rPr>
        <w:t xml:space="preserve">, </w:t>
      </w:r>
      <w:r w:rsidRPr="00252A85">
        <w:rPr>
          <w:i/>
          <w:iCs/>
          <w:lang w:val="en-US"/>
        </w:rPr>
        <w:t>10</w:t>
      </w:r>
      <w:r w:rsidRPr="00252A85">
        <w:rPr>
          <w:lang w:val="en-US"/>
        </w:rPr>
        <w:t>(1), Article 1. https://doi.org/10.1038/s41597-023-01955-0</w:t>
      </w:r>
    </w:p>
    <w:p w14:paraId="27DB4BCE" w14:textId="77777777" w:rsidR="00252A85" w:rsidRPr="00252A85" w:rsidRDefault="00252A85" w:rsidP="00252A85">
      <w:pPr>
        <w:pStyle w:val="Bibliography"/>
        <w:rPr>
          <w:lang w:val="en-US"/>
        </w:rPr>
      </w:pPr>
      <w:r w:rsidRPr="00252A85">
        <w:rPr>
          <w:lang w:val="en-US"/>
        </w:rPr>
        <w:t xml:space="preserve">Stephens, S. L., Moghaddas, J. J., Edminster, C., Fiedler, C. E., Haase, S., Harrington, M., Keeley, J. E., Knapp, E. E., McIver, J. D., Metlen, K., Skinner, C. N., &amp; Youngblood, A. </w:t>
      </w:r>
      <w:r w:rsidRPr="00252A85">
        <w:rPr>
          <w:lang w:val="en-US"/>
        </w:rPr>
        <w:lastRenderedPageBreak/>
        <w:t xml:space="preserve">(2009). Fire treatment effects on vegetation structure, fuels, and potential fire severity in western U.S. forests. </w:t>
      </w:r>
      <w:r w:rsidRPr="00252A85">
        <w:rPr>
          <w:i/>
          <w:iCs/>
          <w:lang w:val="en-US"/>
        </w:rPr>
        <w:t>Ecological Applications</w:t>
      </w:r>
      <w:r w:rsidRPr="00252A85">
        <w:rPr>
          <w:lang w:val="en-US"/>
        </w:rPr>
        <w:t xml:space="preserve">, </w:t>
      </w:r>
      <w:r w:rsidRPr="00252A85">
        <w:rPr>
          <w:i/>
          <w:iCs/>
          <w:lang w:val="en-US"/>
        </w:rPr>
        <w:t>19</w:t>
      </w:r>
      <w:r w:rsidRPr="00252A85">
        <w:rPr>
          <w:lang w:val="en-US"/>
        </w:rPr>
        <w:t>(2), 305–320. https://doi.org/10.1890/07-1755.1</w:t>
      </w:r>
    </w:p>
    <w:p w14:paraId="22F7F714" w14:textId="77777777" w:rsidR="00252A85" w:rsidRPr="00252A85" w:rsidRDefault="00252A85" w:rsidP="00252A85">
      <w:pPr>
        <w:pStyle w:val="Bibliography"/>
        <w:rPr>
          <w:lang w:val="en-US"/>
        </w:rPr>
      </w:pPr>
      <w:r w:rsidRPr="00252A85">
        <w:rPr>
          <w:lang w:val="en-US"/>
        </w:rPr>
        <w:t xml:space="preserve">Swain, D. L., Abatzoglou, J. T., Kolden, C., Shive, K., Kalashnikov, D. A., Singh, D., &amp; Smith, E. (2023). Climate change is narrowing and shifting prescribed fire windows in western United States. </w:t>
      </w:r>
      <w:r w:rsidRPr="00252A85">
        <w:rPr>
          <w:i/>
          <w:iCs/>
          <w:lang w:val="en-US"/>
        </w:rPr>
        <w:t>Communications Earth &amp; Environment</w:t>
      </w:r>
      <w:r w:rsidRPr="00252A85">
        <w:rPr>
          <w:lang w:val="en-US"/>
        </w:rPr>
        <w:t xml:space="preserve">, </w:t>
      </w:r>
      <w:r w:rsidRPr="00252A85">
        <w:rPr>
          <w:i/>
          <w:iCs/>
          <w:lang w:val="en-US"/>
        </w:rPr>
        <w:t>4</w:t>
      </w:r>
      <w:r w:rsidRPr="00252A85">
        <w:rPr>
          <w:lang w:val="en-US"/>
        </w:rPr>
        <w:t>(1), 1–14. https://doi.org/10.1038/s43247-023-00993-1</w:t>
      </w:r>
    </w:p>
    <w:p w14:paraId="1DCE7A8E" w14:textId="77777777" w:rsidR="00252A85" w:rsidRPr="00252A85" w:rsidRDefault="00252A85" w:rsidP="00252A85">
      <w:pPr>
        <w:pStyle w:val="Bibliography"/>
        <w:rPr>
          <w:lang w:val="en-US"/>
        </w:rPr>
      </w:pPr>
      <w:r w:rsidRPr="00252A85">
        <w:rPr>
          <w:lang w:val="en-US"/>
        </w:rPr>
        <w:t xml:space="preserve">Szpakowski, D. M., &amp; Jensen, J. L. R. (2019). A Review of the Applications of Remote Sensing in Fire Ecology. </w:t>
      </w:r>
      <w:r w:rsidRPr="00252A85">
        <w:rPr>
          <w:i/>
          <w:iCs/>
          <w:lang w:val="en-US"/>
        </w:rPr>
        <w:t>Remote Sensing</w:t>
      </w:r>
      <w:r w:rsidRPr="00252A85">
        <w:rPr>
          <w:lang w:val="en-US"/>
        </w:rPr>
        <w:t xml:space="preserve">, </w:t>
      </w:r>
      <w:r w:rsidRPr="00252A85">
        <w:rPr>
          <w:i/>
          <w:iCs/>
          <w:lang w:val="en-US"/>
        </w:rPr>
        <w:t>11</w:t>
      </w:r>
      <w:r w:rsidRPr="00252A85">
        <w:rPr>
          <w:lang w:val="en-US"/>
        </w:rPr>
        <w:t>(22), Article 22. https://doi.org/10.3390/rs11222638</w:t>
      </w:r>
    </w:p>
    <w:p w14:paraId="15406D95" w14:textId="77777777" w:rsidR="00252A85" w:rsidRPr="00252A85" w:rsidRDefault="00252A85" w:rsidP="00252A85">
      <w:pPr>
        <w:pStyle w:val="Bibliography"/>
        <w:rPr>
          <w:lang w:val="en-US"/>
        </w:rPr>
      </w:pPr>
      <w:r w:rsidRPr="00252A85">
        <w:rPr>
          <w:lang w:val="en-US"/>
        </w:rPr>
        <w:t xml:space="preserve">Theobald, D. M., Harrison-Atlas, D., Monahan, W. B., &amp; Albano, C. M. (2015). Ecologically-Relevant Maps of Landforms and Physiographic Diversity for Climate Adaptation Planning. </w:t>
      </w:r>
      <w:r w:rsidRPr="00252A85">
        <w:rPr>
          <w:i/>
          <w:iCs/>
          <w:lang w:val="en-US"/>
        </w:rPr>
        <w:t>PLOS ONE</w:t>
      </w:r>
      <w:r w:rsidRPr="00252A85">
        <w:rPr>
          <w:lang w:val="en-US"/>
        </w:rPr>
        <w:t xml:space="preserve">, </w:t>
      </w:r>
      <w:r w:rsidRPr="00252A85">
        <w:rPr>
          <w:i/>
          <w:iCs/>
          <w:lang w:val="en-US"/>
        </w:rPr>
        <w:t>10</w:t>
      </w:r>
      <w:r w:rsidRPr="00252A85">
        <w:rPr>
          <w:lang w:val="en-US"/>
        </w:rPr>
        <w:t>(12), e0143619. https://doi.org/10.1371/journal.pone.0143619</w:t>
      </w:r>
    </w:p>
    <w:p w14:paraId="63B8B85B" w14:textId="77777777" w:rsidR="00252A85" w:rsidRPr="00252A85" w:rsidRDefault="00252A85" w:rsidP="00252A85">
      <w:pPr>
        <w:pStyle w:val="Bibliography"/>
        <w:rPr>
          <w:lang w:val="en-US"/>
        </w:rPr>
      </w:pPr>
      <w:r w:rsidRPr="00252A85">
        <w:rPr>
          <w:lang w:val="en-US"/>
        </w:rPr>
        <w:t xml:space="preserve">Thompson, M. P., Liu, Z., Wei, Y., Caggiano, M. D., Thompson, M. P., Liu, Z., Wei, Y., &amp; Caggiano, M. D. (2018). Analyzing Wildfire Suppression Difficulty in Relation to Protection Demand. In </w:t>
      </w:r>
      <w:r w:rsidRPr="00252A85">
        <w:rPr>
          <w:i/>
          <w:iCs/>
          <w:lang w:val="en-US"/>
        </w:rPr>
        <w:t>Environmental Risks</w:t>
      </w:r>
      <w:r w:rsidRPr="00252A85">
        <w:rPr>
          <w:lang w:val="en-US"/>
        </w:rPr>
        <w:t>. IntechOpen. https://doi.org/10.5772/intechopen.76937</w:t>
      </w:r>
    </w:p>
    <w:p w14:paraId="408562FC" w14:textId="77777777" w:rsidR="00252A85" w:rsidRPr="00252A85" w:rsidRDefault="00252A85" w:rsidP="00252A85">
      <w:pPr>
        <w:pStyle w:val="Bibliography"/>
        <w:rPr>
          <w:lang w:val="en-US"/>
        </w:rPr>
      </w:pPr>
      <w:r w:rsidRPr="00252A85">
        <w:rPr>
          <w:lang w:val="en-US"/>
        </w:rPr>
        <w:t xml:space="preserve">Veblen, T. T., Kitzberger, T., &amp; Donnegan, J. (2000). Climatic and Human Influences on Fire Regimes in Ponderosa Pine Forests in the Colorado Front Range. </w:t>
      </w:r>
      <w:r w:rsidRPr="00252A85">
        <w:rPr>
          <w:i/>
          <w:iCs/>
          <w:lang w:val="en-US"/>
        </w:rPr>
        <w:t>Ecological Applications</w:t>
      </w:r>
      <w:r w:rsidRPr="00252A85">
        <w:rPr>
          <w:lang w:val="en-US"/>
        </w:rPr>
        <w:t xml:space="preserve">, </w:t>
      </w:r>
      <w:r w:rsidRPr="00252A85">
        <w:rPr>
          <w:i/>
          <w:iCs/>
          <w:lang w:val="en-US"/>
        </w:rPr>
        <w:t>10</w:t>
      </w:r>
      <w:r w:rsidRPr="00252A85">
        <w:rPr>
          <w:lang w:val="en-US"/>
        </w:rPr>
        <w:t>(4), 1178–1195. https://doi.org/10.1890/1051-0761(2000)010[1178:CAHIOF]2.0.CO;2</w:t>
      </w:r>
    </w:p>
    <w:p w14:paraId="583334EA" w14:textId="77777777" w:rsidR="00252A85" w:rsidRPr="00252A85" w:rsidRDefault="00252A85" w:rsidP="00252A85">
      <w:pPr>
        <w:pStyle w:val="Bibliography"/>
        <w:rPr>
          <w:lang w:val="en-US"/>
        </w:rPr>
      </w:pPr>
      <w:r w:rsidRPr="00252A85">
        <w:rPr>
          <w:lang w:val="en-US"/>
        </w:rPr>
        <w:t xml:space="preserve">Wooster, M. J., Roberts, G. J., Giglio, L., Roy, D. P., Freeborn, P. H., Boschetti, L., Justice, C., Ichoku, C., Schroeder, W., Davies, D., Smith, A. M. S., Setzer, A., Csiszar, I., Strydom, T., Frost, P., Zhang, T., Xu, W., de Jong, M. C., Johnston, J. M., … San-Miguel-Ayanz, J. (2021). Satellite remote sensing of active fires: History and current status, applications and future requirements. </w:t>
      </w:r>
      <w:r w:rsidRPr="00252A85">
        <w:rPr>
          <w:i/>
          <w:iCs/>
          <w:lang w:val="en-US"/>
        </w:rPr>
        <w:t>Remote Sensing of Environment</w:t>
      </w:r>
      <w:r w:rsidRPr="00252A85">
        <w:rPr>
          <w:lang w:val="en-US"/>
        </w:rPr>
        <w:t xml:space="preserve">, </w:t>
      </w:r>
      <w:r w:rsidRPr="00252A85">
        <w:rPr>
          <w:i/>
          <w:iCs/>
          <w:lang w:val="en-US"/>
        </w:rPr>
        <w:t>267</w:t>
      </w:r>
      <w:r w:rsidRPr="00252A85">
        <w:rPr>
          <w:lang w:val="en-US"/>
        </w:rPr>
        <w:t>, 112694. https://doi.org/10.1016/j.rse.2021.112694</w:t>
      </w:r>
    </w:p>
    <w:p w14:paraId="3F81C6E8" w14:textId="77777777" w:rsidR="00252A85" w:rsidRPr="00252A85" w:rsidRDefault="00252A85" w:rsidP="00252A85">
      <w:pPr>
        <w:pStyle w:val="Bibliography"/>
        <w:rPr>
          <w:lang w:val="en-US"/>
        </w:rPr>
      </w:pPr>
      <w:r w:rsidRPr="00252A85">
        <w:rPr>
          <w:lang w:val="en-US"/>
        </w:rPr>
        <w:lastRenderedPageBreak/>
        <w:t xml:space="preserve">Wooster, M. J., Zhukov, B., &amp; Oertel, D. (2003). Fire radiative energy for quantitative study of biomass burning: Derivation from the BIRD experimental satellite and comparison to MODIS fire products. </w:t>
      </w:r>
      <w:r w:rsidRPr="00252A85">
        <w:rPr>
          <w:i/>
          <w:iCs/>
          <w:lang w:val="en-US"/>
        </w:rPr>
        <w:t>Remote Sensing of Environment</w:t>
      </w:r>
      <w:r w:rsidRPr="00252A85">
        <w:rPr>
          <w:lang w:val="en-US"/>
        </w:rPr>
        <w:t xml:space="preserve">, </w:t>
      </w:r>
      <w:r w:rsidRPr="00252A85">
        <w:rPr>
          <w:i/>
          <w:iCs/>
          <w:lang w:val="en-US"/>
        </w:rPr>
        <w:t>86</w:t>
      </w:r>
      <w:r w:rsidRPr="00252A85">
        <w:rPr>
          <w:lang w:val="en-US"/>
        </w:rPr>
        <w:t>(1), 83–107. https://doi.org/10.1016/S0034-4257(03)00070-1</w:t>
      </w:r>
    </w:p>
    <w:p w14:paraId="194817F6" w14:textId="70B87A36" w:rsidR="00D9172E" w:rsidRPr="00D9172E" w:rsidRDefault="00D9172E" w:rsidP="00252A85">
      <w:pPr>
        <w:pStyle w:val="Bibliography"/>
      </w:pPr>
      <w:r w:rsidRPr="00D9172E">
        <w:rPr>
          <w:rFonts w:ascii="Times New Roman" w:hAnsi="Times New Roman" w:cs="Times New Roman"/>
        </w:rPr>
        <w:fldChar w:fldCharType="end"/>
      </w:r>
    </w:p>
    <w:sectPr w:rsidR="00D9172E" w:rsidRPr="00D9172E">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Maxwell Cook" w:date="2025-03-31T09:32:00Z" w:initials="MC">
    <w:p w14:paraId="39CB0075" w14:textId="77777777" w:rsidR="002C23C4" w:rsidRDefault="002C23C4" w:rsidP="002C23C4">
      <w:r>
        <w:rPr>
          <w:rStyle w:val="CommentReference"/>
        </w:rPr>
        <w:annotationRef/>
      </w:r>
      <w:r>
        <w:rPr>
          <w:sz w:val="20"/>
          <w:szCs w:val="20"/>
        </w:rPr>
        <w:t>I think we can make this figure better … maybe showing the distribution of forest types here? Open to ide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CB00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9041EF2" w16cex:dateUtc="2025-03-31T15: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CB0075" w16cid:durableId="09041EF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44049"/>
    <w:multiLevelType w:val="multilevel"/>
    <w:tmpl w:val="4A90F7CC"/>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8B3E8B"/>
    <w:multiLevelType w:val="hybridMultilevel"/>
    <w:tmpl w:val="4A90F7CC"/>
    <w:lvl w:ilvl="0" w:tplc="06BE0D8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242208"/>
    <w:multiLevelType w:val="multilevel"/>
    <w:tmpl w:val="699CE6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31AFACC"/>
    <w:multiLevelType w:val="hybridMultilevel"/>
    <w:tmpl w:val="FFFFFFFF"/>
    <w:lvl w:ilvl="0" w:tplc="52F6FAC6">
      <w:start w:val="1"/>
      <w:numFmt w:val="bullet"/>
      <w:lvlText w:val=""/>
      <w:lvlJc w:val="left"/>
      <w:pPr>
        <w:ind w:left="720" w:hanging="360"/>
      </w:pPr>
      <w:rPr>
        <w:rFonts w:ascii="Symbol" w:hAnsi="Symbol" w:hint="default"/>
      </w:rPr>
    </w:lvl>
    <w:lvl w:ilvl="1" w:tplc="466022C6">
      <w:start w:val="1"/>
      <w:numFmt w:val="bullet"/>
      <w:lvlText w:val="o"/>
      <w:lvlJc w:val="left"/>
      <w:pPr>
        <w:ind w:left="1440" w:hanging="360"/>
      </w:pPr>
      <w:rPr>
        <w:rFonts w:ascii="Courier New" w:hAnsi="Courier New" w:hint="default"/>
      </w:rPr>
    </w:lvl>
    <w:lvl w:ilvl="2" w:tplc="63CAA296">
      <w:start w:val="1"/>
      <w:numFmt w:val="bullet"/>
      <w:lvlText w:val=""/>
      <w:lvlJc w:val="left"/>
      <w:pPr>
        <w:ind w:left="2160" w:hanging="360"/>
      </w:pPr>
      <w:rPr>
        <w:rFonts w:ascii="Wingdings" w:hAnsi="Wingdings" w:hint="default"/>
      </w:rPr>
    </w:lvl>
    <w:lvl w:ilvl="3" w:tplc="02B2D312">
      <w:start w:val="1"/>
      <w:numFmt w:val="bullet"/>
      <w:lvlText w:val=""/>
      <w:lvlJc w:val="left"/>
      <w:pPr>
        <w:ind w:left="2880" w:hanging="360"/>
      </w:pPr>
      <w:rPr>
        <w:rFonts w:ascii="Symbol" w:hAnsi="Symbol" w:hint="default"/>
      </w:rPr>
    </w:lvl>
    <w:lvl w:ilvl="4" w:tplc="DF7048B2">
      <w:start w:val="1"/>
      <w:numFmt w:val="bullet"/>
      <w:lvlText w:val="o"/>
      <w:lvlJc w:val="left"/>
      <w:pPr>
        <w:ind w:left="3600" w:hanging="360"/>
      </w:pPr>
      <w:rPr>
        <w:rFonts w:ascii="Courier New" w:hAnsi="Courier New" w:hint="default"/>
      </w:rPr>
    </w:lvl>
    <w:lvl w:ilvl="5" w:tplc="4D9CE440">
      <w:start w:val="1"/>
      <w:numFmt w:val="bullet"/>
      <w:lvlText w:val=""/>
      <w:lvlJc w:val="left"/>
      <w:pPr>
        <w:ind w:left="4320" w:hanging="360"/>
      </w:pPr>
      <w:rPr>
        <w:rFonts w:ascii="Wingdings" w:hAnsi="Wingdings" w:hint="default"/>
      </w:rPr>
    </w:lvl>
    <w:lvl w:ilvl="6" w:tplc="F5788B8C">
      <w:start w:val="1"/>
      <w:numFmt w:val="bullet"/>
      <w:lvlText w:val=""/>
      <w:lvlJc w:val="left"/>
      <w:pPr>
        <w:ind w:left="5040" w:hanging="360"/>
      </w:pPr>
      <w:rPr>
        <w:rFonts w:ascii="Symbol" w:hAnsi="Symbol" w:hint="default"/>
      </w:rPr>
    </w:lvl>
    <w:lvl w:ilvl="7" w:tplc="DBE69356">
      <w:start w:val="1"/>
      <w:numFmt w:val="bullet"/>
      <w:lvlText w:val="o"/>
      <w:lvlJc w:val="left"/>
      <w:pPr>
        <w:ind w:left="5760" w:hanging="360"/>
      </w:pPr>
      <w:rPr>
        <w:rFonts w:ascii="Courier New" w:hAnsi="Courier New" w:hint="default"/>
      </w:rPr>
    </w:lvl>
    <w:lvl w:ilvl="8" w:tplc="ECE8333E">
      <w:start w:val="1"/>
      <w:numFmt w:val="bullet"/>
      <w:lvlText w:val=""/>
      <w:lvlJc w:val="left"/>
      <w:pPr>
        <w:ind w:left="6480" w:hanging="360"/>
      </w:pPr>
      <w:rPr>
        <w:rFonts w:ascii="Wingdings" w:hAnsi="Wingdings" w:hint="default"/>
      </w:rPr>
    </w:lvl>
  </w:abstractNum>
  <w:abstractNum w:abstractNumId="4" w15:restartNumberingAfterBreak="0">
    <w:nsid w:val="28E1753A"/>
    <w:multiLevelType w:val="multilevel"/>
    <w:tmpl w:val="067E6D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71195848">
    <w:abstractNumId w:val="4"/>
  </w:num>
  <w:num w:numId="2" w16cid:durableId="1409185046">
    <w:abstractNumId w:val="2"/>
  </w:num>
  <w:num w:numId="3" w16cid:durableId="684090694">
    <w:abstractNumId w:val="1"/>
  </w:num>
  <w:num w:numId="4" w16cid:durableId="1856310586">
    <w:abstractNumId w:val="0"/>
  </w:num>
  <w:num w:numId="5" w16cid:durableId="206151733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xwell Cook">
    <w15:presenceInfo w15:providerId="Windows Live" w15:userId="6270a8f4b8f62c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5F04"/>
    <w:rsid w:val="0000181F"/>
    <w:rsid w:val="00001C7F"/>
    <w:rsid w:val="00003332"/>
    <w:rsid w:val="00006CEA"/>
    <w:rsid w:val="00006E52"/>
    <w:rsid w:val="00007667"/>
    <w:rsid w:val="00010352"/>
    <w:rsid w:val="000117E2"/>
    <w:rsid w:val="0001284D"/>
    <w:rsid w:val="00012ED5"/>
    <w:rsid w:val="00013846"/>
    <w:rsid w:val="00016903"/>
    <w:rsid w:val="0002137B"/>
    <w:rsid w:val="00022E73"/>
    <w:rsid w:val="00026520"/>
    <w:rsid w:val="000268B6"/>
    <w:rsid w:val="00026BD5"/>
    <w:rsid w:val="000300F3"/>
    <w:rsid w:val="0003065C"/>
    <w:rsid w:val="000307D9"/>
    <w:rsid w:val="0003483C"/>
    <w:rsid w:val="000352C7"/>
    <w:rsid w:val="00036572"/>
    <w:rsid w:val="00037220"/>
    <w:rsid w:val="000375B7"/>
    <w:rsid w:val="00037EAD"/>
    <w:rsid w:val="00041122"/>
    <w:rsid w:val="00041642"/>
    <w:rsid w:val="0004249A"/>
    <w:rsid w:val="00043155"/>
    <w:rsid w:val="00044018"/>
    <w:rsid w:val="0004421D"/>
    <w:rsid w:val="00044D22"/>
    <w:rsid w:val="000455C4"/>
    <w:rsid w:val="0004660F"/>
    <w:rsid w:val="00046AB0"/>
    <w:rsid w:val="00050053"/>
    <w:rsid w:val="00050735"/>
    <w:rsid w:val="00050E1D"/>
    <w:rsid w:val="00054755"/>
    <w:rsid w:val="00054ED0"/>
    <w:rsid w:val="000559C4"/>
    <w:rsid w:val="0005722D"/>
    <w:rsid w:val="00061C5F"/>
    <w:rsid w:val="00063418"/>
    <w:rsid w:val="00063D98"/>
    <w:rsid w:val="00064392"/>
    <w:rsid w:val="00064774"/>
    <w:rsid w:val="00065025"/>
    <w:rsid w:val="00065264"/>
    <w:rsid w:val="0007226B"/>
    <w:rsid w:val="000723F9"/>
    <w:rsid w:val="00073293"/>
    <w:rsid w:val="00073E89"/>
    <w:rsid w:val="00074F33"/>
    <w:rsid w:val="00075102"/>
    <w:rsid w:val="000768C5"/>
    <w:rsid w:val="00076E4F"/>
    <w:rsid w:val="00077330"/>
    <w:rsid w:val="00083588"/>
    <w:rsid w:val="00083D26"/>
    <w:rsid w:val="00084223"/>
    <w:rsid w:val="0008554C"/>
    <w:rsid w:val="000856EF"/>
    <w:rsid w:val="00090E47"/>
    <w:rsid w:val="000934A8"/>
    <w:rsid w:val="0009749C"/>
    <w:rsid w:val="000976DE"/>
    <w:rsid w:val="00097E11"/>
    <w:rsid w:val="000A010E"/>
    <w:rsid w:val="000A17CD"/>
    <w:rsid w:val="000A26EA"/>
    <w:rsid w:val="000A2AAF"/>
    <w:rsid w:val="000A2E15"/>
    <w:rsid w:val="000A34B0"/>
    <w:rsid w:val="000A3992"/>
    <w:rsid w:val="000A4BD1"/>
    <w:rsid w:val="000A4F0F"/>
    <w:rsid w:val="000A584B"/>
    <w:rsid w:val="000A6722"/>
    <w:rsid w:val="000B537F"/>
    <w:rsid w:val="000B5400"/>
    <w:rsid w:val="000B7F10"/>
    <w:rsid w:val="000C058D"/>
    <w:rsid w:val="000C0A62"/>
    <w:rsid w:val="000C0F80"/>
    <w:rsid w:val="000C372B"/>
    <w:rsid w:val="000C7473"/>
    <w:rsid w:val="000D07E7"/>
    <w:rsid w:val="000D1E2C"/>
    <w:rsid w:val="000D2DF0"/>
    <w:rsid w:val="000D6645"/>
    <w:rsid w:val="000D67D5"/>
    <w:rsid w:val="000D7541"/>
    <w:rsid w:val="000D7640"/>
    <w:rsid w:val="000D78EC"/>
    <w:rsid w:val="000E087C"/>
    <w:rsid w:val="000E10FD"/>
    <w:rsid w:val="000E18BD"/>
    <w:rsid w:val="000E22E6"/>
    <w:rsid w:val="000E3FAC"/>
    <w:rsid w:val="000E5A50"/>
    <w:rsid w:val="000E6D49"/>
    <w:rsid w:val="000E72E7"/>
    <w:rsid w:val="000E777A"/>
    <w:rsid w:val="000F0579"/>
    <w:rsid w:val="000F145C"/>
    <w:rsid w:val="000F3FB4"/>
    <w:rsid w:val="001015AE"/>
    <w:rsid w:val="00101D7A"/>
    <w:rsid w:val="00103388"/>
    <w:rsid w:val="00103A2F"/>
    <w:rsid w:val="001051DB"/>
    <w:rsid w:val="00106484"/>
    <w:rsid w:val="00110E28"/>
    <w:rsid w:val="00111A36"/>
    <w:rsid w:val="00112404"/>
    <w:rsid w:val="00113574"/>
    <w:rsid w:val="001138BA"/>
    <w:rsid w:val="00113C6B"/>
    <w:rsid w:val="00114A8A"/>
    <w:rsid w:val="00115904"/>
    <w:rsid w:val="00115FE6"/>
    <w:rsid w:val="0011723E"/>
    <w:rsid w:val="0011788D"/>
    <w:rsid w:val="00120DE9"/>
    <w:rsid w:val="0012398A"/>
    <w:rsid w:val="0012524C"/>
    <w:rsid w:val="00125D50"/>
    <w:rsid w:val="00125E0C"/>
    <w:rsid w:val="001302BB"/>
    <w:rsid w:val="00131548"/>
    <w:rsid w:val="00131A87"/>
    <w:rsid w:val="00134059"/>
    <w:rsid w:val="00134E30"/>
    <w:rsid w:val="00135471"/>
    <w:rsid w:val="001406C3"/>
    <w:rsid w:val="00140B20"/>
    <w:rsid w:val="00141440"/>
    <w:rsid w:val="00143DFA"/>
    <w:rsid w:val="00144255"/>
    <w:rsid w:val="00144810"/>
    <w:rsid w:val="00146DFC"/>
    <w:rsid w:val="001519F5"/>
    <w:rsid w:val="0015207B"/>
    <w:rsid w:val="00152815"/>
    <w:rsid w:val="00153CF0"/>
    <w:rsid w:val="00155E77"/>
    <w:rsid w:val="00156341"/>
    <w:rsid w:val="00157583"/>
    <w:rsid w:val="00161761"/>
    <w:rsid w:val="00161CF6"/>
    <w:rsid w:val="00162759"/>
    <w:rsid w:val="00162895"/>
    <w:rsid w:val="00163558"/>
    <w:rsid w:val="001707BE"/>
    <w:rsid w:val="00170ACD"/>
    <w:rsid w:val="00171A48"/>
    <w:rsid w:val="0017263C"/>
    <w:rsid w:val="00172679"/>
    <w:rsid w:val="00173B1D"/>
    <w:rsid w:val="00174340"/>
    <w:rsid w:val="001747E0"/>
    <w:rsid w:val="0017482A"/>
    <w:rsid w:val="0017612E"/>
    <w:rsid w:val="00177259"/>
    <w:rsid w:val="00177D43"/>
    <w:rsid w:val="00180F60"/>
    <w:rsid w:val="001831CC"/>
    <w:rsid w:val="00183C5C"/>
    <w:rsid w:val="00184B56"/>
    <w:rsid w:val="00184C5A"/>
    <w:rsid w:val="00185331"/>
    <w:rsid w:val="00185D48"/>
    <w:rsid w:val="00185DC6"/>
    <w:rsid w:val="0018702E"/>
    <w:rsid w:val="00190626"/>
    <w:rsid w:val="0019194E"/>
    <w:rsid w:val="001920EF"/>
    <w:rsid w:val="0019217F"/>
    <w:rsid w:val="001933DC"/>
    <w:rsid w:val="00193FBC"/>
    <w:rsid w:val="0019623F"/>
    <w:rsid w:val="001A2870"/>
    <w:rsid w:val="001A384A"/>
    <w:rsid w:val="001A418F"/>
    <w:rsid w:val="001A50BC"/>
    <w:rsid w:val="001A58B3"/>
    <w:rsid w:val="001A5EFD"/>
    <w:rsid w:val="001A6241"/>
    <w:rsid w:val="001A691E"/>
    <w:rsid w:val="001A72D5"/>
    <w:rsid w:val="001A7E76"/>
    <w:rsid w:val="001B0143"/>
    <w:rsid w:val="001B091A"/>
    <w:rsid w:val="001B2EFC"/>
    <w:rsid w:val="001B737A"/>
    <w:rsid w:val="001C01F4"/>
    <w:rsid w:val="001C7455"/>
    <w:rsid w:val="001D0350"/>
    <w:rsid w:val="001D6552"/>
    <w:rsid w:val="001D789E"/>
    <w:rsid w:val="001E17DA"/>
    <w:rsid w:val="001E214F"/>
    <w:rsid w:val="001E3EFF"/>
    <w:rsid w:val="001E5357"/>
    <w:rsid w:val="001E67A4"/>
    <w:rsid w:val="001E6DFA"/>
    <w:rsid w:val="001E769E"/>
    <w:rsid w:val="001F0484"/>
    <w:rsid w:val="001F19A8"/>
    <w:rsid w:val="001F25CA"/>
    <w:rsid w:val="001F2A6B"/>
    <w:rsid w:val="001F2AD0"/>
    <w:rsid w:val="001F2C00"/>
    <w:rsid w:val="001F47BF"/>
    <w:rsid w:val="001F502B"/>
    <w:rsid w:val="001F6690"/>
    <w:rsid w:val="001F78B8"/>
    <w:rsid w:val="00201FBB"/>
    <w:rsid w:val="00202F63"/>
    <w:rsid w:val="00204CCA"/>
    <w:rsid w:val="00204E95"/>
    <w:rsid w:val="002077F1"/>
    <w:rsid w:val="00211D2E"/>
    <w:rsid w:val="00214914"/>
    <w:rsid w:val="00214984"/>
    <w:rsid w:val="0021574D"/>
    <w:rsid w:val="00215892"/>
    <w:rsid w:val="002158F9"/>
    <w:rsid w:val="00216609"/>
    <w:rsid w:val="00217716"/>
    <w:rsid w:val="00220185"/>
    <w:rsid w:val="00220866"/>
    <w:rsid w:val="0022155B"/>
    <w:rsid w:val="00222E5E"/>
    <w:rsid w:val="0022329E"/>
    <w:rsid w:val="002233ED"/>
    <w:rsid w:val="00223AF3"/>
    <w:rsid w:val="0023133A"/>
    <w:rsid w:val="00231AED"/>
    <w:rsid w:val="00232834"/>
    <w:rsid w:val="00233A41"/>
    <w:rsid w:val="0023402B"/>
    <w:rsid w:val="002373AA"/>
    <w:rsid w:val="00237F7B"/>
    <w:rsid w:val="002411CB"/>
    <w:rsid w:val="00243622"/>
    <w:rsid w:val="00243827"/>
    <w:rsid w:val="00244B24"/>
    <w:rsid w:val="0024729F"/>
    <w:rsid w:val="00251842"/>
    <w:rsid w:val="0025203E"/>
    <w:rsid w:val="00252A85"/>
    <w:rsid w:val="00252C07"/>
    <w:rsid w:val="0025615D"/>
    <w:rsid w:val="002566D4"/>
    <w:rsid w:val="00256875"/>
    <w:rsid w:val="0025764F"/>
    <w:rsid w:val="00257851"/>
    <w:rsid w:val="00257BF5"/>
    <w:rsid w:val="00262DC4"/>
    <w:rsid w:val="002630B3"/>
    <w:rsid w:val="00266238"/>
    <w:rsid w:val="002677FE"/>
    <w:rsid w:val="00270218"/>
    <w:rsid w:val="00270405"/>
    <w:rsid w:val="00271AE1"/>
    <w:rsid w:val="00272003"/>
    <w:rsid w:val="00272807"/>
    <w:rsid w:val="002753FC"/>
    <w:rsid w:val="00275575"/>
    <w:rsid w:val="002775AD"/>
    <w:rsid w:val="00280ACE"/>
    <w:rsid w:val="002831E6"/>
    <w:rsid w:val="002841CB"/>
    <w:rsid w:val="002856D9"/>
    <w:rsid w:val="00286529"/>
    <w:rsid w:val="00287658"/>
    <w:rsid w:val="00290296"/>
    <w:rsid w:val="00290ACE"/>
    <w:rsid w:val="00291AEF"/>
    <w:rsid w:val="00291E47"/>
    <w:rsid w:val="00292780"/>
    <w:rsid w:val="00292A74"/>
    <w:rsid w:val="0029357B"/>
    <w:rsid w:val="00293B89"/>
    <w:rsid w:val="0029437A"/>
    <w:rsid w:val="0029512D"/>
    <w:rsid w:val="00295775"/>
    <w:rsid w:val="00295E79"/>
    <w:rsid w:val="00297A56"/>
    <w:rsid w:val="002A0AF5"/>
    <w:rsid w:val="002A2ECA"/>
    <w:rsid w:val="002A3A76"/>
    <w:rsid w:val="002A3F63"/>
    <w:rsid w:val="002A4714"/>
    <w:rsid w:val="002A49EE"/>
    <w:rsid w:val="002A5F5A"/>
    <w:rsid w:val="002A62C0"/>
    <w:rsid w:val="002A65ED"/>
    <w:rsid w:val="002A71E4"/>
    <w:rsid w:val="002B04FB"/>
    <w:rsid w:val="002B22FE"/>
    <w:rsid w:val="002B2892"/>
    <w:rsid w:val="002B366E"/>
    <w:rsid w:val="002B3B20"/>
    <w:rsid w:val="002B3C70"/>
    <w:rsid w:val="002B7154"/>
    <w:rsid w:val="002C0E56"/>
    <w:rsid w:val="002C23C4"/>
    <w:rsid w:val="002C495E"/>
    <w:rsid w:val="002C53B4"/>
    <w:rsid w:val="002C6EB9"/>
    <w:rsid w:val="002D2FA6"/>
    <w:rsid w:val="002D417F"/>
    <w:rsid w:val="002D66FF"/>
    <w:rsid w:val="002D6B41"/>
    <w:rsid w:val="002E0627"/>
    <w:rsid w:val="002E0700"/>
    <w:rsid w:val="002E0FA3"/>
    <w:rsid w:val="002E152E"/>
    <w:rsid w:val="002E1CC4"/>
    <w:rsid w:val="002E3598"/>
    <w:rsid w:val="002E603D"/>
    <w:rsid w:val="002E6493"/>
    <w:rsid w:val="002F0D0A"/>
    <w:rsid w:val="002F2051"/>
    <w:rsid w:val="002F2670"/>
    <w:rsid w:val="002F3834"/>
    <w:rsid w:val="002F3D3C"/>
    <w:rsid w:val="002F4453"/>
    <w:rsid w:val="002F4CB6"/>
    <w:rsid w:val="002F5AE3"/>
    <w:rsid w:val="002F7E5A"/>
    <w:rsid w:val="003008E8"/>
    <w:rsid w:val="00300BA0"/>
    <w:rsid w:val="00301505"/>
    <w:rsid w:val="003017C0"/>
    <w:rsid w:val="00302FD4"/>
    <w:rsid w:val="00303575"/>
    <w:rsid w:val="00305704"/>
    <w:rsid w:val="003066E4"/>
    <w:rsid w:val="0031168F"/>
    <w:rsid w:val="00311D54"/>
    <w:rsid w:val="00312281"/>
    <w:rsid w:val="00313004"/>
    <w:rsid w:val="003133A0"/>
    <w:rsid w:val="00313BA9"/>
    <w:rsid w:val="00314133"/>
    <w:rsid w:val="003141C1"/>
    <w:rsid w:val="00314AAA"/>
    <w:rsid w:val="00314FBC"/>
    <w:rsid w:val="00317750"/>
    <w:rsid w:val="0032067D"/>
    <w:rsid w:val="00320CD3"/>
    <w:rsid w:val="003242A9"/>
    <w:rsid w:val="00325C65"/>
    <w:rsid w:val="00326D75"/>
    <w:rsid w:val="00334CC6"/>
    <w:rsid w:val="00335341"/>
    <w:rsid w:val="003371A1"/>
    <w:rsid w:val="0034214E"/>
    <w:rsid w:val="003440A0"/>
    <w:rsid w:val="003464AE"/>
    <w:rsid w:val="003471B6"/>
    <w:rsid w:val="003472F3"/>
    <w:rsid w:val="00347928"/>
    <w:rsid w:val="00350020"/>
    <w:rsid w:val="00353329"/>
    <w:rsid w:val="00354124"/>
    <w:rsid w:val="0035509B"/>
    <w:rsid w:val="00356066"/>
    <w:rsid w:val="003566E2"/>
    <w:rsid w:val="00356A28"/>
    <w:rsid w:val="00357EB6"/>
    <w:rsid w:val="00362487"/>
    <w:rsid w:val="00364245"/>
    <w:rsid w:val="00366817"/>
    <w:rsid w:val="00366BAA"/>
    <w:rsid w:val="003674C9"/>
    <w:rsid w:val="00367515"/>
    <w:rsid w:val="00367D06"/>
    <w:rsid w:val="00370AD5"/>
    <w:rsid w:val="00371D19"/>
    <w:rsid w:val="00372D49"/>
    <w:rsid w:val="00373842"/>
    <w:rsid w:val="00374719"/>
    <w:rsid w:val="003748E6"/>
    <w:rsid w:val="0037552C"/>
    <w:rsid w:val="00380C27"/>
    <w:rsid w:val="00384635"/>
    <w:rsid w:val="003853A9"/>
    <w:rsid w:val="00385B19"/>
    <w:rsid w:val="00385B9F"/>
    <w:rsid w:val="00385D5B"/>
    <w:rsid w:val="00386487"/>
    <w:rsid w:val="0038692A"/>
    <w:rsid w:val="003871E8"/>
    <w:rsid w:val="00387E72"/>
    <w:rsid w:val="003910E0"/>
    <w:rsid w:val="0039135B"/>
    <w:rsid w:val="003918E3"/>
    <w:rsid w:val="00392088"/>
    <w:rsid w:val="00392310"/>
    <w:rsid w:val="00393303"/>
    <w:rsid w:val="00396144"/>
    <w:rsid w:val="0039792E"/>
    <w:rsid w:val="00397F9A"/>
    <w:rsid w:val="003A0127"/>
    <w:rsid w:val="003A12EC"/>
    <w:rsid w:val="003A4929"/>
    <w:rsid w:val="003A4DDC"/>
    <w:rsid w:val="003A52C6"/>
    <w:rsid w:val="003A54DA"/>
    <w:rsid w:val="003A5FB7"/>
    <w:rsid w:val="003A6126"/>
    <w:rsid w:val="003A6C0B"/>
    <w:rsid w:val="003B0A21"/>
    <w:rsid w:val="003B156F"/>
    <w:rsid w:val="003B192A"/>
    <w:rsid w:val="003B2725"/>
    <w:rsid w:val="003B2FDB"/>
    <w:rsid w:val="003B3E3C"/>
    <w:rsid w:val="003B441A"/>
    <w:rsid w:val="003B4489"/>
    <w:rsid w:val="003B4D2C"/>
    <w:rsid w:val="003B4F69"/>
    <w:rsid w:val="003B6118"/>
    <w:rsid w:val="003B6713"/>
    <w:rsid w:val="003B6CD6"/>
    <w:rsid w:val="003C09AE"/>
    <w:rsid w:val="003C0F11"/>
    <w:rsid w:val="003C171F"/>
    <w:rsid w:val="003C32A0"/>
    <w:rsid w:val="003C488E"/>
    <w:rsid w:val="003C6FCB"/>
    <w:rsid w:val="003D45F6"/>
    <w:rsid w:val="003D69B7"/>
    <w:rsid w:val="003E02FB"/>
    <w:rsid w:val="003E0D06"/>
    <w:rsid w:val="003E13D4"/>
    <w:rsid w:val="003E359B"/>
    <w:rsid w:val="003E51EC"/>
    <w:rsid w:val="003E687A"/>
    <w:rsid w:val="003E6D01"/>
    <w:rsid w:val="003E73F4"/>
    <w:rsid w:val="003E783E"/>
    <w:rsid w:val="003E7F9A"/>
    <w:rsid w:val="003E7FCE"/>
    <w:rsid w:val="003F1102"/>
    <w:rsid w:val="003F1758"/>
    <w:rsid w:val="003F250B"/>
    <w:rsid w:val="003F5386"/>
    <w:rsid w:val="003F54CE"/>
    <w:rsid w:val="003F6627"/>
    <w:rsid w:val="003F6EB3"/>
    <w:rsid w:val="00401EAF"/>
    <w:rsid w:val="00402B9A"/>
    <w:rsid w:val="00402CA5"/>
    <w:rsid w:val="00402ED9"/>
    <w:rsid w:val="00405F72"/>
    <w:rsid w:val="00406D0A"/>
    <w:rsid w:val="00407581"/>
    <w:rsid w:val="00407786"/>
    <w:rsid w:val="00411114"/>
    <w:rsid w:val="0041136C"/>
    <w:rsid w:val="00411E47"/>
    <w:rsid w:val="0041214E"/>
    <w:rsid w:val="00412267"/>
    <w:rsid w:val="00412595"/>
    <w:rsid w:val="00413271"/>
    <w:rsid w:val="00417475"/>
    <w:rsid w:val="004200D8"/>
    <w:rsid w:val="00423B3F"/>
    <w:rsid w:val="00423B9E"/>
    <w:rsid w:val="00424B0A"/>
    <w:rsid w:val="0042564F"/>
    <w:rsid w:val="00426E3C"/>
    <w:rsid w:val="00426FFD"/>
    <w:rsid w:val="00427967"/>
    <w:rsid w:val="004347B6"/>
    <w:rsid w:val="00442E0C"/>
    <w:rsid w:val="00443425"/>
    <w:rsid w:val="00443A65"/>
    <w:rsid w:val="0044429C"/>
    <w:rsid w:val="0044457F"/>
    <w:rsid w:val="00444630"/>
    <w:rsid w:val="0044469B"/>
    <w:rsid w:val="004462CA"/>
    <w:rsid w:val="004468F1"/>
    <w:rsid w:val="00446BC5"/>
    <w:rsid w:val="00447670"/>
    <w:rsid w:val="00447CBB"/>
    <w:rsid w:val="00447E03"/>
    <w:rsid w:val="00452CE6"/>
    <w:rsid w:val="004547B3"/>
    <w:rsid w:val="004555C8"/>
    <w:rsid w:val="00455E00"/>
    <w:rsid w:val="00457E51"/>
    <w:rsid w:val="00460B52"/>
    <w:rsid w:val="00460C63"/>
    <w:rsid w:val="00461307"/>
    <w:rsid w:val="004654C5"/>
    <w:rsid w:val="00465EF9"/>
    <w:rsid w:val="00466994"/>
    <w:rsid w:val="00467FD5"/>
    <w:rsid w:val="00471264"/>
    <w:rsid w:val="0047592D"/>
    <w:rsid w:val="00475F04"/>
    <w:rsid w:val="00475FBF"/>
    <w:rsid w:val="00476B1A"/>
    <w:rsid w:val="00477379"/>
    <w:rsid w:val="0048013E"/>
    <w:rsid w:val="00481180"/>
    <w:rsid w:val="00482A30"/>
    <w:rsid w:val="00482E46"/>
    <w:rsid w:val="00484569"/>
    <w:rsid w:val="00484A4C"/>
    <w:rsid w:val="00484A75"/>
    <w:rsid w:val="004859BB"/>
    <w:rsid w:val="00485FDF"/>
    <w:rsid w:val="00490E59"/>
    <w:rsid w:val="004917E1"/>
    <w:rsid w:val="0049185A"/>
    <w:rsid w:val="00493A3F"/>
    <w:rsid w:val="00494F8C"/>
    <w:rsid w:val="00497A7E"/>
    <w:rsid w:val="004A1EF5"/>
    <w:rsid w:val="004A3153"/>
    <w:rsid w:val="004A3E5B"/>
    <w:rsid w:val="004A5B9F"/>
    <w:rsid w:val="004A5DFA"/>
    <w:rsid w:val="004A6CC3"/>
    <w:rsid w:val="004B00D0"/>
    <w:rsid w:val="004B383F"/>
    <w:rsid w:val="004B526D"/>
    <w:rsid w:val="004B5E7D"/>
    <w:rsid w:val="004B63DC"/>
    <w:rsid w:val="004B6C83"/>
    <w:rsid w:val="004B7079"/>
    <w:rsid w:val="004C0E46"/>
    <w:rsid w:val="004C1AC7"/>
    <w:rsid w:val="004C600D"/>
    <w:rsid w:val="004C6315"/>
    <w:rsid w:val="004D18D7"/>
    <w:rsid w:val="004D775E"/>
    <w:rsid w:val="004D7AF5"/>
    <w:rsid w:val="004E0839"/>
    <w:rsid w:val="004E1D86"/>
    <w:rsid w:val="004E30F8"/>
    <w:rsid w:val="004F014A"/>
    <w:rsid w:val="004F03F0"/>
    <w:rsid w:val="004F2DE6"/>
    <w:rsid w:val="004F2EB8"/>
    <w:rsid w:val="004F49B4"/>
    <w:rsid w:val="004F5A91"/>
    <w:rsid w:val="005025C9"/>
    <w:rsid w:val="00503005"/>
    <w:rsid w:val="005055B5"/>
    <w:rsid w:val="00505FF6"/>
    <w:rsid w:val="005073B8"/>
    <w:rsid w:val="00507ECF"/>
    <w:rsid w:val="00507FD3"/>
    <w:rsid w:val="00510962"/>
    <w:rsid w:val="0051137A"/>
    <w:rsid w:val="00511CA2"/>
    <w:rsid w:val="00511D5A"/>
    <w:rsid w:val="00512C99"/>
    <w:rsid w:val="0051326E"/>
    <w:rsid w:val="00513F1C"/>
    <w:rsid w:val="00517949"/>
    <w:rsid w:val="00517EF3"/>
    <w:rsid w:val="00520F1B"/>
    <w:rsid w:val="00521102"/>
    <w:rsid w:val="00522360"/>
    <w:rsid w:val="00527741"/>
    <w:rsid w:val="00527EE8"/>
    <w:rsid w:val="005327CF"/>
    <w:rsid w:val="00534340"/>
    <w:rsid w:val="005368CF"/>
    <w:rsid w:val="005370CC"/>
    <w:rsid w:val="005374B1"/>
    <w:rsid w:val="005377F1"/>
    <w:rsid w:val="00537DF4"/>
    <w:rsid w:val="005400B8"/>
    <w:rsid w:val="005404FE"/>
    <w:rsid w:val="00541306"/>
    <w:rsid w:val="00541655"/>
    <w:rsid w:val="00541BEC"/>
    <w:rsid w:val="00541D7E"/>
    <w:rsid w:val="00543913"/>
    <w:rsid w:val="00544536"/>
    <w:rsid w:val="005445AE"/>
    <w:rsid w:val="005450F8"/>
    <w:rsid w:val="005452C7"/>
    <w:rsid w:val="0054662F"/>
    <w:rsid w:val="00552515"/>
    <w:rsid w:val="00553D93"/>
    <w:rsid w:val="00555F4F"/>
    <w:rsid w:val="005572E3"/>
    <w:rsid w:val="00560F7D"/>
    <w:rsid w:val="00562232"/>
    <w:rsid w:val="005622D0"/>
    <w:rsid w:val="00562AC0"/>
    <w:rsid w:val="005635AF"/>
    <w:rsid w:val="00564884"/>
    <w:rsid w:val="00571B7B"/>
    <w:rsid w:val="00571F5A"/>
    <w:rsid w:val="00573CF9"/>
    <w:rsid w:val="00575F94"/>
    <w:rsid w:val="0057632A"/>
    <w:rsid w:val="00576EEE"/>
    <w:rsid w:val="0057711D"/>
    <w:rsid w:val="00577810"/>
    <w:rsid w:val="0058026E"/>
    <w:rsid w:val="00581875"/>
    <w:rsid w:val="00584655"/>
    <w:rsid w:val="00585713"/>
    <w:rsid w:val="0058674A"/>
    <w:rsid w:val="00587CC9"/>
    <w:rsid w:val="005927CA"/>
    <w:rsid w:val="00594BD9"/>
    <w:rsid w:val="00594EB8"/>
    <w:rsid w:val="00595DE3"/>
    <w:rsid w:val="0059747B"/>
    <w:rsid w:val="0059788E"/>
    <w:rsid w:val="00597E56"/>
    <w:rsid w:val="005A0F74"/>
    <w:rsid w:val="005A20F4"/>
    <w:rsid w:val="005A3418"/>
    <w:rsid w:val="005A4771"/>
    <w:rsid w:val="005A511C"/>
    <w:rsid w:val="005A7370"/>
    <w:rsid w:val="005B035E"/>
    <w:rsid w:val="005B136B"/>
    <w:rsid w:val="005B4485"/>
    <w:rsid w:val="005B4A1E"/>
    <w:rsid w:val="005B4DF3"/>
    <w:rsid w:val="005B56DC"/>
    <w:rsid w:val="005B5EF0"/>
    <w:rsid w:val="005B617D"/>
    <w:rsid w:val="005B6A8B"/>
    <w:rsid w:val="005B76D1"/>
    <w:rsid w:val="005C1654"/>
    <w:rsid w:val="005C196D"/>
    <w:rsid w:val="005C62AF"/>
    <w:rsid w:val="005C6746"/>
    <w:rsid w:val="005D25AA"/>
    <w:rsid w:val="005D2711"/>
    <w:rsid w:val="005D2ED1"/>
    <w:rsid w:val="005D3416"/>
    <w:rsid w:val="005D3516"/>
    <w:rsid w:val="005D542F"/>
    <w:rsid w:val="005D5B7D"/>
    <w:rsid w:val="005D68D2"/>
    <w:rsid w:val="005D6E9F"/>
    <w:rsid w:val="005E01FB"/>
    <w:rsid w:val="005E139F"/>
    <w:rsid w:val="005E3FA7"/>
    <w:rsid w:val="005E5CC1"/>
    <w:rsid w:val="005E633B"/>
    <w:rsid w:val="005E788E"/>
    <w:rsid w:val="005F1DA5"/>
    <w:rsid w:val="005F49AB"/>
    <w:rsid w:val="005F7D77"/>
    <w:rsid w:val="00602A9D"/>
    <w:rsid w:val="0060327D"/>
    <w:rsid w:val="006033CE"/>
    <w:rsid w:val="006058DB"/>
    <w:rsid w:val="00607C06"/>
    <w:rsid w:val="00612BCF"/>
    <w:rsid w:val="00613AA7"/>
    <w:rsid w:val="00615F2A"/>
    <w:rsid w:val="006162FF"/>
    <w:rsid w:val="0061673B"/>
    <w:rsid w:val="006167ED"/>
    <w:rsid w:val="0061754A"/>
    <w:rsid w:val="0062004F"/>
    <w:rsid w:val="00621A80"/>
    <w:rsid w:val="00622031"/>
    <w:rsid w:val="00625233"/>
    <w:rsid w:val="00625842"/>
    <w:rsid w:val="00625C89"/>
    <w:rsid w:val="00625F80"/>
    <w:rsid w:val="006260BF"/>
    <w:rsid w:val="00626941"/>
    <w:rsid w:val="00626FD3"/>
    <w:rsid w:val="00627A81"/>
    <w:rsid w:val="00630D07"/>
    <w:rsid w:val="00632663"/>
    <w:rsid w:val="00633C65"/>
    <w:rsid w:val="00634607"/>
    <w:rsid w:val="006347F4"/>
    <w:rsid w:val="0063523F"/>
    <w:rsid w:val="006354AC"/>
    <w:rsid w:val="00643578"/>
    <w:rsid w:val="00643AD6"/>
    <w:rsid w:val="00643B28"/>
    <w:rsid w:val="006440C4"/>
    <w:rsid w:val="00644467"/>
    <w:rsid w:val="00644780"/>
    <w:rsid w:val="00645B32"/>
    <w:rsid w:val="00646BE2"/>
    <w:rsid w:val="00650E09"/>
    <w:rsid w:val="006520FD"/>
    <w:rsid w:val="00656185"/>
    <w:rsid w:val="0065650D"/>
    <w:rsid w:val="006570C5"/>
    <w:rsid w:val="00661316"/>
    <w:rsid w:val="006619D4"/>
    <w:rsid w:val="0066262D"/>
    <w:rsid w:val="00666606"/>
    <w:rsid w:val="0067063B"/>
    <w:rsid w:val="0067691B"/>
    <w:rsid w:val="00677329"/>
    <w:rsid w:val="00677840"/>
    <w:rsid w:val="00680060"/>
    <w:rsid w:val="006809D1"/>
    <w:rsid w:val="0068101F"/>
    <w:rsid w:val="0068158F"/>
    <w:rsid w:val="00681865"/>
    <w:rsid w:val="00681CDD"/>
    <w:rsid w:val="006849C7"/>
    <w:rsid w:val="00684A89"/>
    <w:rsid w:val="006863E3"/>
    <w:rsid w:val="00686CC0"/>
    <w:rsid w:val="00687FE3"/>
    <w:rsid w:val="00691BBB"/>
    <w:rsid w:val="006935BF"/>
    <w:rsid w:val="00694367"/>
    <w:rsid w:val="00694847"/>
    <w:rsid w:val="0069555F"/>
    <w:rsid w:val="00695A59"/>
    <w:rsid w:val="00696B8F"/>
    <w:rsid w:val="006A072B"/>
    <w:rsid w:val="006A0F63"/>
    <w:rsid w:val="006A11AF"/>
    <w:rsid w:val="006A406D"/>
    <w:rsid w:val="006A7123"/>
    <w:rsid w:val="006A7BFE"/>
    <w:rsid w:val="006A7C3C"/>
    <w:rsid w:val="006B1429"/>
    <w:rsid w:val="006B15C2"/>
    <w:rsid w:val="006C03F4"/>
    <w:rsid w:val="006C2020"/>
    <w:rsid w:val="006C2219"/>
    <w:rsid w:val="006C325D"/>
    <w:rsid w:val="006C370B"/>
    <w:rsid w:val="006C4535"/>
    <w:rsid w:val="006C49D9"/>
    <w:rsid w:val="006D3A6F"/>
    <w:rsid w:val="006D431E"/>
    <w:rsid w:val="006D474D"/>
    <w:rsid w:val="006D7A69"/>
    <w:rsid w:val="006E0D54"/>
    <w:rsid w:val="006E144E"/>
    <w:rsid w:val="006E1CDE"/>
    <w:rsid w:val="006E337C"/>
    <w:rsid w:val="006E4581"/>
    <w:rsid w:val="006E570B"/>
    <w:rsid w:val="006F0980"/>
    <w:rsid w:val="006F1A79"/>
    <w:rsid w:val="006F40F3"/>
    <w:rsid w:val="006F4FCC"/>
    <w:rsid w:val="006F596F"/>
    <w:rsid w:val="006F5BFD"/>
    <w:rsid w:val="006F6BCC"/>
    <w:rsid w:val="00700917"/>
    <w:rsid w:val="00704DA1"/>
    <w:rsid w:val="0070587D"/>
    <w:rsid w:val="00705960"/>
    <w:rsid w:val="00706080"/>
    <w:rsid w:val="00706ABE"/>
    <w:rsid w:val="0071141B"/>
    <w:rsid w:val="0071155B"/>
    <w:rsid w:val="00711D9F"/>
    <w:rsid w:val="00712B7C"/>
    <w:rsid w:val="00713AD7"/>
    <w:rsid w:val="00714C0A"/>
    <w:rsid w:val="00716FB3"/>
    <w:rsid w:val="00717DA2"/>
    <w:rsid w:val="00721CA8"/>
    <w:rsid w:val="00723E25"/>
    <w:rsid w:val="00724B25"/>
    <w:rsid w:val="00726369"/>
    <w:rsid w:val="00726ED4"/>
    <w:rsid w:val="007307E8"/>
    <w:rsid w:val="00730B05"/>
    <w:rsid w:val="00736854"/>
    <w:rsid w:val="00736B54"/>
    <w:rsid w:val="00742444"/>
    <w:rsid w:val="007430FD"/>
    <w:rsid w:val="007431CC"/>
    <w:rsid w:val="007451CB"/>
    <w:rsid w:val="007451E0"/>
    <w:rsid w:val="007451F1"/>
    <w:rsid w:val="00746955"/>
    <w:rsid w:val="007471D1"/>
    <w:rsid w:val="007475AD"/>
    <w:rsid w:val="007501B5"/>
    <w:rsid w:val="007512EC"/>
    <w:rsid w:val="00752222"/>
    <w:rsid w:val="00753982"/>
    <w:rsid w:val="00754BFC"/>
    <w:rsid w:val="0075672A"/>
    <w:rsid w:val="00756808"/>
    <w:rsid w:val="00760687"/>
    <w:rsid w:val="007610C8"/>
    <w:rsid w:val="007611D9"/>
    <w:rsid w:val="00761BEA"/>
    <w:rsid w:val="00762F0B"/>
    <w:rsid w:val="00764BD3"/>
    <w:rsid w:val="00764C51"/>
    <w:rsid w:val="00764F12"/>
    <w:rsid w:val="00765E2E"/>
    <w:rsid w:val="007713BF"/>
    <w:rsid w:val="007732E6"/>
    <w:rsid w:val="0077499F"/>
    <w:rsid w:val="007761F9"/>
    <w:rsid w:val="0078278B"/>
    <w:rsid w:val="0078323B"/>
    <w:rsid w:val="00784310"/>
    <w:rsid w:val="00787265"/>
    <w:rsid w:val="007876F9"/>
    <w:rsid w:val="0079246A"/>
    <w:rsid w:val="007946EE"/>
    <w:rsid w:val="00794E2C"/>
    <w:rsid w:val="00795F34"/>
    <w:rsid w:val="00797838"/>
    <w:rsid w:val="00797A7F"/>
    <w:rsid w:val="007A0D4C"/>
    <w:rsid w:val="007A1CB6"/>
    <w:rsid w:val="007A2078"/>
    <w:rsid w:val="007A216F"/>
    <w:rsid w:val="007A2967"/>
    <w:rsid w:val="007A334F"/>
    <w:rsid w:val="007A627A"/>
    <w:rsid w:val="007A7BAC"/>
    <w:rsid w:val="007A7D9F"/>
    <w:rsid w:val="007B29D3"/>
    <w:rsid w:val="007B2D51"/>
    <w:rsid w:val="007B3AD7"/>
    <w:rsid w:val="007B4C5F"/>
    <w:rsid w:val="007B5B2D"/>
    <w:rsid w:val="007B6D4C"/>
    <w:rsid w:val="007C26E4"/>
    <w:rsid w:val="007C2D06"/>
    <w:rsid w:val="007C3F14"/>
    <w:rsid w:val="007C582D"/>
    <w:rsid w:val="007D00DF"/>
    <w:rsid w:val="007D26E0"/>
    <w:rsid w:val="007D352C"/>
    <w:rsid w:val="007D5A12"/>
    <w:rsid w:val="007D6301"/>
    <w:rsid w:val="007E19A2"/>
    <w:rsid w:val="007E29D5"/>
    <w:rsid w:val="007E3D24"/>
    <w:rsid w:val="007E4ACF"/>
    <w:rsid w:val="007E58B3"/>
    <w:rsid w:val="007E63CB"/>
    <w:rsid w:val="007F0D1C"/>
    <w:rsid w:val="007F0EC3"/>
    <w:rsid w:val="007F417C"/>
    <w:rsid w:val="007F4BF7"/>
    <w:rsid w:val="00800906"/>
    <w:rsid w:val="008014AF"/>
    <w:rsid w:val="008020E3"/>
    <w:rsid w:val="008043B2"/>
    <w:rsid w:val="0080448E"/>
    <w:rsid w:val="00805186"/>
    <w:rsid w:val="00805F68"/>
    <w:rsid w:val="00811257"/>
    <w:rsid w:val="00815905"/>
    <w:rsid w:val="008163B7"/>
    <w:rsid w:val="00816BEA"/>
    <w:rsid w:val="00816C07"/>
    <w:rsid w:val="00817FF8"/>
    <w:rsid w:val="00820635"/>
    <w:rsid w:val="0082237A"/>
    <w:rsid w:val="00822CE5"/>
    <w:rsid w:val="00823596"/>
    <w:rsid w:val="00823991"/>
    <w:rsid w:val="00826C0B"/>
    <w:rsid w:val="00827AF5"/>
    <w:rsid w:val="008307B0"/>
    <w:rsid w:val="00830F30"/>
    <w:rsid w:val="008310A6"/>
    <w:rsid w:val="0083256F"/>
    <w:rsid w:val="008332FB"/>
    <w:rsid w:val="00834BF0"/>
    <w:rsid w:val="008350AD"/>
    <w:rsid w:val="008361A8"/>
    <w:rsid w:val="00836F57"/>
    <w:rsid w:val="00843876"/>
    <w:rsid w:val="008439CC"/>
    <w:rsid w:val="00843AB2"/>
    <w:rsid w:val="00844220"/>
    <w:rsid w:val="0084469D"/>
    <w:rsid w:val="0084495E"/>
    <w:rsid w:val="00844F1A"/>
    <w:rsid w:val="00853D24"/>
    <w:rsid w:val="00855B4A"/>
    <w:rsid w:val="008601B4"/>
    <w:rsid w:val="00860874"/>
    <w:rsid w:val="008628DF"/>
    <w:rsid w:val="008632E0"/>
    <w:rsid w:val="008649CC"/>
    <w:rsid w:val="008676FC"/>
    <w:rsid w:val="00867E74"/>
    <w:rsid w:val="008711DD"/>
    <w:rsid w:val="008728B7"/>
    <w:rsid w:val="00876FE3"/>
    <w:rsid w:val="00877646"/>
    <w:rsid w:val="00877DD6"/>
    <w:rsid w:val="00881269"/>
    <w:rsid w:val="00882A3B"/>
    <w:rsid w:val="00884F11"/>
    <w:rsid w:val="00885753"/>
    <w:rsid w:val="00885AA6"/>
    <w:rsid w:val="00885AE1"/>
    <w:rsid w:val="0088617D"/>
    <w:rsid w:val="00886BD3"/>
    <w:rsid w:val="0089148C"/>
    <w:rsid w:val="00891934"/>
    <w:rsid w:val="00892C16"/>
    <w:rsid w:val="00893111"/>
    <w:rsid w:val="00894C56"/>
    <w:rsid w:val="00897683"/>
    <w:rsid w:val="008978F0"/>
    <w:rsid w:val="008A2A15"/>
    <w:rsid w:val="008A4DCF"/>
    <w:rsid w:val="008A5826"/>
    <w:rsid w:val="008A61CD"/>
    <w:rsid w:val="008B0228"/>
    <w:rsid w:val="008B109A"/>
    <w:rsid w:val="008B1352"/>
    <w:rsid w:val="008B2570"/>
    <w:rsid w:val="008B2D8B"/>
    <w:rsid w:val="008B32B0"/>
    <w:rsid w:val="008B592C"/>
    <w:rsid w:val="008B59A4"/>
    <w:rsid w:val="008B5F04"/>
    <w:rsid w:val="008B6538"/>
    <w:rsid w:val="008B7EF2"/>
    <w:rsid w:val="008C0893"/>
    <w:rsid w:val="008C0A1D"/>
    <w:rsid w:val="008C267C"/>
    <w:rsid w:val="008C41F7"/>
    <w:rsid w:val="008C4C9B"/>
    <w:rsid w:val="008C70AD"/>
    <w:rsid w:val="008C7672"/>
    <w:rsid w:val="008D5962"/>
    <w:rsid w:val="008E0729"/>
    <w:rsid w:val="008E09EB"/>
    <w:rsid w:val="008E0D56"/>
    <w:rsid w:val="008E3E98"/>
    <w:rsid w:val="008E5DE3"/>
    <w:rsid w:val="008E7608"/>
    <w:rsid w:val="008E7884"/>
    <w:rsid w:val="008F25ED"/>
    <w:rsid w:val="008F3E51"/>
    <w:rsid w:val="008F3F48"/>
    <w:rsid w:val="008F45E6"/>
    <w:rsid w:val="008F4679"/>
    <w:rsid w:val="008F4745"/>
    <w:rsid w:val="008F51CC"/>
    <w:rsid w:val="008F6575"/>
    <w:rsid w:val="008F75AD"/>
    <w:rsid w:val="00900F68"/>
    <w:rsid w:val="0090193B"/>
    <w:rsid w:val="00903CD2"/>
    <w:rsid w:val="009046D1"/>
    <w:rsid w:val="0090675C"/>
    <w:rsid w:val="00907514"/>
    <w:rsid w:val="0091002B"/>
    <w:rsid w:val="00910139"/>
    <w:rsid w:val="00912169"/>
    <w:rsid w:val="00912B74"/>
    <w:rsid w:val="00914377"/>
    <w:rsid w:val="00914D56"/>
    <w:rsid w:val="00915653"/>
    <w:rsid w:val="009161D3"/>
    <w:rsid w:val="0092059D"/>
    <w:rsid w:val="0092172A"/>
    <w:rsid w:val="00921BDC"/>
    <w:rsid w:val="00922084"/>
    <w:rsid w:val="00924833"/>
    <w:rsid w:val="00926CC5"/>
    <w:rsid w:val="00930C13"/>
    <w:rsid w:val="00931A40"/>
    <w:rsid w:val="00931F2A"/>
    <w:rsid w:val="009323D3"/>
    <w:rsid w:val="009338FF"/>
    <w:rsid w:val="009374A3"/>
    <w:rsid w:val="009400CC"/>
    <w:rsid w:val="00940D50"/>
    <w:rsid w:val="009441EB"/>
    <w:rsid w:val="0094575D"/>
    <w:rsid w:val="00946FB5"/>
    <w:rsid w:val="00947D89"/>
    <w:rsid w:val="009526C3"/>
    <w:rsid w:val="00954837"/>
    <w:rsid w:val="009566DE"/>
    <w:rsid w:val="009571A4"/>
    <w:rsid w:val="0095728B"/>
    <w:rsid w:val="009608B1"/>
    <w:rsid w:val="00962360"/>
    <w:rsid w:val="00962980"/>
    <w:rsid w:val="00965FE8"/>
    <w:rsid w:val="0096785D"/>
    <w:rsid w:val="00967B2B"/>
    <w:rsid w:val="00970811"/>
    <w:rsid w:val="009709BB"/>
    <w:rsid w:val="009716EA"/>
    <w:rsid w:val="00972833"/>
    <w:rsid w:val="00973543"/>
    <w:rsid w:val="00975487"/>
    <w:rsid w:val="00976CDC"/>
    <w:rsid w:val="009779A1"/>
    <w:rsid w:val="00977B44"/>
    <w:rsid w:val="00980D42"/>
    <w:rsid w:val="00981DD4"/>
    <w:rsid w:val="0098218B"/>
    <w:rsid w:val="00982F10"/>
    <w:rsid w:val="00984576"/>
    <w:rsid w:val="00984E7C"/>
    <w:rsid w:val="00985247"/>
    <w:rsid w:val="00987379"/>
    <w:rsid w:val="0098739F"/>
    <w:rsid w:val="00991142"/>
    <w:rsid w:val="00991CB9"/>
    <w:rsid w:val="009927DE"/>
    <w:rsid w:val="00993987"/>
    <w:rsid w:val="00993F0C"/>
    <w:rsid w:val="00994039"/>
    <w:rsid w:val="00995901"/>
    <w:rsid w:val="00996ACD"/>
    <w:rsid w:val="0099797E"/>
    <w:rsid w:val="00997D83"/>
    <w:rsid w:val="009A1728"/>
    <w:rsid w:val="009A1F38"/>
    <w:rsid w:val="009A2B44"/>
    <w:rsid w:val="009A2C22"/>
    <w:rsid w:val="009A307F"/>
    <w:rsid w:val="009A365F"/>
    <w:rsid w:val="009A4D95"/>
    <w:rsid w:val="009A6D58"/>
    <w:rsid w:val="009A7654"/>
    <w:rsid w:val="009A785E"/>
    <w:rsid w:val="009A7B41"/>
    <w:rsid w:val="009B0D37"/>
    <w:rsid w:val="009B32DE"/>
    <w:rsid w:val="009B5B65"/>
    <w:rsid w:val="009B5D72"/>
    <w:rsid w:val="009C017D"/>
    <w:rsid w:val="009C1622"/>
    <w:rsid w:val="009C1DCE"/>
    <w:rsid w:val="009C2384"/>
    <w:rsid w:val="009C495D"/>
    <w:rsid w:val="009C4F3C"/>
    <w:rsid w:val="009C649A"/>
    <w:rsid w:val="009C751A"/>
    <w:rsid w:val="009C7E74"/>
    <w:rsid w:val="009D2B4C"/>
    <w:rsid w:val="009D3EF1"/>
    <w:rsid w:val="009D620C"/>
    <w:rsid w:val="009D66DF"/>
    <w:rsid w:val="009D6753"/>
    <w:rsid w:val="009D6871"/>
    <w:rsid w:val="009E3E62"/>
    <w:rsid w:val="009F2CA5"/>
    <w:rsid w:val="009F3AC4"/>
    <w:rsid w:val="009F5036"/>
    <w:rsid w:val="009F65C0"/>
    <w:rsid w:val="009F6DEA"/>
    <w:rsid w:val="009F6F02"/>
    <w:rsid w:val="00A007FE"/>
    <w:rsid w:val="00A00D57"/>
    <w:rsid w:val="00A01F30"/>
    <w:rsid w:val="00A02DED"/>
    <w:rsid w:val="00A03561"/>
    <w:rsid w:val="00A04EEE"/>
    <w:rsid w:val="00A0516C"/>
    <w:rsid w:val="00A05B42"/>
    <w:rsid w:val="00A07D36"/>
    <w:rsid w:val="00A111C4"/>
    <w:rsid w:val="00A12FF9"/>
    <w:rsid w:val="00A130FE"/>
    <w:rsid w:val="00A13F6B"/>
    <w:rsid w:val="00A147E0"/>
    <w:rsid w:val="00A17838"/>
    <w:rsid w:val="00A17F11"/>
    <w:rsid w:val="00A215A3"/>
    <w:rsid w:val="00A2346C"/>
    <w:rsid w:val="00A26353"/>
    <w:rsid w:val="00A306B0"/>
    <w:rsid w:val="00A30F56"/>
    <w:rsid w:val="00A35CAF"/>
    <w:rsid w:val="00A37B5D"/>
    <w:rsid w:val="00A40046"/>
    <w:rsid w:val="00A41FC3"/>
    <w:rsid w:val="00A42127"/>
    <w:rsid w:val="00A423DE"/>
    <w:rsid w:val="00A42E7A"/>
    <w:rsid w:val="00A45466"/>
    <w:rsid w:val="00A4555C"/>
    <w:rsid w:val="00A45C9F"/>
    <w:rsid w:val="00A4612E"/>
    <w:rsid w:val="00A46E60"/>
    <w:rsid w:val="00A471B4"/>
    <w:rsid w:val="00A506A5"/>
    <w:rsid w:val="00A5098A"/>
    <w:rsid w:val="00A52B1D"/>
    <w:rsid w:val="00A52EEE"/>
    <w:rsid w:val="00A530D6"/>
    <w:rsid w:val="00A53696"/>
    <w:rsid w:val="00A538B3"/>
    <w:rsid w:val="00A55B94"/>
    <w:rsid w:val="00A56EA7"/>
    <w:rsid w:val="00A60754"/>
    <w:rsid w:val="00A61283"/>
    <w:rsid w:val="00A61350"/>
    <w:rsid w:val="00A629B9"/>
    <w:rsid w:val="00A65C66"/>
    <w:rsid w:val="00A663FF"/>
    <w:rsid w:val="00A669FC"/>
    <w:rsid w:val="00A71407"/>
    <w:rsid w:val="00A72CEF"/>
    <w:rsid w:val="00A7317D"/>
    <w:rsid w:val="00A7329D"/>
    <w:rsid w:val="00A76528"/>
    <w:rsid w:val="00A77030"/>
    <w:rsid w:val="00A77C76"/>
    <w:rsid w:val="00A822F1"/>
    <w:rsid w:val="00A834C5"/>
    <w:rsid w:val="00A85C88"/>
    <w:rsid w:val="00A86083"/>
    <w:rsid w:val="00A862ED"/>
    <w:rsid w:val="00A91E28"/>
    <w:rsid w:val="00A92DA4"/>
    <w:rsid w:val="00A93EA2"/>
    <w:rsid w:val="00A94CA4"/>
    <w:rsid w:val="00A9513A"/>
    <w:rsid w:val="00A9611A"/>
    <w:rsid w:val="00A971E9"/>
    <w:rsid w:val="00A972FE"/>
    <w:rsid w:val="00A973B0"/>
    <w:rsid w:val="00A9776D"/>
    <w:rsid w:val="00AA00B3"/>
    <w:rsid w:val="00AA0403"/>
    <w:rsid w:val="00AA1EF3"/>
    <w:rsid w:val="00AA2714"/>
    <w:rsid w:val="00AA2839"/>
    <w:rsid w:val="00AA2B87"/>
    <w:rsid w:val="00AA2EBE"/>
    <w:rsid w:val="00AA447A"/>
    <w:rsid w:val="00AA45BF"/>
    <w:rsid w:val="00AA4906"/>
    <w:rsid w:val="00AA5A77"/>
    <w:rsid w:val="00AA5AD1"/>
    <w:rsid w:val="00AA7C2D"/>
    <w:rsid w:val="00AA7DA7"/>
    <w:rsid w:val="00AB2EDF"/>
    <w:rsid w:val="00AB37AC"/>
    <w:rsid w:val="00AB3A3E"/>
    <w:rsid w:val="00AB41C2"/>
    <w:rsid w:val="00AB47D2"/>
    <w:rsid w:val="00AB49FB"/>
    <w:rsid w:val="00AC0E92"/>
    <w:rsid w:val="00AC1949"/>
    <w:rsid w:val="00AC205B"/>
    <w:rsid w:val="00AC2233"/>
    <w:rsid w:val="00AC4294"/>
    <w:rsid w:val="00AC4F80"/>
    <w:rsid w:val="00AC53B8"/>
    <w:rsid w:val="00AC5A04"/>
    <w:rsid w:val="00AC5D26"/>
    <w:rsid w:val="00AC6E00"/>
    <w:rsid w:val="00AD167A"/>
    <w:rsid w:val="00AD4F4E"/>
    <w:rsid w:val="00AD4F51"/>
    <w:rsid w:val="00AD65A1"/>
    <w:rsid w:val="00AD6676"/>
    <w:rsid w:val="00AD6A8C"/>
    <w:rsid w:val="00AD711A"/>
    <w:rsid w:val="00AD7EB2"/>
    <w:rsid w:val="00AE098D"/>
    <w:rsid w:val="00AE0CD0"/>
    <w:rsid w:val="00AE0E8B"/>
    <w:rsid w:val="00AE1297"/>
    <w:rsid w:val="00AE1437"/>
    <w:rsid w:val="00AE2564"/>
    <w:rsid w:val="00AE3001"/>
    <w:rsid w:val="00AE315B"/>
    <w:rsid w:val="00AE32DF"/>
    <w:rsid w:val="00AE39BC"/>
    <w:rsid w:val="00AE5818"/>
    <w:rsid w:val="00AE6EE2"/>
    <w:rsid w:val="00AF00EA"/>
    <w:rsid w:val="00AF04A0"/>
    <w:rsid w:val="00AF0853"/>
    <w:rsid w:val="00AF2015"/>
    <w:rsid w:val="00AF27E4"/>
    <w:rsid w:val="00AF2EC7"/>
    <w:rsid w:val="00AF35DF"/>
    <w:rsid w:val="00AF4BD1"/>
    <w:rsid w:val="00AF7589"/>
    <w:rsid w:val="00B04875"/>
    <w:rsid w:val="00B04B18"/>
    <w:rsid w:val="00B11F38"/>
    <w:rsid w:val="00B1248A"/>
    <w:rsid w:val="00B1374C"/>
    <w:rsid w:val="00B13916"/>
    <w:rsid w:val="00B15F38"/>
    <w:rsid w:val="00B16683"/>
    <w:rsid w:val="00B17299"/>
    <w:rsid w:val="00B2098B"/>
    <w:rsid w:val="00B20BF5"/>
    <w:rsid w:val="00B21189"/>
    <w:rsid w:val="00B213B8"/>
    <w:rsid w:val="00B2310F"/>
    <w:rsid w:val="00B24A9E"/>
    <w:rsid w:val="00B26747"/>
    <w:rsid w:val="00B26E85"/>
    <w:rsid w:val="00B300A7"/>
    <w:rsid w:val="00B3078F"/>
    <w:rsid w:val="00B30A86"/>
    <w:rsid w:val="00B30F35"/>
    <w:rsid w:val="00B33D96"/>
    <w:rsid w:val="00B35495"/>
    <w:rsid w:val="00B36AC3"/>
    <w:rsid w:val="00B374FC"/>
    <w:rsid w:val="00B4046C"/>
    <w:rsid w:val="00B45925"/>
    <w:rsid w:val="00B4602E"/>
    <w:rsid w:val="00B47C38"/>
    <w:rsid w:val="00B50699"/>
    <w:rsid w:val="00B50A78"/>
    <w:rsid w:val="00B511F2"/>
    <w:rsid w:val="00B51E24"/>
    <w:rsid w:val="00B52388"/>
    <w:rsid w:val="00B52FAD"/>
    <w:rsid w:val="00B53296"/>
    <w:rsid w:val="00B55D82"/>
    <w:rsid w:val="00B601D9"/>
    <w:rsid w:val="00B62335"/>
    <w:rsid w:val="00B62783"/>
    <w:rsid w:val="00B64257"/>
    <w:rsid w:val="00B6476F"/>
    <w:rsid w:val="00B66276"/>
    <w:rsid w:val="00B662D6"/>
    <w:rsid w:val="00B66DE0"/>
    <w:rsid w:val="00B67752"/>
    <w:rsid w:val="00B719EA"/>
    <w:rsid w:val="00B72C57"/>
    <w:rsid w:val="00B7451E"/>
    <w:rsid w:val="00B761AC"/>
    <w:rsid w:val="00B80F7B"/>
    <w:rsid w:val="00B82B6B"/>
    <w:rsid w:val="00B85AA1"/>
    <w:rsid w:val="00B87DDB"/>
    <w:rsid w:val="00B90DFF"/>
    <w:rsid w:val="00B913C0"/>
    <w:rsid w:val="00B91CC5"/>
    <w:rsid w:val="00B929E5"/>
    <w:rsid w:val="00B95C4F"/>
    <w:rsid w:val="00B95C7E"/>
    <w:rsid w:val="00BA03E7"/>
    <w:rsid w:val="00BA0996"/>
    <w:rsid w:val="00BA160F"/>
    <w:rsid w:val="00BA3F34"/>
    <w:rsid w:val="00BA554A"/>
    <w:rsid w:val="00BA59A2"/>
    <w:rsid w:val="00BB0D12"/>
    <w:rsid w:val="00BB3BC4"/>
    <w:rsid w:val="00BB41A2"/>
    <w:rsid w:val="00BB4B07"/>
    <w:rsid w:val="00BB6391"/>
    <w:rsid w:val="00BB661D"/>
    <w:rsid w:val="00BB779D"/>
    <w:rsid w:val="00BC0B0A"/>
    <w:rsid w:val="00BC2551"/>
    <w:rsid w:val="00BC2A23"/>
    <w:rsid w:val="00BC3636"/>
    <w:rsid w:val="00BC48A3"/>
    <w:rsid w:val="00BC5257"/>
    <w:rsid w:val="00BC57FE"/>
    <w:rsid w:val="00BC5A93"/>
    <w:rsid w:val="00BC5B33"/>
    <w:rsid w:val="00BC5C89"/>
    <w:rsid w:val="00BD0C13"/>
    <w:rsid w:val="00BD1073"/>
    <w:rsid w:val="00BD5CAF"/>
    <w:rsid w:val="00BD7784"/>
    <w:rsid w:val="00BE103A"/>
    <w:rsid w:val="00BE27A6"/>
    <w:rsid w:val="00BE3038"/>
    <w:rsid w:val="00BE6732"/>
    <w:rsid w:val="00BE6D7F"/>
    <w:rsid w:val="00BE6F20"/>
    <w:rsid w:val="00BF1078"/>
    <w:rsid w:val="00BF3BAC"/>
    <w:rsid w:val="00BF4F31"/>
    <w:rsid w:val="00BF51FD"/>
    <w:rsid w:val="00BF7DF3"/>
    <w:rsid w:val="00C00597"/>
    <w:rsid w:val="00C00DEA"/>
    <w:rsid w:val="00C025F4"/>
    <w:rsid w:val="00C02CBA"/>
    <w:rsid w:val="00C03256"/>
    <w:rsid w:val="00C03A67"/>
    <w:rsid w:val="00C042A8"/>
    <w:rsid w:val="00C04921"/>
    <w:rsid w:val="00C04D39"/>
    <w:rsid w:val="00C05C80"/>
    <w:rsid w:val="00C06D45"/>
    <w:rsid w:val="00C13ECC"/>
    <w:rsid w:val="00C141A0"/>
    <w:rsid w:val="00C15D55"/>
    <w:rsid w:val="00C15D73"/>
    <w:rsid w:val="00C15F02"/>
    <w:rsid w:val="00C1758D"/>
    <w:rsid w:val="00C210EE"/>
    <w:rsid w:val="00C239D5"/>
    <w:rsid w:val="00C25924"/>
    <w:rsid w:val="00C2644A"/>
    <w:rsid w:val="00C270D4"/>
    <w:rsid w:val="00C271CE"/>
    <w:rsid w:val="00C30A39"/>
    <w:rsid w:val="00C31F9D"/>
    <w:rsid w:val="00C326A0"/>
    <w:rsid w:val="00C3375C"/>
    <w:rsid w:val="00C3395D"/>
    <w:rsid w:val="00C358E3"/>
    <w:rsid w:val="00C35F5D"/>
    <w:rsid w:val="00C36050"/>
    <w:rsid w:val="00C400F4"/>
    <w:rsid w:val="00C446E8"/>
    <w:rsid w:val="00C45E72"/>
    <w:rsid w:val="00C46ED2"/>
    <w:rsid w:val="00C501A1"/>
    <w:rsid w:val="00C50228"/>
    <w:rsid w:val="00C51540"/>
    <w:rsid w:val="00C519BC"/>
    <w:rsid w:val="00C529D0"/>
    <w:rsid w:val="00C55098"/>
    <w:rsid w:val="00C62CE9"/>
    <w:rsid w:val="00C63827"/>
    <w:rsid w:val="00C64AE9"/>
    <w:rsid w:val="00C64B4E"/>
    <w:rsid w:val="00C66A36"/>
    <w:rsid w:val="00C70366"/>
    <w:rsid w:val="00C70C1B"/>
    <w:rsid w:val="00C70CCA"/>
    <w:rsid w:val="00C72E56"/>
    <w:rsid w:val="00C740EF"/>
    <w:rsid w:val="00C7429E"/>
    <w:rsid w:val="00C75930"/>
    <w:rsid w:val="00C802F4"/>
    <w:rsid w:val="00C81DAD"/>
    <w:rsid w:val="00C82389"/>
    <w:rsid w:val="00C84040"/>
    <w:rsid w:val="00C84FA0"/>
    <w:rsid w:val="00C858EE"/>
    <w:rsid w:val="00C86677"/>
    <w:rsid w:val="00C87C05"/>
    <w:rsid w:val="00C906FA"/>
    <w:rsid w:val="00C90FE4"/>
    <w:rsid w:val="00C91A59"/>
    <w:rsid w:val="00C93308"/>
    <w:rsid w:val="00C9347C"/>
    <w:rsid w:val="00C9418F"/>
    <w:rsid w:val="00C96C55"/>
    <w:rsid w:val="00C97661"/>
    <w:rsid w:val="00CA033A"/>
    <w:rsid w:val="00CA2332"/>
    <w:rsid w:val="00CA3D98"/>
    <w:rsid w:val="00CA4524"/>
    <w:rsid w:val="00CA568D"/>
    <w:rsid w:val="00CA581A"/>
    <w:rsid w:val="00CA71F9"/>
    <w:rsid w:val="00CA7286"/>
    <w:rsid w:val="00CB09AA"/>
    <w:rsid w:val="00CB4356"/>
    <w:rsid w:val="00CB527F"/>
    <w:rsid w:val="00CB59D1"/>
    <w:rsid w:val="00CB6E95"/>
    <w:rsid w:val="00CC3F77"/>
    <w:rsid w:val="00CC43B3"/>
    <w:rsid w:val="00CC478C"/>
    <w:rsid w:val="00CC486F"/>
    <w:rsid w:val="00CC5A4A"/>
    <w:rsid w:val="00CC62DE"/>
    <w:rsid w:val="00CD03DD"/>
    <w:rsid w:val="00CD1864"/>
    <w:rsid w:val="00CD22AA"/>
    <w:rsid w:val="00CD3613"/>
    <w:rsid w:val="00CE0340"/>
    <w:rsid w:val="00CE253D"/>
    <w:rsid w:val="00CE3B7E"/>
    <w:rsid w:val="00CE476F"/>
    <w:rsid w:val="00CE4ABB"/>
    <w:rsid w:val="00CE6B15"/>
    <w:rsid w:val="00CF0135"/>
    <w:rsid w:val="00CF0DD1"/>
    <w:rsid w:val="00CF0FE8"/>
    <w:rsid w:val="00CF1802"/>
    <w:rsid w:val="00CF414B"/>
    <w:rsid w:val="00CF4561"/>
    <w:rsid w:val="00CF4FA6"/>
    <w:rsid w:val="00CF537A"/>
    <w:rsid w:val="00CF5D29"/>
    <w:rsid w:val="00D0210D"/>
    <w:rsid w:val="00D027E4"/>
    <w:rsid w:val="00D02C38"/>
    <w:rsid w:val="00D0330C"/>
    <w:rsid w:val="00D03BB4"/>
    <w:rsid w:val="00D042E2"/>
    <w:rsid w:val="00D05C76"/>
    <w:rsid w:val="00D11088"/>
    <w:rsid w:val="00D13FEA"/>
    <w:rsid w:val="00D142A6"/>
    <w:rsid w:val="00D144BC"/>
    <w:rsid w:val="00D200C1"/>
    <w:rsid w:val="00D200D9"/>
    <w:rsid w:val="00D2029C"/>
    <w:rsid w:val="00D2204B"/>
    <w:rsid w:val="00D248A2"/>
    <w:rsid w:val="00D250C4"/>
    <w:rsid w:val="00D2643B"/>
    <w:rsid w:val="00D30B41"/>
    <w:rsid w:val="00D31859"/>
    <w:rsid w:val="00D3280B"/>
    <w:rsid w:val="00D336E5"/>
    <w:rsid w:val="00D355AA"/>
    <w:rsid w:val="00D36D01"/>
    <w:rsid w:val="00D4029E"/>
    <w:rsid w:val="00D4228D"/>
    <w:rsid w:val="00D422A3"/>
    <w:rsid w:val="00D42BAC"/>
    <w:rsid w:val="00D43D06"/>
    <w:rsid w:val="00D46C59"/>
    <w:rsid w:val="00D5075A"/>
    <w:rsid w:val="00D5094C"/>
    <w:rsid w:val="00D52626"/>
    <w:rsid w:val="00D54703"/>
    <w:rsid w:val="00D54A73"/>
    <w:rsid w:val="00D54FB2"/>
    <w:rsid w:val="00D55EFE"/>
    <w:rsid w:val="00D5680A"/>
    <w:rsid w:val="00D624E0"/>
    <w:rsid w:val="00D62B0A"/>
    <w:rsid w:val="00D656EB"/>
    <w:rsid w:val="00D70783"/>
    <w:rsid w:val="00D70FCD"/>
    <w:rsid w:val="00D731B4"/>
    <w:rsid w:val="00D74E29"/>
    <w:rsid w:val="00D74E64"/>
    <w:rsid w:val="00D75219"/>
    <w:rsid w:val="00D769E4"/>
    <w:rsid w:val="00D822E2"/>
    <w:rsid w:val="00D8572F"/>
    <w:rsid w:val="00D875E8"/>
    <w:rsid w:val="00D90606"/>
    <w:rsid w:val="00D90FFD"/>
    <w:rsid w:val="00D91317"/>
    <w:rsid w:val="00D9172E"/>
    <w:rsid w:val="00D930B6"/>
    <w:rsid w:val="00D9397A"/>
    <w:rsid w:val="00D9444A"/>
    <w:rsid w:val="00D9795E"/>
    <w:rsid w:val="00DA32F0"/>
    <w:rsid w:val="00DA3F81"/>
    <w:rsid w:val="00DA5B9B"/>
    <w:rsid w:val="00DA68FA"/>
    <w:rsid w:val="00DA6A7C"/>
    <w:rsid w:val="00DA7BA7"/>
    <w:rsid w:val="00DA7FFD"/>
    <w:rsid w:val="00DB1774"/>
    <w:rsid w:val="00DB2ABB"/>
    <w:rsid w:val="00DB3372"/>
    <w:rsid w:val="00DB3C73"/>
    <w:rsid w:val="00DB45B5"/>
    <w:rsid w:val="00DC2674"/>
    <w:rsid w:val="00DC321A"/>
    <w:rsid w:val="00DC340C"/>
    <w:rsid w:val="00DC3F8D"/>
    <w:rsid w:val="00DC42A6"/>
    <w:rsid w:val="00DC4422"/>
    <w:rsid w:val="00DC4937"/>
    <w:rsid w:val="00DC571C"/>
    <w:rsid w:val="00DC5918"/>
    <w:rsid w:val="00DC68AA"/>
    <w:rsid w:val="00DC7A31"/>
    <w:rsid w:val="00DC7D29"/>
    <w:rsid w:val="00DD0DCC"/>
    <w:rsid w:val="00DD2E1E"/>
    <w:rsid w:val="00DD49C6"/>
    <w:rsid w:val="00DD60F3"/>
    <w:rsid w:val="00DD6533"/>
    <w:rsid w:val="00DD7FD0"/>
    <w:rsid w:val="00DE3B3C"/>
    <w:rsid w:val="00DE4538"/>
    <w:rsid w:val="00DE46F6"/>
    <w:rsid w:val="00DE4786"/>
    <w:rsid w:val="00DE556C"/>
    <w:rsid w:val="00DE7358"/>
    <w:rsid w:val="00DF1DD1"/>
    <w:rsid w:val="00DF5DF3"/>
    <w:rsid w:val="00E003A9"/>
    <w:rsid w:val="00E00B0C"/>
    <w:rsid w:val="00E00E21"/>
    <w:rsid w:val="00E03C09"/>
    <w:rsid w:val="00E03D6A"/>
    <w:rsid w:val="00E044BD"/>
    <w:rsid w:val="00E062F0"/>
    <w:rsid w:val="00E06F5A"/>
    <w:rsid w:val="00E100DF"/>
    <w:rsid w:val="00E1022E"/>
    <w:rsid w:val="00E12700"/>
    <w:rsid w:val="00E133A7"/>
    <w:rsid w:val="00E13F6A"/>
    <w:rsid w:val="00E14918"/>
    <w:rsid w:val="00E14A6B"/>
    <w:rsid w:val="00E14B2F"/>
    <w:rsid w:val="00E155F3"/>
    <w:rsid w:val="00E17487"/>
    <w:rsid w:val="00E21827"/>
    <w:rsid w:val="00E21EA9"/>
    <w:rsid w:val="00E22944"/>
    <w:rsid w:val="00E24215"/>
    <w:rsid w:val="00E26261"/>
    <w:rsid w:val="00E27540"/>
    <w:rsid w:val="00E276D4"/>
    <w:rsid w:val="00E27C3B"/>
    <w:rsid w:val="00E30F6D"/>
    <w:rsid w:val="00E31174"/>
    <w:rsid w:val="00E328E2"/>
    <w:rsid w:val="00E32B8F"/>
    <w:rsid w:val="00E3352F"/>
    <w:rsid w:val="00E33C4C"/>
    <w:rsid w:val="00E351E7"/>
    <w:rsid w:val="00E36B45"/>
    <w:rsid w:val="00E3728F"/>
    <w:rsid w:val="00E40406"/>
    <w:rsid w:val="00E4092A"/>
    <w:rsid w:val="00E4217A"/>
    <w:rsid w:val="00E43D00"/>
    <w:rsid w:val="00E45AD9"/>
    <w:rsid w:val="00E45E83"/>
    <w:rsid w:val="00E463B6"/>
    <w:rsid w:val="00E476C1"/>
    <w:rsid w:val="00E5185D"/>
    <w:rsid w:val="00E528AC"/>
    <w:rsid w:val="00E547EF"/>
    <w:rsid w:val="00E54B08"/>
    <w:rsid w:val="00E54FE1"/>
    <w:rsid w:val="00E56CF0"/>
    <w:rsid w:val="00E5783D"/>
    <w:rsid w:val="00E6304C"/>
    <w:rsid w:val="00E63AD9"/>
    <w:rsid w:val="00E644BB"/>
    <w:rsid w:val="00E64C00"/>
    <w:rsid w:val="00E67DC8"/>
    <w:rsid w:val="00E718A5"/>
    <w:rsid w:val="00E725AF"/>
    <w:rsid w:val="00E72702"/>
    <w:rsid w:val="00E72BA2"/>
    <w:rsid w:val="00E73681"/>
    <w:rsid w:val="00E7462B"/>
    <w:rsid w:val="00E757DF"/>
    <w:rsid w:val="00E76D47"/>
    <w:rsid w:val="00E77AB4"/>
    <w:rsid w:val="00E80342"/>
    <w:rsid w:val="00E80EFC"/>
    <w:rsid w:val="00E82C82"/>
    <w:rsid w:val="00E841B9"/>
    <w:rsid w:val="00E8562E"/>
    <w:rsid w:val="00E86C78"/>
    <w:rsid w:val="00E86CE1"/>
    <w:rsid w:val="00E87CCC"/>
    <w:rsid w:val="00E903AD"/>
    <w:rsid w:val="00E906D8"/>
    <w:rsid w:val="00E9232D"/>
    <w:rsid w:val="00E92334"/>
    <w:rsid w:val="00E9285F"/>
    <w:rsid w:val="00E93B37"/>
    <w:rsid w:val="00E95D03"/>
    <w:rsid w:val="00E96458"/>
    <w:rsid w:val="00E96512"/>
    <w:rsid w:val="00E96ECD"/>
    <w:rsid w:val="00E971E5"/>
    <w:rsid w:val="00EA12E1"/>
    <w:rsid w:val="00EA35AD"/>
    <w:rsid w:val="00EA389D"/>
    <w:rsid w:val="00EA3D00"/>
    <w:rsid w:val="00EA45E2"/>
    <w:rsid w:val="00EA572F"/>
    <w:rsid w:val="00EA5A40"/>
    <w:rsid w:val="00EA6A5C"/>
    <w:rsid w:val="00EA728B"/>
    <w:rsid w:val="00EA7D29"/>
    <w:rsid w:val="00EA7DAC"/>
    <w:rsid w:val="00EB1303"/>
    <w:rsid w:val="00EB4427"/>
    <w:rsid w:val="00EB4B10"/>
    <w:rsid w:val="00EB4B4D"/>
    <w:rsid w:val="00EB531E"/>
    <w:rsid w:val="00EB7327"/>
    <w:rsid w:val="00EC1FF9"/>
    <w:rsid w:val="00EC40D5"/>
    <w:rsid w:val="00EC563B"/>
    <w:rsid w:val="00EC65D9"/>
    <w:rsid w:val="00EC671B"/>
    <w:rsid w:val="00EC6A7A"/>
    <w:rsid w:val="00EC7C1D"/>
    <w:rsid w:val="00EC7D02"/>
    <w:rsid w:val="00ED0835"/>
    <w:rsid w:val="00ED0C15"/>
    <w:rsid w:val="00ED1CD8"/>
    <w:rsid w:val="00ED2CF7"/>
    <w:rsid w:val="00ED33B4"/>
    <w:rsid w:val="00ED35BB"/>
    <w:rsid w:val="00ED44ED"/>
    <w:rsid w:val="00ED4ACF"/>
    <w:rsid w:val="00ED54BC"/>
    <w:rsid w:val="00ED6F31"/>
    <w:rsid w:val="00EE0C4A"/>
    <w:rsid w:val="00EE2FCA"/>
    <w:rsid w:val="00EE33D0"/>
    <w:rsid w:val="00EE4110"/>
    <w:rsid w:val="00EE43E8"/>
    <w:rsid w:val="00EE469C"/>
    <w:rsid w:val="00EE56D3"/>
    <w:rsid w:val="00EE5920"/>
    <w:rsid w:val="00EE6326"/>
    <w:rsid w:val="00EE6C8E"/>
    <w:rsid w:val="00EE726B"/>
    <w:rsid w:val="00EE7522"/>
    <w:rsid w:val="00EE7F43"/>
    <w:rsid w:val="00EF012E"/>
    <w:rsid w:val="00EF028E"/>
    <w:rsid w:val="00EF3052"/>
    <w:rsid w:val="00EF34AA"/>
    <w:rsid w:val="00EF66EB"/>
    <w:rsid w:val="00EF6ADD"/>
    <w:rsid w:val="00EF6DA1"/>
    <w:rsid w:val="00EF73B8"/>
    <w:rsid w:val="00EF76C7"/>
    <w:rsid w:val="00EF7E29"/>
    <w:rsid w:val="00F007A1"/>
    <w:rsid w:val="00F016C2"/>
    <w:rsid w:val="00F039B4"/>
    <w:rsid w:val="00F05FB9"/>
    <w:rsid w:val="00F107A4"/>
    <w:rsid w:val="00F109AB"/>
    <w:rsid w:val="00F11400"/>
    <w:rsid w:val="00F12104"/>
    <w:rsid w:val="00F12E75"/>
    <w:rsid w:val="00F13866"/>
    <w:rsid w:val="00F15D09"/>
    <w:rsid w:val="00F16960"/>
    <w:rsid w:val="00F172EE"/>
    <w:rsid w:val="00F2051E"/>
    <w:rsid w:val="00F23123"/>
    <w:rsid w:val="00F244AF"/>
    <w:rsid w:val="00F24F0A"/>
    <w:rsid w:val="00F31466"/>
    <w:rsid w:val="00F328D2"/>
    <w:rsid w:val="00F349E0"/>
    <w:rsid w:val="00F34ED0"/>
    <w:rsid w:val="00F41918"/>
    <w:rsid w:val="00F41DB9"/>
    <w:rsid w:val="00F426BB"/>
    <w:rsid w:val="00F433D7"/>
    <w:rsid w:val="00F4381D"/>
    <w:rsid w:val="00F449D8"/>
    <w:rsid w:val="00F4650C"/>
    <w:rsid w:val="00F467D2"/>
    <w:rsid w:val="00F475E2"/>
    <w:rsid w:val="00F47E92"/>
    <w:rsid w:val="00F5054F"/>
    <w:rsid w:val="00F5116C"/>
    <w:rsid w:val="00F54125"/>
    <w:rsid w:val="00F541C9"/>
    <w:rsid w:val="00F5471D"/>
    <w:rsid w:val="00F5535B"/>
    <w:rsid w:val="00F637CF"/>
    <w:rsid w:val="00F64157"/>
    <w:rsid w:val="00F6593E"/>
    <w:rsid w:val="00F65A3C"/>
    <w:rsid w:val="00F65A95"/>
    <w:rsid w:val="00F66F15"/>
    <w:rsid w:val="00F6723D"/>
    <w:rsid w:val="00F70AC8"/>
    <w:rsid w:val="00F719BA"/>
    <w:rsid w:val="00F72E20"/>
    <w:rsid w:val="00F73A8C"/>
    <w:rsid w:val="00F75305"/>
    <w:rsid w:val="00F75A62"/>
    <w:rsid w:val="00F76410"/>
    <w:rsid w:val="00F7695E"/>
    <w:rsid w:val="00F778CE"/>
    <w:rsid w:val="00F77EAC"/>
    <w:rsid w:val="00F81A0B"/>
    <w:rsid w:val="00F8344A"/>
    <w:rsid w:val="00F83B0C"/>
    <w:rsid w:val="00F852F5"/>
    <w:rsid w:val="00F857D1"/>
    <w:rsid w:val="00F9081A"/>
    <w:rsid w:val="00F92082"/>
    <w:rsid w:val="00F9345B"/>
    <w:rsid w:val="00F967CD"/>
    <w:rsid w:val="00F96DAD"/>
    <w:rsid w:val="00F97062"/>
    <w:rsid w:val="00FA0C9C"/>
    <w:rsid w:val="00FA2AE4"/>
    <w:rsid w:val="00FA526A"/>
    <w:rsid w:val="00FA57BC"/>
    <w:rsid w:val="00FA639A"/>
    <w:rsid w:val="00FA7E48"/>
    <w:rsid w:val="00FB0E88"/>
    <w:rsid w:val="00FB2646"/>
    <w:rsid w:val="00FB28C4"/>
    <w:rsid w:val="00FB2F45"/>
    <w:rsid w:val="00FB456F"/>
    <w:rsid w:val="00FB49D4"/>
    <w:rsid w:val="00FB4E00"/>
    <w:rsid w:val="00FB5C15"/>
    <w:rsid w:val="00FB6376"/>
    <w:rsid w:val="00FB6D51"/>
    <w:rsid w:val="00FC042C"/>
    <w:rsid w:val="00FC21E3"/>
    <w:rsid w:val="00FC2804"/>
    <w:rsid w:val="00FC3022"/>
    <w:rsid w:val="00FC52C2"/>
    <w:rsid w:val="00FC681B"/>
    <w:rsid w:val="00FD0816"/>
    <w:rsid w:val="00FD0D87"/>
    <w:rsid w:val="00FE0FF8"/>
    <w:rsid w:val="00FE2573"/>
    <w:rsid w:val="00FE79E2"/>
    <w:rsid w:val="00FF2E42"/>
    <w:rsid w:val="00FF302A"/>
    <w:rsid w:val="00FF54FA"/>
    <w:rsid w:val="00FF553A"/>
    <w:rsid w:val="00FF5D33"/>
    <w:rsid w:val="00FF5EBA"/>
    <w:rsid w:val="00FF62E2"/>
    <w:rsid w:val="012E8418"/>
    <w:rsid w:val="016534DD"/>
    <w:rsid w:val="02B4C447"/>
    <w:rsid w:val="047CE04C"/>
    <w:rsid w:val="05D2A236"/>
    <w:rsid w:val="06637046"/>
    <w:rsid w:val="06A33FBB"/>
    <w:rsid w:val="06AACCA9"/>
    <w:rsid w:val="06DB2C5D"/>
    <w:rsid w:val="07BCBBAB"/>
    <w:rsid w:val="0800993C"/>
    <w:rsid w:val="08F05CA7"/>
    <w:rsid w:val="0AAFF2F8"/>
    <w:rsid w:val="0AC80F64"/>
    <w:rsid w:val="0AF324FB"/>
    <w:rsid w:val="0B29FCD3"/>
    <w:rsid w:val="0B933709"/>
    <w:rsid w:val="0C0BF10B"/>
    <w:rsid w:val="0C93F9D5"/>
    <w:rsid w:val="0CD7ED2C"/>
    <w:rsid w:val="0CD87E2D"/>
    <w:rsid w:val="0D0635E1"/>
    <w:rsid w:val="0D4417B8"/>
    <w:rsid w:val="0E4AEF49"/>
    <w:rsid w:val="0E9A602D"/>
    <w:rsid w:val="10168F65"/>
    <w:rsid w:val="1018B6A4"/>
    <w:rsid w:val="110374DC"/>
    <w:rsid w:val="129CC621"/>
    <w:rsid w:val="1360C39F"/>
    <w:rsid w:val="13892E71"/>
    <w:rsid w:val="13921B20"/>
    <w:rsid w:val="13F9EC8E"/>
    <w:rsid w:val="142E8F05"/>
    <w:rsid w:val="144C62A1"/>
    <w:rsid w:val="15A883B3"/>
    <w:rsid w:val="16B26E0A"/>
    <w:rsid w:val="174BFA6D"/>
    <w:rsid w:val="178A63A9"/>
    <w:rsid w:val="17F9AB7C"/>
    <w:rsid w:val="190DA85D"/>
    <w:rsid w:val="19167F2B"/>
    <w:rsid w:val="1A6260EF"/>
    <w:rsid w:val="1B209CA2"/>
    <w:rsid w:val="1B2BE87E"/>
    <w:rsid w:val="1B726075"/>
    <w:rsid w:val="1B9295AD"/>
    <w:rsid w:val="1BF1D582"/>
    <w:rsid w:val="1D6AC674"/>
    <w:rsid w:val="1FA9A37C"/>
    <w:rsid w:val="2066DA00"/>
    <w:rsid w:val="213D1C6B"/>
    <w:rsid w:val="2154EA99"/>
    <w:rsid w:val="2241FD70"/>
    <w:rsid w:val="224847EE"/>
    <w:rsid w:val="2336D19A"/>
    <w:rsid w:val="2386F955"/>
    <w:rsid w:val="240A9171"/>
    <w:rsid w:val="24BD4010"/>
    <w:rsid w:val="24E6E27D"/>
    <w:rsid w:val="252B2CF2"/>
    <w:rsid w:val="261A58D6"/>
    <w:rsid w:val="2693A2C7"/>
    <w:rsid w:val="2792790C"/>
    <w:rsid w:val="281F347D"/>
    <w:rsid w:val="29729F53"/>
    <w:rsid w:val="2A17A302"/>
    <w:rsid w:val="2A4E99B9"/>
    <w:rsid w:val="2BAF98B1"/>
    <w:rsid w:val="2BBEA288"/>
    <w:rsid w:val="2C28A108"/>
    <w:rsid w:val="2C33D752"/>
    <w:rsid w:val="2C3CB4AC"/>
    <w:rsid w:val="2CAAD931"/>
    <w:rsid w:val="309F9BC4"/>
    <w:rsid w:val="30C8C1CF"/>
    <w:rsid w:val="31898CCE"/>
    <w:rsid w:val="31B64D4A"/>
    <w:rsid w:val="31F5B44C"/>
    <w:rsid w:val="322468D6"/>
    <w:rsid w:val="325DCF53"/>
    <w:rsid w:val="32757D7F"/>
    <w:rsid w:val="32FC464C"/>
    <w:rsid w:val="3383B149"/>
    <w:rsid w:val="338473C8"/>
    <w:rsid w:val="34103767"/>
    <w:rsid w:val="3524C2CE"/>
    <w:rsid w:val="353187DA"/>
    <w:rsid w:val="3545BB07"/>
    <w:rsid w:val="36F4C319"/>
    <w:rsid w:val="37E4E94C"/>
    <w:rsid w:val="3866DCE2"/>
    <w:rsid w:val="394417E6"/>
    <w:rsid w:val="39A8A28D"/>
    <w:rsid w:val="3A21BB26"/>
    <w:rsid w:val="3B7C0F3B"/>
    <w:rsid w:val="3C4B3F5C"/>
    <w:rsid w:val="3EB7FD41"/>
    <w:rsid w:val="3F89BB48"/>
    <w:rsid w:val="3FD8DC42"/>
    <w:rsid w:val="4173E067"/>
    <w:rsid w:val="41C50F35"/>
    <w:rsid w:val="42729BF3"/>
    <w:rsid w:val="4289C344"/>
    <w:rsid w:val="42CA5D55"/>
    <w:rsid w:val="434CE7C5"/>
    <w:rsid w:val="4416575D"/>
    <w:rsid w:val="44AA2AFF"/>
    <w:rsid w:val="44BA6C82"/>
    <w:rsid w:val="457B124B"/>
    <w:rsid w:val="461F3ADD"/>
    <w:rsid w:val="463F43DC"/>
    <w:rsid w:val="4648BC2F"/>
    <w:rsid w:val="469ACDA7"/>
    <w:rsid w:val="4742B2E1"/>
    <w:rsid w:val="482C0830"/>
    <w:rsid w:val="48AE3A3E"/>
    <w:rsid w:val="48DE1096"/>
    <w:rsid w:val="4928C3E6"/>
    <w:rsid w:val="492E98DE"/>
    <w:rsid w:val="4A4CE316"/>
    <w:rsid w:val="4AC1D6B8"/>
    <w:rsid w:val="4C30F411"/>
    <w:rsid w:val="4FBE8369"/>
    <w:rsid w:val="505BCC1F"/>
    <w:rsid w:val="51836A86"/>
    <w:rsid w:val="519B6F42"/>
    <w:rsid w:val="520051E6"/>
    <w:rsid w:val="5257ADB0"/>
    <w:rsid w:val="56A5316C"/>
    <w:rsid w:val="56DD4E0E"/>
    <w:rsid w:val="570CDA5F"/>
    <w:rsid w:val="579D5EC4"/>
    <w:rsid w:val="591E0587"/>
    <w:rsid w:val="5940D6E7"/>
    <w:rsid w:val="597B47AD"/>
    <w:rsid w:val="59816FF7"/>
    <w:rsid w:val="5C7B5E40"/>
    <w:rsid w:val="5E0879FB"/>
    <w:rsid w:val="5E0A360C"/>
    <w:rsid w:val="5E965933"/>
    <w:rsid w:val="5EDE76A8"/>
    <w:rsid w:val="5FD0913B"/>
    <w:rsid w:val="5FE3297A"/>
    <w:rsid w:val="5FEE99EE"/>
    <w:rsid w:val="60325332"/>
    <w:rsid w:val="6042F4DD"/>
    <w:rsid w:val="6240F931"/>
    <w:rsid w:val="647418C1"/>
    <w:rsid w:val="6652835A"/>
    <w:rsid w:val="669EF02C"/>
    <w:rsid w:val="66DE0D69"/>
    <w:rsid w:val="677F54DD"/>
    <w:rsid w:val="678F7510"/>
    <w:rsid w:val="679219AF"/>
    <w:rsid w:val="68EB01DD"/>
    <w:rsid w:val="696B33AB"/>
    <w:rsid w:val="69DF0E75"/>
    <w:rsid w:val="6A91EA05"/>
    <w:rsid w:val="6ADA8EAF"/>
    <w:rsid w:val="6AEADFD0"/>
    <w:rsid w:val="6BE42C24"/>
    <w:rsid w:val="6D05E4B7"/>
    <w:rsid w:val="6E82A929"/>
    <w:rsid w:val="6E9D85B6"/>
    <w:rsid w:val="6F97F10A"/>
    <w:rsid w:val="727CF3FF"/>
    <w:rsid w:val="73366693"/>
    <w:rsid w:val="74740B18"/>
    <w:rsid w:val="767AC406"/>
    <w:rsid w:val="769E38B7"/>
    <w:rsid w:val="7786386D"/>
    <w:rsid w:val="778B405E"/>
    <w:rsid w:val="77A63649"/>
    <w:rsid w:val="7860B709"/>
    <w:rsid w:val="78C7EA13"/>
    <w:rsid w:val="78F4CB67"/>
    <w:rsid w:val="79DC7E9C"/>
    <w:rsid w:val="7A85078D"/>
    <w:rsid w:val="7A9D1E2B"/>
    <w:rsid w:val="7ACAFB0C"/>
    <w:rsid w:val="7B0A900E"/>
    <w:rsid w:val="7B1DDD90"/>
    <w:rsid w:val="7BC0DBAA"/>
    <w:rsid w:val="7BFABC27"/>
    <w:rsid w:val="7C23E30B"/>
    <w:rsid w:val="7C5A57F5"/>
    <w:rsid w:val="7D015B48"/>
    <w:rsid w:val="7EEFE3BA"/>
    <w:rsid w:val="7F4D9C3B"/>
    <w:rsid w:val="7F6367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96DAF"/>
  <w15:docId w15:val="{BBBFD493-1F44-44CD-A935-F0C7F0087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outlineLvl w:val="0"/>
    </w:pPr>
    <w:rPr>
      <w:rFonts w:ascii="Times New Roman" w:eastAsia="Times New Roman" w:hAnsi="Times New Roman" w:cs="Times New Roman"/>
      <w:b/>
    </w:rPr>
  </w:style>
  <w:style w:type="paragraph" w:styleId="Heading2">
    <w:name w:val="heading 2"/>
    <w:basedOn w:val="Normal"/>
    <w:next w:val="Normal"/>
    <w:uiPriority w:val="9"/>
    <w:unhideWhenUsed/>
    <w:qFormat/>
    <w:pPr>
      <w:keepNext/>
      <w:keepLines/>
      <w:spacing w:before="120" w:after="120"/>
      <w:outlineLvl w:val="1"/>
    </w:pPr>
    <w:rPr>
      <w:rFonts w:ascii="Times New Roman" w:eastAsia="Times New Roman" w:hAnsi="Times New Roman" w:cs="Times New Roman"/>
      <w:b/>
      <w:i/>
    </w:rPr>
  </w:style>
  <w:style w:type="paragraph" w:styleId="Heading3">
    <w:name w:val="heading 3"/>
    <w:basedOn w:val="Normal"/>
    <w:next w:val="Normal"/>
    <w:uiPriority w:val="9"/>
    <w:unhideWhenUsed/>
    <w:qFormat/>
    <w:pPr>
      <w:keepNext/>
      <w:keepLines/>
      <w:spacing w:before="120" w:after="120"/>
      <w:outlineLvl w:val="2"/>
    </w:pPr>
    <w:rPr>
      <w:rFonts w:ascii="Times New Roman" w:eastAsia="Times New Roman" w:hAnsi="Times New Roman" w:cs="Times New Roman"/>
      <w:i/>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7B2D51"/>
  </w:style>
  <w:style w:type="paragraph" w:customStyle="1" w:styleId="Non-NumberedSubheading">
    <w:name w:val="Non-Numbered Subheading"/>
    <w:basedOn w:val="Heading1"/>
    <w:qFormat/>
    <w:rsid w:val="001933DC"/>
    <w:pPr>
      <w:spacing w:before="120" w:after="120"/>
    </w:pPr>
  </w:style>
  <w:style w:type="paragraph" w:customStyle="1" w:styleId="Numberedsubsection">
    <w:name w:val="Numbered subsection"/>
    <w:basedOn w:val="Heading2"/>
    <w:qFormat/>
    <w:rsid w:val="005374B1"/>
    <w:pPr>
      <w:spacing w:before="240"/>
    </w:pPr>
    <w:rPr>
      <w:b w:val="0"/>
      <w:bCs/>
    </w:rPr>
  </w:style>
  <w:style w:type="numbering" w:customStyle="1" w:styleId="CurrentList1">
    <w:name w:val="Current List1"/>
    <w:uiPriority w:val="99"/>
    <w:rsid w:val="005374B1"/>
    <w:pPr>
      <w:numPr>
        <w:numId w:val="4"/>
      </w:numPr>
    </w:pPr>
  </w:style>
  <w:style w:type="paragraph" w:customStyle="1" w:styleId="Maintext">
    <w:name w:val="Main text"/>
    <w:basedOn w:val="Normal"/>
    <w:qFormat/>
    <w:rsid w:val="00D027E4"/>
    <w:pPr>
      <w:spacing w:before="120" w:after="240"/>
    </w:pPr>
    <w:rPr>
      <w:rFonts w:ascii="Times New Roman" w:eastAsia="Times New Roman" w:hAnsi="Times New Roman" w:cs="Times New Roman"/>
    </w:rPr>
  </w:style>
  <w:style w:type="paragraph" w:customStyle="1" w:styleId="NumberedSubsection0">
    <w:name w:val="Numbered Subsection"/>
    <w:basedOn w:val="Heading2"/>
    <w:qFormat/>
    <w:rsid w:val="00705960"/>
  </w:style>
  <w:style w:type="paragraph" w:styleId="Revision">
    <w:name w:val="Revision"/>
    <w:hidden/>
    <w:uiPriority w:val="99"/>
    <w:semiHidden/>
    <w:rsid w:val="00006CEA"/>
    <w:pPr>
      <w:spacing w:line="240" w:lineRule="auto"/>
    </w:pPr>
  </w:style>
  <w:style w:type="character" w:styleId="Hyperlink">
    <w:name w:val="Hyperlink"/>
    <w:basedOn w:val="DefaultParagraphFont"/>
    <w:uiPriority w:val="99"/>
    <w:unhideWhenUsed/>
    <w:rsid w:val="009D3EF1"/>
    <w:rPr>
      <w:color w:val="0000FF" w:themeColor="hyperlink"/>
      <w:u w:val="single"/>
    </w:rPr>
  </w:style>
  <w:style w:type="character" w:styleId="UnresolvedMention">
    <w:name w:val="Unresolved Mention"/>
    <w:basedOn w:val="DefaultParagraphFont"/>
    <w:uiPriority w:val="99"/>
    <w:semiHidden/>
    <w:unhideWhenUsed/>
    <w:rsid w:val="009D3EF1"/>
    <w:rPr>
      <w:color w:val="605E5C"/>
      <w:shd w:val="clear" w:color="auto" w:fill="E1DFDD"/>
    </w:rPr>
  </w:style>
  <w:style w:type="character" w:styleId="CommentReference">
    <w:name w:val="annotation reference"/>
    <w:basedOn w:val="DefaultParagraphFont"/>
    <w:uiPriority w:val="99"/>
    <w:semiHidden/>
    <w:unhideWhenUsed/>
    <w:rsid w:val="002C23C4"/>
    <w:rPr>
      <w:sz w:val="16"/>
      <w:szCs w:val="16"/>
    </w:rPr>
  </w:style>
  <w:style w:type="paragraph" w:styleId="CommentText">
    <w:name w:val="annotation text"/>
    <w:basedOn w:val="Normal"/>
    <w:link w:val="CommentTextChar"/>
    <w:uiPriority w:val="99"/>
    <w:semiHidden/>
    <w:unhideWhenUsed/>
    <w:rsid w:val="002C23C4"/>
    <w:pPr>
      <w:spacing w:line="240" w:lineRule="auto"/>
    </w:pPr>
    <w:rPr>
      <w:sz w:val="20"/>
      <w:szCs w:val="20"/>
    </w:rPr>
  </w:style>
  <w:style w:type="character" w:customStyle="1" w:styleId="CommentTextChar">
    <w:name w:val="Comment Text Char"/>
    <w:basedOn w:val="DefaultParagraphFont"/>
    <w:link w:val="CommentText"/>
    <w:uiPriority w:val="99"/>
    <w:semiHidden/>
    <w:rsid w:val="002C23C4"/>
    <w:rPr>
      <w:sz w:val="20"/>
      <w:szCs w:val="20"/>
    </w:rPr>
  </w:style>
  <w:style w:type="paragraph" w:styleId="CommentSubject">
    <w:name w:val="annotation subject"/>
    <w:basedOn w:val="CommentText"/>
    <w:next w:val="CommentText"/>
    <w:link w:val="CommentSubjectChar"/>
    <w:uiPriority w:val="99"/>
    <w:semiHidden/>
    <w:unhideWhenUsed/>
    <w:rsid w:val="002C23C4"/>
    <w:rPr>
      <w:b/>
      <w:bCs/>
    </w:rPr>
  </w:style>
  <w:style w:type="character" w:customStyle="1" w:styleId="CommentSubjectChar">
    <w:name w:val="Comment Subject Char"/>
    <w:basedOn w:val="CommentTextChar"/>
    <w:link w:val="CommentSubject"/>
    <w:uiPriority w:val="99"/>
    <w:semiHidden/>
    <w:rsid w:val="002C23C4"/>
    <w:rPr>
      <w:b/>
      <w:bCs/>
      <w:sz w:val="20"/>
      <w:szCs w:val="20"/>
    </w:rPr>
  </w:style>
  <w:style w:type="paragraph" w:styleId="Bibliography">
    <w:name w:val="Bibliography"/>
    <w:basedOn w:val="Normal"/>
    <w:next w:val="Normal"/>
    <w:uiPriority w:val="37"/>
    <w:unhideWhenUsed/>
    <w:rsid w:val="00D9172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8642562">
      <w:bodyDiv w:val="1"/>
      <w:marLeft w:val="0"/>
      <w:marRight w:val="0"/>
      <w:marTop w:val="0"/>
      <w:marBottom w:val="0"/>
      <w:divBdr>
        <w:top w:val="none" w:sz="0" w:space="0" w:color="auto"/>
        <w:left w:val="none" w:sz="0" w:space="0" w:color="auto"/>
        <w:bottom w:val="none" w:sz="0" w:space="0" w:color="auto"/>
        <w:right w:val="none" w:sz="0" w:space="0" w:color="auto"/>
      </w:divBdr>
    </w:div>
    <w:div w:id="775254828">
      <w:bodyDiv w:val="1"/>
      <w:marLeft w:val="0"/>
      <w:marRight w:val="0"/>
      <w:marTop w:val="0"/>
      <w:marBottom w:val="0"/>
      <w:divBdr>
        <w:top w:val="none" w:sz="0" w:space="0" w:color="auto"/>
        <w:left w:val="none" w:sz="0" w:space="0" w:color="auto"/>
        <w:bottom w:val="none" w:sz="0" w:space="0" w:color="auto"/>
        <w:right w:val="none" w:sz="0" w:space="0" w:color="auto"/>
      </w:divBdr>
    </w:div>
    <w:div w:id="981926383">
      <w:bodyDiv w:val="1"/>
      <w:marLeft w:val="0"/>
      <w:marRight w:val="0"/>
      <w:marTop w:val="0"/>
      <w:marBottom w:val="0"/>
      <w:divBdr>
        <w:top w:val="none" w:sz="0" w:space="0" w:color="auto"/>
        <w:left w:val="none" w:sz="0" w:space="0" w:color="auto"/>
        <w:bottom w:val="none" w:sz="0" w:space="0" w:color="auto"/>
        <w:right w:val="none" w:sz="0" w:space="0" w:color="auto"/>
      </w:divBdr>
    </w:div>
    <w:div w:id="1387682173">
      <w:bodyDiv w:val="1"/>
      <w:marLeft w:val="0"/>
      <w:marRight w:val="0"/>
      <w:marTop w:val="0"/>
      <w:marBottom w:val="0"/>
      <w:divBdr>
        <w:top w:val="none" w:sz="0" w:space="0" w:color="auto"/>
        <w:left w:val="none" w:sz="0" w:space="0" w:color="auto"/>
        <w:bottom w:val="none" w:sz="0" w:space="0" w:color="auto"/>
        <w:right w:val="none" w:sz="0" w:space="0" w:color="auto"/>
      </w:divBdr>
    </w:div>
    <w:div w:id="1658411031">
      <w:bodyDiv w:val="1"/>
      <w:marLeft w:val="0"/>
      <w:marRight w:val="0"/>
      <w:marTop w:val="0"/>
      <w:marBottom w:val="0"/>
      <w:divBdr>
        <w:top w:val="none" w:sz="0" w:space="0" w:color="auto"/>
        <w:left w:val="none" w:sz="0" w:space="0" w:color="auto"/>
        <w:bottom w:val="none" w:sz="0" w:space="0" w:color="auto"/>
        <w:right w:val="none" w:sz="0" w:space="0" w:color="auto"/>
      </w:divBdr>
    </w:div>
    <w:div w:id="1690913664">
      <w:bodyDiv w:val="1"/>
      <w:marLeft w:val="0"/>
      <w:marRight w:val="0"/>
      <w:marTop w:val="0"/>
      <w:marBottom w:val="0"/>
      <w:divBdr>
        <w:top w:val="none" w:sz="0" w:space="0" w:color="auto"/>
        <w:left w:val="none" w:sz="0" w:space="0" w:color="auto"/>
        <w:bottom w:val="none" w:sz="0" w:space="0" w:color="auto"/>
        <w:right w:val="none" w:sz="0" w:space="0" w:color="auto"/>
      </w:divBdr>
    </w:div>
    <w:div w:id="20388908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github.com/maxwellCcook/aspen-fire/tree/main/Aim2" TargetMode="Externa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hyperlink" Target="https://www.sciencedirect.com/journal/forest-ecology-and-management" TargetMode="External"/><Relationship Id="rId11" Type="http://schemas.microsoft.com/office/2016/09/relationships/commentsIds" Target="commentsIds.xml"/><Relationship Id="rId5" Type="http://schemas.openxmlformats.org/officeDocument/2006/relationships/hyperlink" Target="https://onlinelibrary-wiley-com.colorado.idm.oclc.org/page/journal/14610248/homepage/forauthors.html" TargetMode="Externa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1</TotalTime>
  <Pages>24</Pages>
  <Words>39769</Words>
  <Characters>226684</Characters>
  <Application>Microsoft Office Word</Application>
  <DocSecurity>0</DocSecurity>
  <Lines>1889</Lines>
  <Paragraphs>531</Paragraphs>
  <ScaleCrop>false</ScaleCrop>
  <Company/>
  <LinksUpToDate>false</LinksUpToDate>
  <CharactersWithSpaces>265922</CharactersWithSpaces>
  <SharedDoc>false</SharedDoc>
  <HLinks>
    <vt:vector size="18" baseType="variant">
      <vt:variant>
        <vt:i4>4784196</vt:i4>
      </vt:variant>
      <vt:variant>
        <vt:i4>6</vt:i4>
      </vt:variant>
      <vt:variant>
        <vt:i4>0</vt:i4>
      </vt:variant>
      <vt:variant>
        <vt:i4>5</vt:i4>
      </vt:variant>
      <vt:variant>
        <vt:lpwstr>https://github.com/maxwellCcook/aspen-fire/tree/main/Aim2</vt:lpwstr>
      </vt:variant>
      <vt:variant>
        <vt:lpwstr/>
      </vt:variant>
      <vt:variant>
        <vt:i4>6619254</vt:i4>
      </vt:variant>
      <vt:variant>
        <vt:i4>3</vt:i4>
      </vt:variant>
      <vt:variant>
        <vt:i4>0</vt:i4>
      </vt:variant>
      <vt:variant>
        <vt:i4>5</vt:i4>
      </vt:variant>
      <vt:variant>
        <vt:lpwstr>https://www.sciencedirect.com/journal/forest-ecology-and-management</vt:lpwstr>
      </vt:variant>
      <vt:variant>
        <vt:lpwstr/>
      </vt:variant>
      <vt:variant>
        <vt:i4>4259868</vt:i4>
      </vt:variant>
      <vt:variant>
        <vt:i4>0</vt:i4>
      </vt:variant>
      <vt:variant>
        <vt:i4>0</vt:i4>
      </vt:variant>
      <vt:variant>
        <vt:i4>5</vt:i4>
      </vt:variant>
      <vt:variant>
        <vt:lpwstr>https://onlinelibrary-wiley-com.colorado.idm.oclc.org/page/journal/14610248/homepage/forauthors.html</vt:lpwstr>
      </vt:variant>
      <vt:variant>
        <vt:lpwstr>tips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Maxwell Cook</cp:lastModifiedBy>
  <cp:revision>1112</cp:revision>
  <dcterms:created xsi:type="dcterms:W3CDTF">2025-03-17T17:24:00Z</dcterms:created>
  <dcterms:modified xsi:type="dcterms:W3CDTF">2025-04-29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false,"delayCitationUpdates":false,"noteType":0},"sessionID":"d</vt:lpwstr>
  </property>
  <property fmtid="{D5CDD505-2E9C-101B-9397-08002B2CF9AE}" pid="3" name="ZOTERO_PREF_2">
    <vt:lpwstr>g3q8yFK","zoteroVersion":"7.0.11","dataVersion":4}</vt:lpwstr>
  </property>
</Properties>
</file>